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E276FE" w14:textId="772F5299" w:rsidR="00954A43" w:rsidRPr="00A81A19" w:rsidRDefault="00461080" w:rsidP="00A81A19">
      <w:pPr>
        <w:pStyle w:val="NormalWeb"/>
        <w:spacing w:before="0" w:beforeAutospacing="0" w:after="0" w:afterAutospacing="0"/>
        <w:rPr>
          <w:color w:val="808080"/>
        </w:rPr>
      </w:pPr>
      <w:r w:rsidRPr="00A81A19">
        <w:rPr>
          <w:b/>
          <w:bCs/>
        </w:rPr>
        <w:t>TITLE</w:t>
      </w:r>
      <w:r w:rsidR="003D3680">
        <w:rPr>
          <w:b/>
          <w:bCs/>
        </w:rPr>
        <w:t>:</w:t>
      </w:r>
    </w:p>
    <w:p w14:paraId="4CFBB11C" w14:textId="142187EA" w:rsidR="00954A43" w:rsidRPr="00A81A19" w:rsidRDefault="003D3680" w:rsidP="00A81A19">
      <w:pPr>
        <w:pStyle w:val="NormalWeb"/>
        <w:spacing w:before="0" w:beforeAutospacing="0" w:after="0" w:afterAutospacing="0"/>
      </w:pPr>
      <w:bookmarkStart w:id="0" w:name="_GoBack"/>
      <w:bookmarkEnd w:id="0"/>
      <w:r w:rsidRPr="00A81A19">
        <w:rPr>
          <w:color w:val="000000" w:themeColor="text1"/>
        </w:rPr>
        <w:t xml:space="preserve">Longitudinal Two-Photon Imaging </w:t>
      </w:r>
      <w:r w:rsidR="00461080" w:rsidRPr="00A81A19">
        <w:rPr>
          <w:color w:val="000000" w:themeColor="text1"/>
        </w:rPr>
        <w:t xml:space="preserve">of </w:t>
      </w:r>
      <w:r w:rsidRPr="00A81A19">
        <w:rPr>
          <w:color w:val="000000" w:themeColor="text1"/>
        </w:rPr>
        <w:t xml:space="preserve">Dorsal Hippocampal </w:t>
      </w:r>
      <w:r w:rsidR="00461080" w:rsidRPr="00A81A19">
        <w:rPr>
          <w:color w:val="000000" w:themeColor="text1"/>
        </w:rPr>
        <w:t xml:space="preserve">CA1 in </w:t>
      </w:r>
      <w:r w:rsidRPr="00A81A19">
        <w:rPr>
          <w:color w:val="000000" w:themeColor="text1"/>
        </w:rPr>
        <w:t>Live Mice</w:t>
      </w:r>
    </w:p>
    <w:p w14:paraId="6EC659E8" w14:textId="77777777" w:rsidR="00954A43" w:rsidRPr="00A81A19" w:rsidRDefault="00954A43" w:rsidP="00A81A19">
      <w:pPr>
        <w:rPr>
          <w:b/>
          <w:bCs/>
        </w:rPr>
      </w:pPr>
    </w:p>
    <w:p w14:paraId="4A741836" w14:textId="77777777" w:rsidR="00954A43" w:rsidRPr="00A81A19" w:rsidRDefault="00461080" w:rsidP="00A81A19">
      <w:pPr>
        <w:rPr>
          <w:color w:val="808080"/>
        </w:rPr>
      </w:pPr>
      <w:r w:rsidRPr="00A81A19">
        <w:rPr>
          <w:b/>
          <w:bCs/>
        </w:rPr>
        <w:t>AUTHORS AND AFFILIATIONS</w:t>
      </w:r>
    </w:p>
    <w:p w14:paraId="1EA9D2D6" w14:textId="0180A39E" w:rsidR="009D641D" w:rsidRPr="00A81A19" w:rsidRDefault="003D3680" w:rsidP="00A81A19">
      <w:pPr>
        <w:rPr>
          <w:color w:val="000000" w:themeColor="text1"/>
        </w:rPr>
      </w:pPr>
      <w:r w:rsidRPr="00A81A19">
        <w:rPr>
          <w:color w:val="000000" w:themeColor="text1"/>
          <w:lang w:val="pt-BR"/>
        </w:rPr>
        <w:t>Alessandro F. Ulivi</w:t>
      </w:r>
      <w:r w:rsidR="00A81008" w:rsidRPr="00A81A19">
        <w:rPr>
          <w:color w:val="000000" w:themeColor="text1"/>
          <w:vertAlign w:val="superscript"/>
        </w:rPr>
        <w:t>1</w:t>
      </w:r>
      <w:r w:rsidR="00A81008" w:rsidRPr="00A81A19">
        <w:rPr>
          <w:color w:val="000000" w:themeColor="text1"/>
        </w:rPr>
        <w:t xml:space="preserve">, </w:t>
      </w:r>
      <w:r w:rsidRPr="00A81A19">
        <w:rPr>
          <w:color w:val="000000" w:themeColor="text1"/>
        </w:rPr>
        <w:t>Tim P. Waldow</w:t>
      </w:r>
      <w:r w:rsidR="00A81008" w:rsidRPr="00A81A19">
        <w:rPr>
          <w:color w:val="000000" w:themeColor="text1"/>
          <w:vertAlign w:val="superscript"/>
        </w:rPr>
        <w:t>1</w:t>
      </w:r>
      <w:r w:rsidR="00A81008" w:rsidRPr="00A81A19">
        <w:rPr>
          <w:color w:val="000000" w:themeColor="text1"/>
        </w:rPr>
        <w:t xml:space="preserve">, </w:t>
      </w:r>
      <w:r w:rsidRPr="00A81A19">
        <w:rPr>
          <w:noProof/>
          <w:color w:val="000000" w:themeColor="text1"/>
          <w:lang w:val="pt-BR"/>
        </w:rPr>
        <w:t>Ghabiba</w:t>
      </w:r>
      <w:r w:rsidRPr="00A81A19">
        <w:rPr>
          <w:color w:val="000000" w:themeColor="text1"/>
          <w:lang w:val="pt-BR"/>
        </w:rPr>
        <w:t xml:space="preserve"> Weston</w:t>
      </w:r>
      <w:r w:rsidRPr="00A81A19">
        <w:rPr>
          <w:color w:val="000000" w:themeColor="text1"/>
          <w:vertAlign w:val="superscript"/>
        </w:rPr>
        <w:t xml:space="preserve"> </w:t>
      </w:r>
      <w:r w:rsidR="00A81008" w:rsidRPr="00A81A19">
        <w:rPr>
          <w:color w:val="000000" w:themeColor="text1"/>
          <w:vertAlign w:val="superscript"/>
        </w:rPr>
        <w:t>1</w:t>
      </w:r>
      <w:r w:rsidR="002C51EA" w:rsidRPr="00A81A19">
        <w:rPr>
          <w:color w:val="000000" w:themeColor="text1"/>
          <w:vertAlign w:val="superscript"/>
        </w:rPr>
        <w:t>,</w:t>
      </w:r>
      <w:r w:rsidR="001D081D" w:rsidRPr="00A81A19">
        <w:rPr>
          <w:color w:val="000000" w:themeColor="text1"/>
          <w:vertAlign w:val="superscript"/>
        </w:rPr>
        <w:t>2</w:t>
      </w:r>
      <w:r w:rsidR="00A81008" w:rsidRPr="00A81A19">
        <w:rPr>
          <w:color w:val="000000" w:themeColor="text1"/>
        </w:rPr>
        <w:t xml:space="preserve">, </w:t>
      </w:r>
      <w:r w:rsidRPr="00A81A19">
        <w:rPr>
          <w:color w:val="000000" w:themeColor="text1"/>
        </w:rPr>
        <w:t>Long Yan</w:t>
      </w:r>
      <w:r w:rsidR="001D081D" w:rsidRPr="00A81A19">
        <w:rPr>
          <w:color w:val="000000" w:themeColor="text1"/>
          <w:vertAlign w:val="superscript"/>
        </w:rPr>
        <w:t>3</w:t>
      </w:r>
      <w:r w:rsidR="00A81008" w:rsidRPr="00A81A19">
        <w:rPr>
          <w:color w:val="000000" w:themeColor="text1"/>
        </w:rPr>
        <w:t xml:space="preserve">, </w:t>
      </w:r>
      <w:r w:rsidRPr="00A81A19">
        <w:rPr>
          <w:color w:val="000000" w:themeColor="text1"/>
        </w:rPr>
        <w:t>Ryohei Yasuda</w:t>
      </w:r>
      <w:r w:rsidR="001D081D" w:rsidRPr="00A81A19">
        <w:rPr>
          <w:color w:val="000000" w:themeColor="text1"/>
          <w:vertAlign w:val="superscript"/>
        </w:rPr>
        <w:t>3</w:t>
      </w:r>
      <w:r w:rsidR="00A81008" w:rsidRPr="00A81A19">
        <w:rPr>
          <w:color w:val="000000" w:themeColor="text1"/>
        </w:rPr>
        <w:t xml:space="preserve">, </w:t>
      </w:r>
      <w:r w:rsidRPr="00A81A19">
        <w:rPr>
          <w:color w:val="000000" w:themeColor="text1"/>
        </w:rPr>
        <w:t>Alon Chen</w:t>
      </w:r>
      <w:r w:rsidR="00A81008" w:rsidRPr="00A81A19">
        <w:rPr>
          <w:color w:val="000000" w:themeColor="text1"/>
          <w:vertAlign w:val="superscript"/>
        </w:rPr>
        <w:t>1</w:t>
      </w:r>
      <w:r w:rsidR="0097481A" w:rsidRPr="00A81A19">
        <w:rPr>
          <w:color w:val="000000" w:themeColor="text1"/>
          <w:vertAlign w:val="superscript"/>
        </w:rPr>
        <w:t>,</w:t>
      </w:r>
      <w:r w:rsidR="002C51EA" w:rsidRPr="00A81A19">
        <w:rPr>
          <w:color w:val="000000" w:themeColor="text1"/>
          <w:vertAlign w:val="superscript"/>
        </w:rPr>
        <w:t>4</w:t>
      </w:r>
      <w:r w:rsidR="00A81008" w:rsidRPr="00A81A19">
        <w:rPr>
          <w:color w:val="000000" w:themeColor="text1"/>
        </w:rPr>
        <w:t xml:space="preserve"> and </w:t>
      </w:r>
      <w:r w:rsidRPr="00A81A19">
        <w:rPr>
          <w:color w:val="000000" w:themeColor="text1"/>
        </w:rPr>
        <w:t>Alessio Attardo</w:t>
      </w:r>
      <w:r w:rsidR="00A81008" w:rsidRPr="00A81A19">
        <w:rPr>
          <w:color w:val="000000" w:themeColor="text1"/>
          <w:vertAlign w:val="superscript"/>
        </w:rPr>
        <w:t>1</w:t>
      </w:r>
    </w:p>
    <w:p w14:paraId="740A1B5A" w14:textId="6D4A7A7E" w:rsidR="00A81008" w:rsidRPr="00A81A19" w:rsidRDefault="00A81008" w:rsidP="00A81A19">
      <w:pPr>
        <w:rPr>
          <w:color w:val="000000" w:themeColor="text1"/>
        </w:rPr>
      </w:pPr>
      <w:r w:rsidRPr="00A81A19">
        <w:rPr>
          <w:color w:val="000000" w:themeColor="text1"/>
          <w:vertAlign w:val="superscript"/>
        </w:rPr>
        <w:t>1</w:t>
      </w:r>
      <w:r w:rsidRPr="00A81A19">
        <w:rPr>
          <w:color w:val="000000" w:themeColor="text1"/>
        </w:rPr>
        <w:t>Max Planck Institute of Psychiatry, Dept. of Stress Neurobiology and Neurogenetics, Munich, Germany.</w:t>
      </w:r>
    </w:p>
    <w:p w14:paraId="53E998A7" w14:textId="3949B0A2" w:rsidR="001D081D" w:rsidRPr="00A81A19" w:rsidRDefault="001D081D" w:rsidP="00A81A19">
      <w:pPr>
        <w:widowControl/>
        <w:jc w:val="left"/>
        <w:rPr>
          <w:color w:val="auto"/>
        </w:rPr>
      </w:pPr>
      <w:r w:rsidRPr="00A81A19">
        <w:rPr>
          <w:vertAlign w:val="superscript"/>
        </w:rPr>
        <w:t>2</w:t>
      </w:r>
      <w:r w:rsidRPr="00A81A19">
        <w:t xml:space="preserve">Graduate School of Systemic Neurosciences, Ludwig </w:t>
      </w:r>
      <w:r w:rsidRPr="00A81A19">
        <w:rPr>
          <w:color w:val="auto"/>
        </w:rPr>
        <w:t>Maximilians University, Munich</w:t>
      </w:r>
      <w:r w:rsidRPr="00A81A19">
        <w:t>, Germany</w:t>
      </w:r>
    </w:p>
    <w:p w14:paraId="42C85411" w14:textId="1FFCD9B8" w:rsidR="00A81008" w:rsidRPr="00A81A19" w:rsidRDefault="001D081D" w:rsidP="00A81A19">
      <w:pPr>
        <w:rPr>
          <w:color w:val="000000" w:themeColor="text1"/>
        </w:rPr>
      </w:pPr>
      <w:r w:rsidRPr="00A81A19">
        <w:rPr>
          <w:color w:val="000000" w:themeColor="text1"/>
          <w:vertAlign w:val="superscript"/>
        </w:rPr>
        <w:t>3</w:t>
      </w:r>
      <w:r w:rsidR="00A81008" w:rsidRPr="00A81A19">
        <w:rPr>
          <w:color w:val="000000" w:themeColor="text1"/>
        </w:rPr>
        <w:t>Max Planck Florida Institute for Neuroscience</w:t>
      </w:r>
      <w:r w:rsidR="0097481A" w:rsidRPr="00A81A19">
        <w:rPr>
          <w:color w:val="000000" w:themeColor="text1"/>
        </w:rPr>
        <w:t>,</w:t>
      </w:r>
      <w:r w:rsidR="00A81008" w:rsidRPr="00A81A19">
        <w:rPr>
          <w:color w:val="000000" w:themeColor="text1"/>
        </w:rPr>
        <w:t xml:space="preserve"> Jupiter</w:t>
      </w:r>
      <w:r w:rsidR="003D3680">
        <w:rPr>
          <w:color w:val="000000" w:themeColor="text1"/>
        </w:rPr>
        <w:t xml:space="preserve">, </w:t>
      </w:r>
      <w:r w:rsidR="00A81008" w:rsidRPr="00A81A19">
        <w:rPr>
          <w:color w:val="000000" w:themeColor="text1"/>
        </w:rPr>
        <w:t>FL, USA</w:t>
      </w:r>
    </w:p>
    <w:p w14:paraId="37B6088B" w14:textId="72B52C54" w:rsidR="0097481A" w:rsidRPr="00A81A19" w:rsidRDefault="002C51EA" w:rsidP="00A81A19">
      <w:pPr>
        <w:rPr>
          <w:color w:val="000000" w:themeColor="text1"/>
        </w:rPr>
      </w:pPr>
      <w:r w:rsidRPr="00A81A19">
        <w:rPr>
          <w:color w:val="000000" w:themeColor="text1"/>
          <w:vertAlign w:val="superscript"/>
        </w:rPr>
        <w:t>4</w:t>
      </w:r>
      <w:r w:rsidR="0097481A" w:rsidRPr="00A81A19">
        <w:rPr>
          <w:color w:val="000000" w:themeColor="text1"/>
        </w:rPr>
        <w:t>Weizmann Institute of Science, Dept. of Neurobiology,</w:t>
      </w:r>
      <w:r w:rsidR="006C1C9C" w:rsidRPr="00A81A19">
        <w:rPr>
          <w:color w:val="000000" w:themeColor="text1"/>
        </w:rPr>
        <w:t xml:space="preserve"> </w:t>
      </w:r>
      <w:r w:rsidR="0097481A" w:rsidRPr="00A81A19">
        <w:rPr>
          <w:color w:val="000000" w:themeColor="text1"/>
        </w:rPr>
        <w:t>Rehovot</w:t>
      </w:r>
      <w:r w:rsidR="006C1C9C" w:rsidRPr="00A81A19">
        <w:rPr>
          <w:color w:val="000000" w:themeColor="text1"/>
        </w:rPr>
        <w:t>,</w:t>
      </w:r>
      <w:r w:rsidR="0097481A" w:rsidRPr="00A81A19">
        <w:rPr>
          <w:color w:val="000000" w:themeColor="text1"/>
        </w:rPr>
        <w:t xml:space="preserve"> Israel</w:t>
      </w:r>
    </w:p>
    <w:p w14:paraId="5D728D31" w14:textId="77777777" w:rsidR="00A81008" w:rsidRPr="00A81A19" w:rsidRDefault="00A81008" w:rsidP="00A81A19">
      <w:pPr>
        <w:rPr>
          <w:color w:val="000000" w:themeColor="text1"/>
        </w:rPr>
      </w:pPr>
    </w:p>
    <w:p w14:paraId="0E9F82B2" w14:textId="22661B9F" w:rsidR="00A81008" w:rsidRPr="003D3680" w:rsidRDefault="00A81008" w:rsidP="00A81A19">
      <w:pPr>
        <w:rPr>
          <w:b/>
          <w:color w:val="000000" w:themeColor="text1"/>
        </w:rPr>
      </w:pPr>
      <w:r w:rsidRPr="003D3680">
        <w:rPr>
          <w:b/>
          <w:color w:val="000000" w:themeColor="text1"/>
        </w:rPr>
        <w:t xml:space="preserve">E-mail </w:t>
      </w:r>
      <w:r w:rsidR="002236CF" w:rsidRPr="003D3680">
        <w:rPr>
          <w:b/>
          <w:color w:val="000000" w:themeColor="text1"/>
        </w:rPr>
        <w:t>a</w:t>
      </w:r>
      <w:r w:rsidRPr="003D3680">
        <w:rPr>
          <w:b/>
          <w:color w:val="000000" w:themeColor="text1"/>
        </w:rPr>
        <w:t xml:space="preserve">ddresses of </w:t>
      </w:r>
      <w:r w:rsidR="002236CF" w:rsidRPr="003D3680">
        <w:rPr>
          <w:b/>
          <w:color w:val="000000" w:themeColor="text1"/>
        </w:rPr>
        <w:t>c</w:t>
      </w:r>
      <w:r w:rsidRPr="003D3680">
        <w:rPr>
          <w:b/>
          <w:color w:val="000000" w:themeColor="text1"/>
        </w:rPr>
        <w:t>o-</w:t>
      </w:r>
      <w:r w:rsidR="002236CF" w:rsidRPr="003D3680">
        <w:rPr>
          <w:b/>
          <w:color w:val="000000" w:themeColor="text1"/>
        </w:rPr>
        <w:t>a</w:t>
      </w:r>
      <w:r w:rsidRPr="003D3680">
        <w:rPr>
          <w:b/>
          <w:color w:val="000000" w:themeColor="text1"/>
        </w:rPr>
        <w:t>uthors:</w:t>
      </w:r>
    </w:p>
    <w:p w14:paraId="18659DBD" w14:textId="6DAD0640" w:rsidR="00A81008" w:rsidRPr="00A81A19" w:rsidRDefault="00A81008" w:rsidP="00A81A19">
      <w:pPr>
        <w:rPr>
          <w:color w:val="000000" w:themeColor="text1"/>
          <w:lang w:val="pt-BR"/>
        </w:rPr>
      </w:pPr>
      <w:r w:rsidRPr="00A81A19">
        <w:rPr>
          <w:color w:val="000000" w:themeColor="text1"/>
          <w:lang w:val="pt-BR"/>
        </w:rPr>
        <w:t>Alessandro F. Ulivi</w:t>
      </w:r>
      <w:r w:rsidR="002236CF" w:rsidRPr="00A81A19">
        <w:rPr>
          <w:color w:val="000000" w:themeColor="text1"/>
          <w:lang w:val="pt-BR"/>
        </w:rPr>
        <w:tab/>
        <w:t>(</w:t>
      </w:r>
      <w:r w:rsidRPr="00A81A19">
        <w:rPr>
          <w:color w:val="000000" w:themeColor="text1"/>
          <w:lang w:val="pt-BR"/>
        </w:rPr>
        <w:t>alessandro_ulivi@psych.mpg.de</w:t>
      </w:r>
      <w:r w:rsidR="002236CF" w:rsidRPr="00A81A19">
        <w:rPr>
          <w:color w:val="000000" w:themeColor="text1"/>
          <w:lang w:val="pt-BR"/>
        </w:rPr>
        <w:t>)</w:t>
      </w:r>
    </w:p>
    <w:p w14:paraId="0D61228C" w14:textId="21D5BA4A" w:rsidR="00A81008" w:rsidRPr="00A81A19" w:rsidRDefault="00A81008" w:rsidP="00A81A19">
      <w:pPr>
        <w:rPr>
          <w:color w:val="000000" w:themeColor="text1"/>
        </w:rPr>
      </w:pPr>
      <w:r w:rsidRPr="00A81A19">
        <w:rPr>
          <w:color w:val="000000" w:themeColor="text1"/>
        </w:rPr>
        <w:t>Tim P. Waldow</w:t>
      </w:r>
      <w:r w:rsidR="002236CF" w:rsidRPr="00A81A19">
        <w:rPr>
          <w:color w:val="000000" w:themeColor="text1"/>
        </w:rPr>
        <w:tab/>
        <w:t>(</w:t>
      </w:r>
      <w:r w:rsidRPr="00A81A19">
        <w:rPr>
          <w:color w:val="000000" w:themeColor="text1"/>
        </w:rPr>
        <w:t>tim_waldow@psych.mpg.de</w:t>
      </w:r>
      <w:r w:rsidR="002236CF" w:rsidRPr="00A81A19">
        <w:rPr>
          <w:color w:val="000000" w:themeColor="text1"/>
        </w:rPr>
        <w:t>)</w:t>
      </w:r>
    </w:p>
    <w:p w14:paraId="627701E4" w14:textId="1F58783C" w:rsidR="00A81008" w:rsidRPr="00A81A19" w:rsidRDefault="00A81008" w:rsidP="00A81A19">
      <w:pPr>
        <w:rPr>
          <w:color w:val="000000" w:themeColor="text1"/>
          <w:lang w:val="pt-BR"/>
        </w:rPr>
      </w:pPr>
      <w:r w:rsidRPr="00A81A19">
        <w:rPr>
          <w:noProof/>
          <w:color w:val="000000" w:themeColor="text1"/>
          <w:lang w:val="pt-BR"/>
        </w:rPr>
        <w:t>Ghabiba</w:t>
      </w:r>
      <w:r w:rsidRPr="00A81A19">
        <w:rPr>
          <w:color w:val="000000" w:themeColor="text1"/>
          <w:lang w:val="pt-BR"/>
        </w:rPr>
        <w:t xml:space="preserve"> Weston</w:t>
      </w:r>
      <w:r w:rsidR="002236CF" w:rsidRPr="00A81A19">
        <w:rPr>
          <w:color w:val="000000" w:themeColor="text1"/>
          <w:lang w:val="pt-BR"/>
        </w:rPr>
        <w:tab/>
        <w:t>(</w:t>
      </w:r>
      <w:r w:rsidRPr="00A81A19">
        <w:rPr>
          <w:color w:val="000000" w:themeColor="text1"/>
          <w:lang w:val="pt-BR"/>
        </w:rPr>
        <w:t>ghabiba_weston@psych.mpg.de</w:t>
      </w:r>
      <w:r w:rsidR="002236CF" w:rsidRPr="00A81A19">
        <w:rPr>
          <w:color w:val="000000" w:themeColor="text1"/>
          <w:lang w:val="pt-BR"/>
        </w:rPr>
        <w:t>)</w:t>
      </w:r>
    </w:p>
    <w:p w14:paraId="0A90680A" w14:textId="215ADC70" w:rsidR="00A81008" w:rsidRPr="00A81A19" w:rsidRDefault="00A81008" w:rsidP="00A81A19">
      <w:pPr>
        <w:rPr>
          <w:color w:val="000000" w:themeColor="text1"/>
        </w:rPr>
      </w:pPr>
      <w:r w:rsidRPr="00A81A19">
        <w:rPr>
          <w:color w:val="000000" w:themeColor="text1"/>
        </w:rPr>
        <w:t>Long Yan</w:t>
      </w:r>
      <w:r w:rsidR="002236CF" w:rsidRPr="00A81A19">
        <w:rPr>
          <w:color w:val="000000" w:themeColor="text1"/>
        </w:rPr>
        <w:tab/>
      </w:r>
      <w:r w:rsidR="002236CF" w:rsidRPr="00A81A19">
        <w:rPr>
          <w:color w:val="000000" w:themeColor="text1"/>
        </w:rPr>
        <w:tab/>
        <w:t>(</w:t>
      </w:r>
      <w:r w:rsidRPr="00A81A19">
        <w:rPr>
          <w:color w:val="000000" w:themeColor="text1"/>
        </w:rPr>
        <w:t>long.yan@mpfi.org</w:t>
      </w:r>
      <w:r w:rsidR="002236CF" w:rsidRPr="00A81A19">
        <w:rPr>
          <w:color w:val="000000" w:themeColor="text1"/>
        </w:rPr>
        <w:t>)</w:t>
      </w:r>
    </w:p>
    <w:p w14:paraId="60F403CC" w14:textId="35C774D4" w:rsidR="00A81008" w:rsidRPr="00A81A19" w:rsidRDefault="00A81008" w:rsidP="00A81A19">
      <w:pPr>
        <w:rPr>
          <w:color w:val="000000" w:themeColor="text1"/>
        </w:rPr>
      </w:pPr>
      <w:r w:rsidRPr="00A81A19">
        <w:rPr>
          <w:color w:val="000000" w:themeColor="text1"/>
        </w:rPr>
        <w:t>Ryohei Yasuda</w:t>
      </w:r>
      <w:r w:rsidR="002236CF" w:rsidRPr="00A81A19">
        <w:rPr>
          <w:color w:val="000000" w:themeColor="text1"/>
        </w:rPr>
        <w:tab/>
      </w:r>
      <w:r w:rsidRPr="00A81A19">
        <w:rPr>
          <w:color w:val="000000" w:themeColor="text1"/>
        </w:rPr>
        <w:t xml:space="preserve"> </w:t>
      </w:r>
      <w:r w:rsidR="002236CF" w:rsidRPr="00A81A19">
        <w:rPr>
          <w:color w:val="000000" w:themeColor="text1"/>
        </w:rPr>
        <w:tab/>
        <w:t>(</w:t>
      </w:r>
      <w:r w:rsidRPr="00A81A19">
        <w:rPr>
          <w:color w:val="000000" w:themeColor="text1"/>
        </w:rPr>
        <w:t>ryohei.yasuda@mpfi.org</w:t>
      </w:r>
      <w:r w:rsidR="002236CF" w:rsidRPr="00A81A19">
        <w:rPr>
          <w:color w:val="000000" w:themeColor="text1"/>
        </w:rPr>
        <w:t>)</w:t>
      </w:r>
    </w:p>
    <w:p w14:paraId="0C42A3D8" w14:textId="3FD9AF13" w:rsidR="00A81008" w:rsidRPr="00A81A19" w:rsidRDefault="00A81008" w:rsidP="00A81A19">
      <w:pPr>
        <w:rPr>
          <w:color w:val="000000" w:themeColor="text1"/>
        </w:rPr>
      </w:pPr>
      <w:r w:rsidRPr="00A81A19">
        <w:rPr>
          <w:color w:val="000000" w:themeColor="text1"/>
        </w:rPr>
        <w:t xml:space="preserve">Alon Chen </w:t>
      </w:r>
      <w:r w:rsidR="002236CF" w:rsidRPr="00A81A19">
        <w:rPr>
          <w:color w:val="000000" w:themeColor="text1"/>
        </w:rPr>
        <w:tab/>
      </w:r>
      <w:r w:rsidR="002236CF" w:rsidRPr="00A81A19">
        <w:rPr>
          <w:color w:val="000000" w:themeColor="text1"/>
        </w:rPr>
        <w:tab/>
        <w:t>(</w:t>
      </w:r>
      <w:hyperlink r:id="rId8" w:history="1">
        <w:r w:rsidR="002236CF" w:rsidRPr="00A81A19">
          <w:rPr>
            <w:rStyle w:val="Hyperlink"/>
            <w:color w:val="000000" w:themeColor="text1"/>
            <w:u w:val="none"/>
          </w:rPr>
          <w:t>alon_chen@psych.mpg.de</w:t>
        </w:r>
      </w:hyperlink>
      <w:r w:rsidR="002236CF" w:rsidRPr="00A81A19">
        <w:rPr>
          <w:rStyle w:val="Hyperlink"/>
          <w:color w:val="000000" w:themeColor="text1"/>
          <w:u w:val="none"/>
        </w:rPr>
        <w:t>)</w:t>
      </w:r>
    </w:p>
    <w:p w14:paraId="73945D2C" w14:textId="77777777" w:rsidR="00A81008" w:rsidRPr="00A81A19" w:rsidRDefault="00A81008" w:rsidP="00A81A19">
      <w:pPr>
        <w:rPr>
          <w:color w:val="000000" w:themeColor="text1"/>
        </w:rPr>
      </w:pPr>
    </w:p>
    <w:p w14:paraId="1DC75AAC" w14:textId="77777777" w:rsidR="00A81008" w:rsidRPr="003D3680" w:rsidRDefault="00A81008" w:rsidP="00A81A19">
      <w:pPr>
        <w:rPr>
          <w:b/>
          <w:color w:val="000000" w:themeColor="text1"/>
        </w:rPr>
      </w:pPr>
      <w:r w:rsidRPr="003D3680">
        <w:rPr>
          <w:b/>
          <w:color w:val="000000" w:themeColor="text1"/>
        </w:rPr>
        <w:t>Corresponding author:</w:t>
      </w:r>
    </w:p>
    <w:p w14:paraId="63024F12" w14:textId="1D1E3F60" w:rsidR="00A81008" w:rsidRPr="00A81A19" w:rsidRDefault="00A81008" w:rsidP="00A81A19">
      <w:pPr>
        <w:rPr>
          <w:color w:val="000000" w:themeColor="text1"/>
        </w:rPr>
      </w:pPr>
      <w:r w:rsidRPr="00A81A19">
        <w:rPr>
          <w:color w:val="000000" w:themeColor="text1"/>
        </w:rPr>
        <w:t>Alessio Attardo</w:t>
      </w:r>
      <w:r w:rsidR="002236CF" w:rsidRPr="00A81A19">
        <w:rPr>
          <w:color w:val="000000" w:themeColor="text1"/>
        </w:rPr>
        <w:tab/>
        <w:t>(</w:t>
      </w:r>
      <w:r w:rsidR="004B42A2" w:rsidRPr="00A81A19">
        <w:rPr>
          <w:color w:val="000000" w:themeColor="text1"/>
        </w:rPr>
        <w:t>alessio_attardo@psych.mpg.de</w:t>
      </w:r>
      <w:r w:rsidR="002236CF" w:rsidRPr="00A81A19">
        <w:rPr>
          <w:color w:val="000000" w:themeColor="text1"/>
        </w:rPr>
        <w:t>)</w:t>
      </w:r>
    </w:p>
    <w:p w14:paraId="258BC5C9" w14:textId="77777777" w:rsidR="00954A43" w:rsidRPr="00A81A19" w:rsidRDefault="00954A43" w:rsidP="00A81A19">
      <w:pPr>
        <w:rPr>
          <w:bCs/>
          <w:color w:val="808080"/>
        </w:rPr>
      </w:pPr>
    </w:p>
    <w:p w14:paraId="7E2F7194" w14:textId="7BEFCF42" w:rsidR="00954A43" w:rsidRPr="00A81A19" w:rsidRDefault="00461080" w:rsidP="00A81A19">
      <w:pPr>
        <w:pStyle w:val="NormalWeb"/>
        <w:spacing w:before="0" w:beforeAutospacing="0" w:after="0" w:afterAutospacing="0"/>
      </w:pPr>
      <w:r w:rsidRPr="00A81A19">
        <w:rPr>
          <w:b/>
          <w:bCs/>
        </w:rPr>
        <w:t>KEYWORDS</w:t>
      </w:r>
      <w:r w:rsidR="003D3680">
        <w:rPr>
          <w:b/>
          <w:bCs/>
        </w:rPr>
        <w:t>:</w:t>
      </w:r>
    </w:p>
    <w:p w14:paraId="7D25387E" w14:textId="5CCE20FD" w:rsidR="00954A43" w:rsidRPr="00A81A19" w:rsidRDefault="003D3680" w:rsidP="00A81A19">
      <w:pPr>
        <w:rPr>
          <w:color w:val="000000" w:themeColor="text1"/>
        </w:rPr>
      </w:pPr>
      <w:r>
        <w:rPr>
          <w:color w:val="000000" w:themeColor="text1"/>
        </w:rPr>
        <w:t>h</w:t>
      </w:r>
      <w:r w:rsidR="004B42A2" w:rsidRPr="00A81A19">
        <w:rPr>
          <w:color w:val="000000" w:themeColor="text1"/>
        </w:rPr>
        <w:t xml:space="preserve">ippocampus, optical imaging, </w:t>
      </w:r>
      <w:r w:rsidR="004B42A2" w:rsidRPr="00A81A19">
        <w:rPr>
          <w:i/>
          <w:color w:val="000000" w:themeColor="text1"/>
        </w:rPr>
        <w:t>in vivo</w:t>
      </w:r>
      <w:r w:rsidR="004B42A2" w:rsidRPr="00A81A19">
        <w:rPr>
          <w:color w:val="000000" w:themeColor="text1"/>
        </w:rPr>
        <w:t>, longitudinal, mouse, two-photon, surgery, neuronal plasticity.</w:t>
      </w:r>
    </w:p>
    <w:p w14:paraId="4814C838" w14:textId="77777777" w:rsidR="00DB5A8D" w:rsidRPr="00A81A19" w:rsidRDefault="00DB5A8D" w:rsidP="00A81A19">
      <w:pPr>
        <w:rPr>
          <w:b/>
          <w:bCs/>
        </w:rPr>
      </w:pPr>
    </w:p>
    <w:p w14:paraId="081A7F69" w14:textId="6DD14384" w:rsidR="007C4D50" w:rsidRPr="00A81A19" w:rsidRDefault="00461080" w:rsidP="00A81A19">
      <w:r w:rsidRPr="00A81A19">
        <w:rPr>
          <w:b/>
          <w:bCs/>
        </w:rPr>
        <w:t>SUMMARY</w:t>
      </w:r>
      <w:r w:rsidR="003D3680">
        <w:rPr>
          <w:b/>
          <w:bCs/>
        </w:rPr>
        <w:t>:</w:t>
      </w:r>
    </w:p>
    <w:p w14:paraId="7B968248" w14:textId="28C9D6DB" w:rsidR="00954A43" w:rsidRPr="00A81A19" w:rsidRDefault="0087006D" w:rsidP="00A81A19">
      <w:pPr>
        <w:rPr>
          <w:color w:val="000000" w:themeColor="text1"/>
        </w:rPr>
      </w:pPr>
      <w:r w:rsidRPr="00A81A19">
        <w:rPr>
          <w:color w:val="000000" w:themeColor="text1"/>
        </w:rPr>
        <w:t>This method describes</w:t>
      </w:r>
      <w:r w:rsidR="00940749" w:rsidRPr="00A81A19">
        <w:rPr>
          <w:color w:val="000000" w:themeColor="text1"/>
        </w:rPr>
        <w:t xml:space="preserve"> a chronic preparation that allows optical access to the hippocampus of </w:t>
      </w:r>
      <w:r w:rsidR="002F224F" w:rsidRPr="00A81A19">
        <w:rPr>
          <w:color w:val="000000" w:themeColor="text1"/>
        </w:rPr>
        <w:t xml:space="preserve">living </w:t>
      </w:r>
      <w:r w:rsidR="00940749" w:rsidRPr="00A81A19">
        <w:rPr>
          <w:color w:val="000000" w:themeColor="text1"/>
        </w:rPr>
        <w:t xml:space="preserve">mice. </w:t>
      </w:r>
      <w:r w:rsidR="009D641D" w:rsidRPr="00A81A19">
        <w:rPr>
          <w:color w:val="000000" w:themeColor="text1"/>
        </w:rPr>
        <w:t>T</w:t>
      </w:r>
      <w:r w:rsidR="00940749" w:rsidRPr="00A81A19">
        <w:rPr>
          <w:color w:val="000000" w:themeColor="text1"/>
        </w:rPr>
        <w:t xml:space="preserve">his preparation </w:t>
      </w:r>
      <w:r w:rsidR="009D641D" w:rsidRPr="00A81A19">
        <w:rPr>
          <w:color w:val="000000" w:themeColor="text1"/>
        </w:rPr>
        <w:t xml:space="preserve">can be used </w:t>
      </w:r>
      <w:r w:rsidR="00940749" w:rsidRPr="00A81A19">
        <w:rPr>
          <w:color w:val="000000" w:themeColor="text1"/>
        </w:rPr>
        <w:t>to perform longitudinal optical imaging of neuronal structural plasticity and activity-evoked cellular plasticity over a period of several weeks.</w:t>
      </w:r>
    </w:p>
    <w:p w14:paraId="58110BA0" w14:textId="77777777" w:rsidR="00BE72A4" w:rsidRPr="00A81A19" w:rsidRDefault="00BE72A4" w:rsidP="00A81A19"/>
    <w:p w14:paraId="20F7E28D" w14:textId="6C9A2D42" w:rsidR="00954A43" w:rsidRPr="00A81A19" w:rsidRDefault="00461080" w:rsidP="00A81A19">
      <w:pPr>
        <w:rPr>
          <w:color w:val="808080"/>
        </w:rPr>
      </w:pPr>
      <w:r w:rsidRPr="00A81A19">
        <w:rPr>
          <w:b/>
          <w:bCs/>
        </w:rPr>
        <w:t>ABSTRACT</w:t>
      </w:r>
      <w:r w:rsidR="003D3680">
        <w:rPr>
          <w:b/>
          <w:bCs/>
        </w:rPr>
        <w:t>:</w:t>
      </w:r>
    </w:p>
    <w:p w14:paraId="60BB0480" w14:textId="2A4CB606" w:rsidR="00954A43" w:rsidRPr="00A81A19" w:rsidRDefault="00940749" w:rsidP="00A81A19">
      <w:r w:rsidRPr="00A81A19">
        <w:rPr>
          <w:noProof/>
          <w:color w:val="000000" w:themeColor="text1"/>
        </w:rPr>
        <w:t>Two-photon</w:t>
      </w:r>
      <w:r w:rsidRPr="00A81A19">
        <w:rPr>
          <w:color w:val="000000" w:themeColor="text1"/>
        </w:rPr>
        <w:t xml:space="preserve"> microscopy is a fundamental tool for neuroscience as it </w:t>
      </w:r>
      <w:r w:rsidR="004B2557" w:rsidRPr="00A81A19">
        <w:rPr>
          <w:color w:val="000000" w:themeColor="text1"/>
        </w:rPr>
        <w:t>permits</w:t>
      </w:r>
      <w:r w:rsidRPr="00A81A19">
        <w:rPr>
          <w:color w:val="000000" w:themeColor="text1"/>
        </w:rPr>
        <w:t xml:space="preserve"> investigat</w:t>
      </w:r>
      <w:r w:rsidR="004B2557" w:rsidRPr="00A81A19">
        <w:rPr>
          <w:color w:val="000000" w:themeColor="text1"/>
        </w:rPr>
        <w:t>ion of</w:t>
      </w:r>
      <w:r w:rsidRPr="00A81A19">
        <w:rPr>
          <w:color w:val="000000" w:themeColor="text1"/>
        </w:rPr>
        <w:t xml:space="preserve"> the brain of live animals at spatial scales ranging from subcellular to network levels and</w:t>
      </w:r>
      <w:r w:rsidR="00E72663" w:rsidRPr="00A81A19">
        <w:rPr>
          <w:color w:val="000000" w:themeColor="text1"/>
        </w:rPr>
        <w:t xml:space="preserve"> at</w:t>
      </w:r>
      <w:r w:rsidRPr="00A81A19">
        <w:rPr>
          <w:color w:val="000000" w:themeColor="text1"/>
        </w:rPr>
        <w:t xml:space="preserve"> temporal scales from milliseconds to weeks. In addition, two-photon imaging can be combined with a variety of behavioral tasks to </w:t>
      </w:r>
      <w:r w:rsidR="009D641D" w:rsidRPr="00A81A19">
        <w:rPr>
          <w:color w:val="000000" w:themeColor="text1"/>
        </w:rPr>
        <w:t xml:space="preserve">explore the </w:t>
      </w:r>
      <w:r w:rsidR="00ED13E6" w:rsidRPr="00A81A19">
        <w:rPr>
          <w:color w:val="000000" w:themeColor="text1"/>
        </w:rPr>
        <w:t xml:space="preserve">causal </w:t>
      </w:r>
      <w:r w:rsidR="00943D5B" w:rsidRPr="00A81A19">
        <w:rPr>
          <w:color w:val="000000" w:themeColor="text1"/>
        </w:rPr>
        <w:t>relationships</w:t>
      </w:r>
      <w:r w:rsidRPr="00A81A19">
        <w:rPr>
          <w:color w:val="000000" w:themeColor="text1"/>
        </w:rPr>
        <w:t xml:space="preserve"> between brain function and behavior. However, in mammals, limited penetration and scattering of light have limited two-photon intravital imaging mostly to superficial brain regions, thus precluding longitudinal investigation of deep-brain areas such as the hippocampus. The hippocampus is involved in spatial navigation and episodic memory and is a long-standing model </w:t>
      </w:r>
      <w:r w:rsidR="009D641D" w:rsidRPr="00A81A19">
        <w:rPr>
          <w:color w:val="000000" w:themeColor="text1"/>
        </w:rPr>
        <w:t xml:space="preserve">used </w:t>
      </w:r>
      <w:r w:rsidRPr="00A81A19">
        <w:rPr>
          <w:color w:val="000000" w:themeColor="text1"/>
        </w:rPr>
        <w:t>to study cellular as well as cognitive processes important for learning and recall</w:t>
      </w:r>
      <w:r w:rsidR="000417D8" w:rsidRPr="00A81A19">
        <w:rPr>
          <w:color w:val="000000" w:themeColor="text1"/>
        </w:rPr>
        <w:t>,</w:t>
      </w:r>
      <w:r w:rsidRPr="00A81A19">
        <w:rPr>
          <w:color w:val="000000" w:themeColor="text1"/>
        </w:rPr>
        <w:t xml:space="preserve"> both in health and disease. Here</w:t>
      </w:r>
      <w:r w:rsidR="009D641D" w:rsidRPr="00A81A19">
        <w:rPr>
          <w:color w:val="000000" w:themeColor="text1"/>
        </w:rPr>
        <w:t>,</w:t>
      </w:r>
      <w:r w:rsidRPr="00A81A19">
        <w:rPr>
          <w:color w:val="000000" w:themeColor="text1"/>
        </w:rPr>
        <w:t xml:space="preserve"> a preparation </w:t>
      </w:r>
      <w:r w:rsidR="00ED13E6" w:rsidRPr="00A81A19">
        <w:rPr>
          <w:color w:val="000000" w:themeColor="text1"/>
        </w:rPr>
        <w:t>that enables</w:t>
      </w:r>
      <w:r w:rsidRPr="00A81A19">
        <w:rPr>
          <w:color w:val="000000" w:themeColor="text1"/>
        </w:rPr>
        <w:t xml:space="preserve"> chronic optical access to the dorsal hippocampus in liv</w:t>
      </w:r>
      <w:r w:rsidR="002F224F" w:rsidRPr="00A81A19">
        <w:rPr>
          <w:color w:val="000000" w:themeColor="text1"/>
        </w:rPr>
        <w:t>ing</w:t>
      </w:r>
      <w:r w:rsidRPr="00A81A19">
        <w:rPr>
          <w:color w:val="000000" w:themeColor="text1"/>
        </w:rPr>
        <w:t xml:space="preserve"> mice</w:t>
      </w:r>
      <w:r w:rsidR="002F224F" w:rsidRPr="00A81A19">
        <w:rPr>
          <w:color w:val="000000" w:themeColor="text1"/>
        </w:rPr>
        <w:t xml:space="preserve"> is detailed</w:t>
      </w:r>
      <w:r w:rsidRPr="00A81A19">
        <w:rPr>
          <w:color w:val="000000" w:themeColor="text1"/>
        </w:rPr>
        <w:t xml:space="preserve">. </w:t>
      </w:r>
      <w:r w:rsidR="00621456" w:rsidRPr="00A81A19">
        <w:rPr>
          <w:color w:val="000000" w:themeColor="text1"/>
        </w:rPr>
        <w:t>T</w:t>
      </w:r>
      <w:r w:rsidRPr="00A81A19">
        <w:rPr>
          <w:color w:val="000000" w:themeColor="text1"/>
        </w:rPr>
        <w:t xml:space="preserve">his preparation </w:t>
      </w:r>
      <w:r w:rsidR="00621456" w:rsidRPr="00A81A19">
        <w:rPr>
          <w:color w:val="000000" w:themeColor="text1"/>
        </w:rPr>
        <w:t xml:space="preserve">can be combined </w:t>
      </w:r>
      <w:r w:rsidRPr="00A81A19">
        <w:rPr>
          <w:color w:val="000000" w:themeColor="text1"/>
        </w:rPr>
        <w:t xml:space="preserve">with two-photon optical imaging at </w:t>
      </w:r>
      <w:r w:rsidRPr="00A81A19">
        <w:rPr>
          <w:noProof/>
          <w:color w:val="000000" w:themeColor="text1"/>
        </w:rPr>
        <w:t>cellular</w:t>
      </w:r>
      <w:r w:rsidRPr="00A81A19">
        <w:rPr>
          <w:color w:val="000000" w:themeColor="text1"/>
        </w:rPr>
        <w:t xml:space="preserve"> and </w:t>
      </w:r>
      <w:r w:rsidRPr="00A81A19">
        <w:rPr>
          <w:color w:val="000000" w:themeColor="text1"/>
        </w:rPr>
        <w:lastRenderedPageBreak/>
        <w:t>subcellular resolution in head fixed, anesthetized live mice over several weeks. These techniques enable repeated imaging of neuronal structure or activity-evoked plasticity in tens to hundreds of neurons in</w:t>
      </w:r>
      <w:r w:rsidR="004B2557" w:rsidRPr="00A81A19">
        <w:rPr>
          <w:color w:val="000000" w:themeColor="text1"/>
        </w:rPr>
        <w:t xml:space="preserve"> the</w:t>
      </w:r>
      <w:r w:rsidRPr="00A81A19">
        <w:rPr>
          <w:color w:val="000000" w:themeColor="text1"/>
        </w:rPr>
        <w:t xml:space="preserve"> dorsal hippocampal CA1. </w:t>
      </w:r>
      <w:r w:rsidR="004B2557" w:rsidRPr="00A81A19">
        <w:rPr>
          <w:color w:val="000000" w:themeColor="text1"/>
        </w:rPr>
        <w:t xml:space="preserve">Furthermore, </w:t>
      </w:r>
      <w:r w:rsidR="002F224F" w:rsidRPr="00A81A19">
        <w:rPr>
          <w:color w:val="000000" w:themeColor="text1"/>
        </w:rPr>
        <w:t>this</w:t>
      </w:r>
      <w:r w:rsidR="00ED13E6" w:rsidRPr="00A81A19">
        <w:rPr>
          <w:color w:val="000000" w:themeColor="text1"/>
        </w:rPr>
        <w:t xml:space="preserve"> chronic</w:t>
      </w:r>
      <w:r w:rsidRPr="00A81A19">
        <w:rPr>
          <w:color w:val="000000" w:themeColor="text1"/>
        </w:rPr>
        <w:t xml:space="preserve"> preparation can be used in combination with other techniques such as </w:t>
      </w:r>
      <w:r w:rsidR="00943D5B" w:rsidRPr="00A81A19">
        <w:rPr>
          <w:color w:val="000000" w:themeColor="text1"/>
        </w:rPr>
        <w:t>micro</w:t>
      </w:r>
      <w:r w:rsidR="004B2557" w:rsidRPr="00A81A19">
        <w:rPr>
          <w:color w:val="000000" w:themeColor="text1"/>
        </w:rPr>
        <w:t>-</w:t>
      </w:r>
      <w:r w:rsidR="00943D5B" w:rsidRPr="00A81A19">
        <w:rPr>
          <w:color w:val="000000" w:themeColor="text1"/>
        </w:rPr>
        <w:t>endoscopy</w:t>
      </w:r>
      <w:r w:rsidRPr="00A81A19">
        <w:rPr>
          <w:color w:val="000000" w:themeColor="text1"/>
        </w:rPr>
        <w:t xml:space="preserve">, head-mounted wide field microscopy or three-photon microscopy, </w:t>
      </w:r>
      <w:r w:rsidR="000417D8" w:rsidRPr="00A81A19">
        <w:rPr>
          <w:color w:val="000000" w:themeColor="text1"/>
        </w:rPr>
        <w:t xml:space="preserve">thus </w:t>
      </w:r>
      <w:r w:rsidRPr="00A81A19">
        <w:rPr>
          <w:color w:val="000000" w:themeColor="text1"/>
        </w:rPr>
        <w:t xml:space="preserve">greatly expanding </w:t>
      </w:r>
      <w:r w:rsidR="002F224F" w:rsidRPr="00A81A19">
        <w:rPr>
          <w:color w:val="000000" w:themeColor="text1"/>
        </w:rPr>
        <w:t xml:space="preserve">the </w:t>
      </w:r>
      <w:r w:rsidRPr="00A81A19">
        <w:rPr>
          <w:color w:val="000000" w:themeColor="text1"/>
        </w:rPr>
        <w:t>toolbox to study cellular and network processes involved in learning and memory.</w:t>
      </w:r>
    </w:p>
    <w:p w14:paraId="0760B4D4" w14:textId="77777777" w:rsidR="00ED3829" w:rsidRPr="00A81A19" w:rsidRDefault="00ED3829" w:rsidP="00A81A19">
      <w:pPr>
        <w:rPr>
          <w:b/>
        </w:rPr>
      </w:pPr>
    </w:p>
    <w:p w14:paraId="5BB34F6F" w14:textId="0500B65D" w:rsidR="00335108" w:rsidRPr="00A81A19" w:rsidRDefault="00461080" w:rsidP="00A81A19">
      <w:pPr>
        <w:rPr>
          <w:color w:val="808080"/>
          <w:u w:val="single"/>
        </w:rPr>
      </w:pPr>
      <w:r w:rsidRPr="00A81A19">
        <w:rPr>
          <w:b/>
        </w:rPr>
        <w:t>INTRODUCTION</w:t>
      </w:r>
    </w:p>
    <w:p w14:paraId="08FB420D" w14:textId="1BC8AB4A" w:rsidR="00CB3C43" w:rsidRDefault="00717A98" w:rsidP="00A81A19">
      <w:pPr>
        <w:rPr>
          <w:color w:val="000000" w:themeColor="text1"/>
        </w:rPr>
      </w:pPr>
      <w:r w:rsidRPr="00A81A19">
        <w:rPr>
          <w:color w:val="000000" w:themeColor="text1"/>
        </w:rPr>
        <w:t xml:space="preserve">In mammals, the hippocampus is a </w:t>
      </w:r>
      <w:r w:rsidR="00E6413B" w:rsidRPr="00A81A19">
        <w:rPr>
          <w:color w:val="000000" w:themeColor="text1"/>
        </w:rPr>
        <w:t xml:space="preserve">key </w:t>
      </w:r>
      <w:r w:rsidRPr="00A81A19">
        <w:rPr>
          <w:color w:val="000000" w:themeColor="text1"/>
        </w:rPr>
        <w:t xml:space="preserve">brain region </w:t>
      </w:r>
      <w:r w:rsidR="00ED13E6" w:rsidRPr="00A81A19">
        <w:rPr>
          <w:color w:val="000000" w:themeColor="text1"/>
        </w:rPr>
        <w:t>for</w:t>
      </w:r>
      <w:r w:rsidRPr="00A81A19">
        <w:rPr>
          <w:color w:val="000000" w:themeColor="text1"/>
        </w:rPr>
        <w:t xml:space="preserve"> </w:t>
      </w:r>
      <w:r w:rsidR="002F224F" w:rsidRPr="00A81A19">
        <w:rPr>
          <w:color w:val="000000" w:themeColor="text1"/>
        </w:rPr>
        <w:t xml:space="preserve">the </w:t>
      </w:r>
      <w:r w:rsidRPr="00A81A19">
        <w:rPr>
          <w:color w:val="000000" w:themeColor="text1"/>
        </w:rPr>
        <w:t xml:space="preserve">encoding and recall of episodic memories as well as </w:t>
      </w:r>
      <w:r w:rsidR="00E72663" w:rsidRPr="00A81A19">
        <w:rPr>
          <w:color w:val="000000" w:themeColor="text1"/>
        </w:rPr>
        <w:t xml:space="preserve">for </w:t>
      </w:r>
      <w:r w:rsidRPr="00A81A19">
        <w:rPr>
          <w:color w:val="000000" w:themeColor="text1"/>
        </w:rPr>
        <w:t>spatial navigation</w:t>
      </w:r>
      <w:r w:rsidR="00A96C9E" w:rsidRPr="00A81A19">
        <w:rPr>
          <w:color w:val="000000" w:themeColor="text1"/>
        </w:rPr>
        <w:fldChar w:fldCharType="begin"/>
      </w:r>
      <w:r w:rsidR="00A96C9E" w:rsidRPr="00A81A19">
        <w:rPr>
          <w:color w:val="000000" w:themeColor="text1"/>
        </w:rPr>
        <w:instrText xml:space="preserve"> ADDIN ZOTERO_ITEM CSL_CITATION {"citationID":"PQYH732O","properties":{"formattedCitation":"\\super 1\\uc0\\u8211{}4\\nosupersub{}","plainCitation":"1–4","noteIndex":0},"citationItems":[{"id":100,"uris":["http://zotero.org/users/local/ftzQ6viF/items/LM7937YD"],"uri":["http://zotero.org/users/local/ftzQ6viF/items/LM7937YD"],"itemData":{"id":100,"type":"book","title":"The hippocampus as a cognitive map","publisher":"Clarendon Press ; Oxford University Press","publisher-place":"Oxford : New York","number-of-pages":"570","source":"Library of Congress ISBN","event-place":"Oxford : New York","ISBN":"978-0-19-857206-0","call-number":"QP383.2 .O38","language":"en","author":[{"family":"O'Keefe","given":"John"},{"family":"Nadel","given":"Lynn"}],"issued":{"date-parts":[["1978"]]}}},{"id":115,"uris":["http://zotero.org/users/local/ftzQ6viF/items/ZLVS2PAK"],"uri":["http://zotero.org/users/local/ftzQ6viF/items/ZLVS2PAK"],"itemData":{"id":115,"type":"article-journal","title":"Memory Impairment in Monkeys Following Lesions Limited to the Hippocampus","page":"6","source":"Zotero","language":"en","author":[{"family":"Zola-Morgan","given":"Stuart"},{"family":"Squire","given":"Larry R"}]}},{"id":108,"uris":["http://zotero.org/users/local/ftzQ6viF/items/MXCXMFR3"],"uri":["http://zotero.org/users/local/ftzQ6viF/items/MXCXMFR3"],"itemData":{"id":108,"type":"article-journal","title":"The medial temporal lobe memory system","container-title":"Science","page":"1380-1386","volume":"253","issue":"5026","source":"Crossref","DOI":"10.1126/science.1896849","ISSN":"0036-8075, 1095-9203","language":"en","author":[{"family":"Squire","given":"L."},{"family":"Zola-Morgan","given":"S."}],"issued":{"date-parts":[["1991",9,20]]}}},{"id":96,"uris":["http://zotero.org/users/local/ftzQ6viF/items/S7LRMTHB"],"uri":["http://zotero.org/users/local/ftzQ6viF/items/S7LRMTHB"],"itemData":{"id":96,"type":"article-journal","title":"Independent Codes for Spatial and Episodic Memory in Hippocampal Neuronal Ensembles","container-title":"Science","page":"619-623","volume":"309","issue":"5734","source":"Crossref","DOI":"10.1126/science.1114037","ISSN":"0036-8075, 1095-9203","language":"en","author":[{"family":"Leutgeb","given":"S."}],"issued":{"date-parts":[["2005",7,22]]}}}],"schema":"https://github.com/citation-style-language/schema/raw/master/csl-citation.json"} </w:instrText>
      </w:r>
      <w:r w:rsidR="00A96C9E" w:rsidRPr="00A81A19">
        <w:rPr>
          <w:color w:val="000000" w:themeColor="text1"/>
        </w:rPr>
        <w:fldChar w:fldCharType="separate"/>
      </w:r>
      <w:r w:rsidR="00A96C9E" w:rsidRPr="00A81A19">
        <w:rPr>
          <w:vertAlign w:val="superscript"/>
        </w:rPr>
        <w:t>1–4</w:t>
      </w:r>
      <w:r w:rsidR="00A96C9E" w:rsidRPr="00A81A19">
        <w:rPr>
          <w:color w:val="000000" w:themeColor="text1"/>
        </w:rPr>
        <w:fldChar w:fldCharType="end"/>
      </w:r>
      <w:r w:rsidRPr="00A81A19">
        <w:rPr>
          <w:color w:val="000000" w:themeColor="text1"/>
        </w:rPr>
        <w:t>. For this reason, t</w:t>
      </w:r>
      <w:r w:rsidR="00CB3C43" w:rsidRPr="00A81A19">
        <w:rPr>
          <w:color w:val="000000" w:themeColor="text1"/>
        </w:rPr>
        <w:t>he hippocampus has been - and still is - a very important model to study</w:t>
      </w:r>
      <w:r w:rsidR="00461080" w:rsidRPr="00A81A19">
        <w:rPr>
          <w:color w:val="000000" w:themeColor="text1"/>
        </w:rPr>
        <w:t xml:space="preserve"> </w:t>
      </w:r>
      <w:r w:rsidR="00760A0A" w:rsidRPr="00A81A19">
        <w:rPr>
          <w:color w:val="000000" w:themeColor="text1"/>
        </w:rPr>
        <w:t xml:space="preserve">the </w:t>
      </w:r>
      <w:r w:rsidR="00461080" w:rsidRPr="00A81A19">
        <w:rPr>
          <w:color w:val="000000" w:themeColor="text1"/>
        </w:rPr>
        <w:t>basic mechanisms</w:t>
      </w:r>
      <w:r w:rsidR="00CB3C43" w:rsidRPr="00A81A19">
        <w:rPr>
          <w:color w:val="000000" w:themeColor="text1"/>
        </w:rPr>
        <w:t xml:space="preserve"> that allow the brain to encode and recall</w:t>
      </w:r>
      <w:r w:rsidR="00461080" w:rsidRPr="00A81A19">
        <w:rPr>
          <w:color w:val="000000" w:themeColor="text1"/>
        </w:rPr>
        <w:t xml:space="preserve"> memor</w:t>
      </w:r>
      <w:r w:rsidR="00CB3C43" w:rsidRPr="00A81A19">
        <w:rPr>
          <w:color w:val="000000" w:themeColor="text1"/>
        </w:rPr>
        <w:t>ies</w:t>
      </w:r>
      <w:r w:rsidR="00F37EAD" w:rsidRPr="00A81A19">
        <w:rPr>
          <w:color w:val="000000" w:themeColor="text1"/>
        </w:rPr>
        <w:fldChar w:fldCharType="begin"/>
      </w:r>
      <w:r w:rsidR="00F37EAD" w:rsidRPr="00A81A19">
        <w:rPr>
          <w:color w:val="000000" w:themeColor="text1"/>
        </w:rPr>
        <w:instrText xml:space="preserve"> ADDIN ZOTERO_ITEM CSL_CITATION {"citationID":"0pwySFKk","properties":{"formattedCitation":"\\super 5\\uc0\\u8211{}7\\nosupersub{}","plainCitation":"5–7","noteIndex":0},"citationItems":[{"id":121,"uris":["http://zotero.org/users/local/ftzQ6viF/items/47GU3Y7V"],"uri":["http://zotero.org/users/local/ftzQ6viF/items/47GU3Y7V"],"itemData":{"id":121,"type":"article-magazine","title":"Molecular and cellular approaches to memory allocation in neural circuits","container-title":"Science","page":"391-395","volume":"326","issue":"5951","author":[{"family":"Silva","given":"Alcino J."},{"family":"Zhou, Yu","given":""},{"family":"Rogerson, Thomas","given":""},{"family":"Shobe","given":"Justin"},{"family":"Balaji, J","given":""}],"issued":{"date-parts":[["2009",10,16]]}}},{"id":109,"uris":["http://zotero.org/users/local/ftzQ6viF/items/2DWC39ZN"],"uri":["http://zotero.org/users/local/ftzQ6viF/items/2DWC39ZN"],"itemData":{"id":109,"type":"article-journal","title":"Memory engram storage and retrieval","container-title":"Current Opinion in Neurobiology","page":"101-109","volume":"35","source":"Crossref","DOI":"10.1016/j.conb.2015.07.009","ISSN":"09594388","language":"en","author":[{"family":"Tonegawa","given":"Susumu"},{"family":"Pignatelli","given":"Michele"},{"family":"Roy","given":"Dheeraj S"},{"family":"Ryan","given":"Tomás J"}],"issued":{"date-parts":[["2015",12]]}}},{"id":103,"uris":["http://zotero.org/users/local/ftzQ6viF/items/AIMIYGQ7"],"uri":["http://zotero.org/users/local/ftzQ6viF/items/AIMIYGQ7"],"itemData":{"id":103,"type":"article-journal","title":"What is memory? The present state of the engram","container-title":"BMC Biology","volume":"14","issue":"1","source":"Crossref","abstract":"The mechanism of memory remains one of the great unsolved problems of biology. Grappling with the question more than a hundred years ago, the German zoologist Richard Semon formulated the concept of the engram, lasting connections in the brain that result from simultaneous “excitations”, whose precise physical nature and consequences were out of reach of the biology of his day. Neuroscientists now have the knowledge and tools to tackle this question, however, and this Forum brings together leading contemporary views on the mechanisms of memory and what the engram means today.","URL":"http://bmcbiol.biomedcentral.com/articles/10.1186/s12915-016-0261-6","DOI":"10.1186/s12915-016-0261-6","ISSN":"1741-7007","shortTitle":"What is memory?","language":"en","author":[{"family":"Poo","given":"Mu-ming"},{"family":"Pignatelli","given":"Michele"},{"family":"Ryan","given":"Tomás J."},{"family":"Tonegawa","given":"Susumu"},{"family":"Bonhoeffer","given":"Tobias"},{"family":"Martin","given":"Kelsey C."},{"family":"Rudenko","given":"Andrii"},{"family":"Tsai","given":"Li-Huei"},{"family":"Tsien","given":"Richard W."},{"family":"Fishell","given":"Gord"},{"family":"Mullins","given":"Caitlin"},{"family":"Gonçalves","given":"J. Tiago"},{"family":"Shtrahman","given":"Matthew"},{"family":"Johnston","given":"Stephen T."},{"family":"Gage","given":"Fred H."},{"family":"Dan","given":"Yang"},{"family":"Long","given":"John"},{"family":"Buzsáki","given":"György"},{"family":"Stevens","given":"Charles"}],"issued":{"date-parts":[["2016",12]]},"accessed":{"date-parts":[["2018",12,10]]}}}],"schema":"https://github.com/citation-style-language/schema/raw/master/csl-citation.json"} </w:instrText>
      </w:r>
      <w:r w:rsidR="00F37EAD" w:rsidRPr="00A81A19">
        <w:rPr>
          <w:color w:val="000000" w:themeColor="text1"/>
        </w:rPr>
        <w:fldChar w:fldCharType="separate"/>
      </w:r>
      <w:r w:rsidR="00F37EAD" w:rsidRPr="00A81A19">
        <w:rPr>
          <w:vertAlign w:val="superscript"/>
        </w:rPr>
        <w:t>5–7</w:t>
      </w:r>
      <w:r w:rsidR="00F37EAD" w:rsidRPr="00A81A19">
        <w:rPr>
          <w:color w:val="000000" w:themeColor="text1"/>
        </w:rPr>
        <w:fldChar w:fldCharType="end"/>
      </w:r>
      <w:r w:rsidR="00A96C9E" w:rsidRPr="00A81A19">
        <w:rPr>
          <w:color w:val="000000" w:themeColor="text1"/>
        </w:rPr>
        <w:t xml:space="preserve"> </w:t>
      </w:r>
      <w:r w:rsidR="00461080" w:rsidRPr="00A81A19">
        <w:rPr>
          <w:color w:val="000000" w:themeColor="text1"/>
        </w:rPr>
        <w:t>or to navigate in an environment</w:t>
      </w:r>
      <w:r w:rsidR="00AA28BE" w:rsidRPr="00A81A19">
        <w:rPr>
          <w:color w:val="000000" w:themeColor="text1"/>
        </w:rPr>
        <w:fldChar w:fldCharType="begin"/>
      </w:r>
      <w:r w:rsidR="00AA28BE" w:rsidRPr="00A81A19">
        <w:rPr>
          <w:color w:val="000000" w:themeColor="text1"/>
        </w:rPr>
        <w:instrText xml:space="preserve"> ADDIN ZOTERO_ITEM CSL_CITATION {"citationID":"eNOAo9Th","properties":{"formattedCitation":"\\super 8,9\\nosupersub{}","plainCitation":"8,9","noteIndex":0},"citationItems":[{"id":128,"uris":["http://zotero.org/users/local/ftzQ6viF/items/G2FKZE4Q"],"uri":["http://zotero.org/users/local/ftzQ6viF/items/G2FKZE4Q"],"itemData":{"id":128,"type":"article-journal","title":"The hippocampus as a spatial map. Preliminary evidence from unit activity in the freely-moving rat","container-title":"Brain Research","page":"171-175","volume":"34","issue":"1","source":"Crossref","DOI":"10.1016/0006-8993(71)90358-1","ISSN":"00068993","language":"en","author":[{"family":"O'Keefe","given":"J."},{"family":"Dostrovsky","given":"J."}],"issued":{"date-parts":[["1971",11]]}}},{"id":127,"uris":["http://zotero.org/users/local/ftzQ6viF/items/JNGU6WMC"],"uri":["http://zotero.org/users/local/ftzQ6viF/items/JNGU6WMC"],"itemData":{"id":127,"type":"article-journal","title":"Functional differentiation in the hippocampus","container-title":"Hippocampus","page":"608-619","volume":"8","issue":"6","source":"Crossref","abstract":"The hippocampus is critically involved in certain kinds of memory. During memory formation, it may operate as an integrated unit, or isolated parts may be responsible for different functions. Recent evidence suggests that the hippocampus is functionally differentiated along its dorsoventral (septotemporal) axis. The cortical and subcortical connections of the dorsal and ventral hippocampus are different, with information derived from the sensory cortices entering mainly in the dorsal two-thirds or three-quarters of the dentate gyrus. Rats can acquire a spatial navigation task if small tissue blocks are spared within this region, but equally large blocks at the ventral end are not capable of supporting spatial learning. In primates, the posterior hippocampus (corresponding to the dorsal hippocampus of rodents) appears to be more important than anterior areas for encoding of spatial memory and certain forms of nonspatial memory. The ventral (or anterior) hippocampal formation is to some extent disconnected from the rest of the structure both in terms of intrahippocampal and extrahippocampal connections and may be performing functions that are qualitatively different from, and independent of, those of the dorsal hippocampal formation. Hippocampus 1998;8:608–619.","DOI":"10.1002/(SICI)1098-1063(1998)8:6&lt;608::AID-HIPO3&gt;3.0.CO;2-7","ISSN":"1050-9631, 1098-1063","language":"en","author":[{"family":"Moser","given":"May-Britt"},{"family":"Moser","given":"Edvard I."}],"issued":{"date-parts":[["1998"]]}}}],"schema":"https://github.com/citation-style-language/schema/raw/master/csl-citation.json"} </w:instrText>
      </w:r>
      <w:r w:rsidR="00AA28BE" w:rsidRPr="00A81A19">
        <w:rPr>
          <w:color w:val="000000" w:themeColor="text1"/>
        </w:rPr>
        <w:fldChar w:fldCharType="separate"/>
      </w:r>
      <w:r w:rsidR="00AA28BE" w:rsidRPr="00A81A19">
        <w:rPr>
          <w:vertAlign w:val="superscript"/>
        </w:rPr>
        <w:t>8,9</w:t>
      </w:r>
      <w:r w:rsidR="00AA28BE" w:rsidRPr="00A81A19">
        <w:rPr>
          <w:color w:val="000000" w:themeColor="text1"/>
        </w:rPr>
        <w:fldChar w:fldCharType="end"/>
      </w:r>
      <w:r w:rsidR="00461080" w:rsidRPr="00A81A19">
        <w:rPr>
          <w:color w:val="000000" w:themeColor="text1"/>
        </w:rPr>
        <w:t xml:space="preserve"> collecting rewards and avoiding dangers</w:t>
      </w:r>
      <w:r w:rsidR="00DE38CD" w:rsidRPr="00A81A19">
        <w:rPr>
          <w:color w:val="000000" w:themeColor="text1"/>
        </w:rPr>
        <w:t>.</w:t>
      </w:r>
      <w:r w:rsidR="00CB3C43" w:rsidRPr="00A81A19">
        <w:rPr>
          <w:color w:val="000000" w:themeColor="text1"/>
        </w:rPr>
        <w:t xml:space="preserve"> In </w:t>
      </w:r>
      <w:r w:rsidR="007B54A4" w:rsidRPr="00A81A19">
        <w:rPr>
          <w:color w:val="000000" w:themeColor="text1"/>
        </w:rPr>
        <w:t>addition</w:t>
      </w:r>
      <w:r w:rsidR="007B5608" w:rsidRPr="00A81A19">
        <w:rPr>
          <w:color w:val="000000" w:themeColor="text1"/>
        </w:rPr>
        <w:t>,</w:t>
      </w:r>
      <w:r w:rsidR="00CB3C43" w:rsidRPr="00A81A19">
        <w:rPr>
          <w:color w:val="000000" w:themeColor="text1"/>
        </w:rPr>
        <w:t xml:space="preserve"> the hippocampal formation is one of the brain regions where new neurons are </w:t>
      </w:r>
      <w:r w:rsidR="007B54A4" w:rsidRPr="00A81A19">
        <w:rPr>
          <w:color w:val="000000" w:themeColor="text1"/>
        </w:rPr>
        <w:t>generated</w:t>
      </w:r>
      <w:r w:rsidR="00CB3C43" w:rsidRPr="00A81A19">
        <w:rPr>
          <w:color w:val="000000" w:themeColor="text1"/>
        </w:rPr>
        <w:t xml:space="preserve"> throughout the life o</w:t>
      </w:r>
      <w:r w:rsidR="00F050B4" w:rsidRPr="00A81A19">
        <w:rPr>
          <w:color w:val="000000" w:themeColor="text1"/>
        </w:rPr>
        <w:t>f rodents</w:t>
      </w:r>
      <w:r w:rsidR="00F37EAD" w:rsidRPr="00A81A19">
        <w:rPr>
          <w:color w:val="000000" w:themeColor="text1"/>
        </w:rPr>
        <w:fldChar w:fldCharType="begin"/>
      </w:r>
      <w:r w:rsidR="00667C87" w:rsidRPr="00A81A19">
        <w:rPr>
          <w:color w:val="000000" w:themeColor="text1"/>
        </w:rPr>
        <w:instrText xml:space="preserve"> ADDIN ZOTERO_ITEM CSL_CITATION {"citationID":"Itm1RuBo","properties":{"formattedCitation":"\\super 10,11\\nosupersub{}","plainCitation":"10,11","noteIndex":0},"citationItems":[{"id":63,"uris":["http://zotero.org/users/local/ftzQ6viF/items/2BYSPYA2"],"uri":["http://zotero.org/users/local/ftzQ6viF/items/2BYSPYA2"],"itemData":{"id":63,"type":"article-journal","title":"Autoradiographic investigation of cell proliferation in the brains of rats and cats","container-title":"The Anatomical Record","page":"573-591","volume":"145","issue":"4","source":"Crossref","abstract":"Cell proliferation i n the brains of rats and cats was investigated autoradiographically. Two young adult rats were injected intraperitoneally with 2 mc of thymidine-H3 and killed after a two weeks’ exchange period. Two adult cats were injected intraventricularly with 0.5 mc of thymidine-H3 and killed one week later. Labeling of cell nuclei in the brain, presumed to reflect DNA turnover and cellular proliferation, was investigated. In the rats, some neuroglia cells were found labeled in all parts of the brain, suggesting a low rate of glial proliferation. In addition, circumscribed small regions with numerous labeled neuroglia and microglia cells were seen in several brain regions, suggesting the occurrence of local glial proliferative reactions in these presumably normal brains. A few apparently labeled neurons were seen in the neocortex, and a proliferative region of granule cells was identified i n the dentate gyrus of the hippocampus. In the cats labeling of glia cells was highest in the midline region, near the point of injection of the radiochemical, with a gradient of decreasing number of labeled cells both laterally and in the anteroposterior direction of the neuraxis. Neurons with apparently labeled nuclei were observed i n the midline cortex bilaterally in both animals. These results indicate that glia cells can multiply in the brains of young adult rats and adult cats and they support the possibility that new neurons may be formed in forebrain structures, both in rodents and carnivores.","DOI":"10.1002/ar.1091450409","ISSN":"0003-276X, 1097-0185","language":"en","author":[{"family":"Altman","given":"Joseph"}],"issued":{"date-parts":[["1963",4]]}}},{"id":95,"uris":["http://zotero.org/users/local/ftzQ6viF/items/7VLYJ3N8"],"uri":["http://zotero.org/users/local/ftzQ6viF/items/7VLYJ3N8"],"itemData":{"id":95,"type":"article-journal","title":"Neurogenesis in the dentate gyrus of the adult rat: age-related decrease of neuronal progenitor proliferation","container-title":"The Journal of Neuroscience","page":"2027-2033","volume":"16","issue":"6","source":"Crossref","DOI":"10.1523/JNEUROSCI.16-06-02027.1996","ISSN":"0270-6474, 1529-2401","shortTitle":"Neurogenesis in the dentate gyrus of the adult rat","language":"en","author":[{"family":"Kuhn","given":"Hg"},{"family":"Dickinson-Anson","given":"H"},{"family":"Gage","given":"Fh"}],"issued":{"date-parts":[["1996",3,15]]}}}],"schema":"https://github.com/citation-style-language/schema/raw/master/csl-citation.json"} </w:instrText>
      </w:r>
      <w:r w:rsidR="00F37EAD" w:rsidRPr="00A81A19">
        <w:rPr>
          <w:color w:val="000000" w:themeColor="text1"/>
        </w:rPr>
        <w:fldChar w:fldCharType="separate"/>
      </w:r>
      <w:r w:rsidR="00667C87" w:rsidRPr="00A81A19">
        <w:rPr>
          <w:vertAlign w:val="superscript"/>
        </w:rPr>
        <w:t>10,11</w:t>
      </w:r>
      <w:r w:rsidR="00F37EAD" w:rsidRPr="00A81A19">
        <w:rPr>
          <w:color w:val="000000" w:themeColor="text1"/>
        </w:rPr>
        <w:fldChar w:fldCharType="end"/>
      </w:r>
      <w:r w:rsidR="00750AD7" w:rsidRPr="00A81A19">
        <w:rPr>
          <w:color w:val="000000" w:themeColor="text1"/>
        </w:rPr>
        <w:t xml:space="preserve"> and, possibly, of humans</w:t>
      </w:r>
      <w:r w:rsidR="001970FB" w:rsidRPr="00A81A19">
        <w:rPr>
          <w:color w:val="000000" w:themeColor="text1"/>
        </w:rPr>
        <w:fldChar w:fldCharType="begin"/>
      </w:r>
      <w:r w:rsidR="00667C87" w:rsidRPr="00A81A19">
        <w:rPr>
          <w:color w:val="000000" w:themeColor="text1"/>
        </w:rPr>
        <w:instrText xml:space="preserve"> ADDIN ZOTERO_ITEM CSL_CITATION {"citationID":"H49ZZBqz","properties":{"formattedCitation":"\\super 12,13\\nosupersub{}","plainCitation":"12,13","noteIndex":0},"citationItems":[{"id":107,"uris":["http://zotero.org/users/local/ftzQ6viF/items/B6S26T82"],"uri":["http://zotero.org/users/local/ftzQ6viF/items/B6S26T82"],"itemData":{"id":107,"type":"article-journal","title":"Human hippocampal neurogenesis drops sharply in children to undetectable levels in adults","container-title":"Nature","page":"377-381","volume":"555","issue":"7696","source":"Crossref","DOI":"10.1038/nature25975","ISSN":"0028-0836, 1476-4687","language":"en","author":[{"family":"Sorrells","given":"Shawn F."},{"family":"Paredes","given":"Mercedes F."},{"family":"Cebrian-Silla","given":"Arantxa"},{"family":"Sandoval","given":"Kadellyn"},{"family":"Qi","given":"Dashi"},{"family":"Kelley","given":"Kevin W."},{"family":"James","given":"David"},{"family":"Mayer","given":"Simone"},{"family":"Chang","given":"Julia"},{"family":"Auguste","given":"Kurtis I."},{"family":"Chang","given":"Edward F."},{"family":"Gutierrez","given":"Antonio J."},{"family":"Kriegstein","given":"Arnold R."},{"family":"Mathern","given":"Gary W."},{"family":"Oldham","given":"Michael C."},{"family":"Huang","given":"Eric J."},{"family":"Garcia-Verdugo","given":"Jose Manuel"},{"family":"Yang","given":"Zhengang"},{"family":"Alvarez-Buylla","given":"Arturo"}],"issued":{"date-parts":[["2018",3,7]]}}},{"id":71,"uris":["http://zotero.org/users/local/ftzQ6viF/items/3LSXRVBF"],"uri":["http://zotero.org/users/local/ftzQ6viF/items/3LSXRVBF"],"itemData":{"id":71,"type":"article-journal","title":"Human Hippocampal Neurogenesis Persists throughout Aging","container-title":"Cell Stem Cell","page":"589-599.e5","volume":"22","issue":"4","source":"Crossref","abstract":"Adult hippocampal neurogenesis declines in aging rodents and primates. Aging humans are thought to exhibit waning neurogenesis and exercise-induced angiogenesis, with a resulting volumetric decrease in the neurogenic hippocampal dentate gyrus (DG) region, although concurrent changes in these parameters are not well studied. Here we assessed whole autopsy hippocampi from healthy human individuals ranging from 14 to 79 years of age. We found similar numbers of intermediate neural progenitors and thousands of immature neurons in the DG, comparable numbers of glia and mature granule neurons, and equivalent DG volume across ages. Nevertheless, older individuals have less angiogenesis and neuroplasticity and a smaller quiescent progenitor pool in anterior-mid DG, with no changes in posterior DG. Thus, healthy older subjects without cognitive impairment, neuropsychiatric disease, or treatment display preserved neurogenesis. It is possible that ongoing hippocampal neurogenesis sustains human-speciﬁc cognitive function throughout life and that declines may be linked to compromised cognitive-emotional resilience.","DOI":"10.1016/j.stem.2018.03.015","ISSN":"19345909","language":"en","author":[{"family":"Boldrini","given":"Maura"},{"family":"Fulmore","given":"Camille A."},{"family":"Tartt","given":"Alexandria N."},{"family":"Simeon","given":"Laika R."},{"family":"Pavlova","given":"Ina"},{"family":"Poposka","given":"Verica"},{"family":"Rosoklija","given":"Gorazd B."},{"family":"Stankov","given":"Aleksandar"},{"family":"Arango","given":"Victoria"},{"family":"Dwork","given":"Andrew J."},{"family":"Hen","given":"René"},{"family":"Mann","given":"J. John"}],"issued":{"date-parts":[["2018",4]]}}}],"schema":"https://github.com/citation-style-language/schema/raw/master/csl-citation.json"} </w:instrText>
      </w:r>
      <w:r w:rsidR="001970FB" w:rsidRPr="00A81A19">
        <w:rPr>
          <w:color w:val="000000" w:themeColor="text1"/>
        </w:rPr>
        <w:fldChar w:fldCharType="separate"/>
      </w:r>
      <w:r w:rsidR="00667C87" w:rsidRPr="00A81A19">
        <w:rPr>
          <w:vertAlign w:val="superscript"/>
        </w:rPr>
        <w:t>12,13</w:t>
      </w:r>
      <w:r w:rsidR="001970FB" w:rsidRPr="00A81A19">
        <w:rPr>
          <w:color w:val="000000" w:themeColor="text1"/>
        </w:rPr>
        <w:fldChar w:fldCharType="end"/>
      </w:r>
      <w:r w:rsidR="00750AD7" w:rsidRPr="00A81A19">
        <w:rPr>
          <w:color w:val="000000" w:themeColor="text1"/>
        </w:rPr>
        <w:t>.</w:t>
      </w:r>
      <w:r w:rsidR="00635A4A" w:rsidRPr="00A81A19">
        <w:rPr>
          <w:color w:val="000000" w:themeColor="text1"/>
        </w:rPr>
        <w:t xml:space="preserve"> </w:t>
      </w:r>
      <w:r w:rsidR="00F050B4" w:rsidRPr="00A81A19">
        <w:rPr>
          <w:color w:val="000000" w:themeColor="text1"/>
        </w:rPr>
        <w:t>Finally, d</w:t>
      </w:r>
      <w:r w:rsidR="00CB3C43" w:rsidRPr="00A81A19">
        <w:rPr>
          <w:color w:val="000000" w:themeColor="text1"/>
        </w:rPr>
        <w:t xml:space="preserve">egeneration or </w:t>
      </w:r>
      <w:r w:rsidR="00BB085B" w:rsidRPr="00A81A19">
        <w:rPr>
          <w:color w:val="000000" w:themeColor="text1"/>
        </w:rPr>
        <w:t>impairment</w:t>
      </w:r>
      <w:r w:rsidR="00CB3C43" w:rsidRPr="00A81A19">
        <w:rPr>
          <w:color w:val="000000" w:themeColor="text1"/>
        </w:rPr>
        <w:t xml:space="preserve"> of the hippocampal formation </w:t>
      </w:r>
      <w:r w:rsidR="00CB3C43" w:rsidRPr="00A81A19">
        <w:rPr>
          <w:noProof/>
          <w:color w:val="000000" w:themeColor="text1"/>
        </w:rPr>
        <w:t>are</w:t>
      </w:r>
      <w:r w:rsidR="00CB3C43" w:rsidRPr="00A81A19">
        <w:rPr>
          <w:color w:val="000000" w:themeColor="text1"/>
        </w:rPr>
        <w:t xml:space="preserve"> associated </w:t>
      </w:r>
      <w:r w:rsidR="00E179E0" w:rsidRPr="00A81A19">
        <w:rPr>
          <w:color w:val="000000" w:themeColor="text1"/>
        </w:rPr>
        <w:t>wi</w:t>
      </w:r>
      <w:r w:rsidR="00790BCC" w:rsidRPr="00A81A19">
        <w:rPr>
          <w:color w:val="000000" w:themeColor="text1"/>
        </w:rPr>
        <w:t>t</w:t>
      </w:r>
      <w:r w:rsidR="00E179E0" w:rsidRPr="00A81A19">
        <w:rPr>
          <w:color w:val="000000" w:themeColor="text1"/>
        </w:rPr>
        <w:t>h</w:t>
      </w:r>
      <w:r w:rsidR="00CB3C43" w:rsidRPr="00A81A19">
        <w:rPr>
          <w:color w:val="000000" w:themeColor="text1"/>
        </w:rPr>
        <w:t xml:space="preserve"> neurological and psychiatric disorders, including Alzheimer’s disease</w:t>
      </w:r>
      <w:r w:rsidR="001970FB" w:rsidRPr="00A81A19">
        <w:rPr>
          <w:color w:val="000000" w:themeColor="text1"/>
        </w:rPr>
        <w:fldChar w:fldCharType="begin"/>
      </w:r>
      <w:r w:rsidR="00667C87" w:rsidRPr="00A81A19">
        <w:rPr>
          <w:color w:val="000000" w:themeColor="text1"/>
        </w:rPr>
        <w:instrText xml:space="preserve"> ADDIN ZOTERO_ITEM CSL_CITATION {"citationID":"tvObDsq6","properties":{"formattedCitation":"\\super 14\\nosupersub{}","plainCitation":"14","noteIndex":0},"citationItems":[{"id":102,"uris":["http://zotero.org/users/local/ftzQ6viF/items/TBBQGQZS"],"uri":["http://zotero.org/users/local/ftzQ6viF/items/TBBQGQZS"],"itemData":{"id":102,"type":"article-journal","title":"Amyloid-β and tau complexity — towards improved biomarkers and targeted therapies","container-title":"Nature Reviews Neurology","page":"22-39","volume":"14","issue":"1","source":"Crossref","abstract":"Most neurodegenerative diseases are proteinopathies, which are characterized by the aggregation of misfolded proteins. Although many proteins have an intrinsic propensity to aggregate, particularly when cellular clearance systems start to fail in the context of ageing, only a few form fibrillar aggregates. In Alzheimer disease, the peptide amyloid</w:instrText>
      </w:r>
      <w:r w:rsidR="00667C87" w:rsidRPr="00A81A19">
        <w:rPr>
          <w:rFonts w:ascii="Cambria Math" w:hAnsi="Cambria Math" w:cs="Cambria Math"/>
          <w:color w:val="000000" w:themeColor="text1"/>
        </w:rPr>
        <w:instrText>‑</w:instrText>
      </w:r>
      <w:r w:rsidR="00667C87" w:rsidRPr="00A81A19">
        <w:rPr>
          <w:color w:val="000000" w:themeColor="text1"/>
        </w:rPr>
        <w:instrText xml:space="preserve">β (Aβ) and the protein tau aggregate to form plaques and tangles, respectively, which comprise the histopathological hallmarks of this disease. This Review discusses the complexity of Aβ biogenesis, trafficking, post-translational modifications and aggregation states. Tau and its various isoforms, which are subject to a vast array of post-translational modifications, are also explored. The methodological advances that revealed this complexity are described. Finally, the toxic effects of distinct species of tau and Aβ are discussed, as well as the concept of protein ‘strains’, and how this knowledge can facilitate the development of early disease biomarkers for stratifying patients and validating new therapies. By targeting distinct species of Aβ and tau for therapeutic intervention, the way might be paved for personalized medicine and more-targeted treatment strategies.","DOI":"10.1038/nrneurol.2017.162","ISSN":"1759-4758, 1759-4766","language":"en","author":[{"family":"Polanco","given":"Juan Carlos"},{"family":"Li","given":"Chuanzhou"},{"family":"Bodea","given":"Liviu-Gabriel"},{"family":"Martinez-Marmol","given":"Ramon"},{"family":"Meunier","given":"Frederic A."},{"family":"Götz","given":"Jürgen"}],"issued":{"date-parts":[["2017",12,15]]}}}],"schema":"https://github.com/citation-style-language/schema/raw/master/csl-citation.json"} </w:instrText>
      </w:r>
      <w:r w:rsidR="001970FB" w:rsidRPr="00A81A19">
        <w:rPr>
          <w:color w:val="000000" w:themeColor="text1"/>
        </w:rPr>
        <w:fldChar w:fldCharType="separate"/>
      </w:r>
      <w:r w:rsidR="00667C87" w:rsidRPr="00A81A19">
        <w:rPr>
          <w:vertAlign w:val="superscript"/>
        </w:rPr>
        <w:t>14</w:t>
      </w:r>
      <w:r w:rsidR="001970FB" w:rsidRPr="00A81A19">
        <w:rPr>
          <w:color w:val="000000" w:themeColor="text1"/>
        </w:rPr>
        <w:fldChar w:fldCharType="end"/>
      </w:r>
      <w:r w:rsidR="00BB085B" w:rsidRPr="00A81A19">
        <w:rPr>
          <w:color w:val="000000" w:themeColor="text1"/>
        </w:rPr>
        <w:t>.</w:t>
      </w:r>
    </w:p>
    <w:p w14:paraId="7C6003BB" w14:textId="77777777" w:rsidR="00A81A19" w:rsidRPr="00A81A19" w:rsidRDefault="00A81A19" w:rsidP="00A81A19"/>
    <w:p w14:paraId="2A218F57" w14:textId="75813CD8" w:rsidR="00635A4A" w:rsidRDefault="00CB3C43" w:rsidP="00A81A19">
      <w:pPr>
        <w:rPr>
          <w:color w:val="000000" w:themeColor="text1"/>
        </w:rPr>
      </w:pPr>
      <w:r w:rsidRPr="00A81A19">
        <w:rPr>
          <w:color w:val="000000" w:themeColor="text1"/>
        </w:rPr>
        <w:t>In mice, the hippocampus is located approximately 1 mm below</w:t>
      </w:r>
      <w:r w:rsidR="00E179E0" w:rsidRPr="00A81A19">
        <w:rPr>
          <w:color w:val="000000" w:themeColor="text1"/>
        </w:rPr>
        <w:t xml:space="preserve"> the</w:t>
      </w:r>
      <w:r w:rsidRPr="00A81A19">
        <w:rPr>
          <w:color w:val="000000" w:themeColor="text1"/>
        </w:rPr>
        <w:t xml:space="preserve"> brain surface</w:t>
      </w:r>
      <w:r w:rsidR="001970FB" w:rsidRPr="00A81A19">
        <w:rPr>
          <w:color w:val="000000" w:themeColor="text1"/>
        </w:rPr>
        <w:fldChar w:fldCharType="begin"/>
      </w:r>
      <w:r w:rsidR="00667C87" w:rsidRPr="00A81A19">
        <w:rPr>
          <w:color w:val="000000" w:themeColor="text1"/>
        </w:rPr>
        <w:instrText xml:space="preserve"> ADDIN ZOTERO_ITEM CSL_CITATION {"citationID":"Qddfxi4R","properties":{"formattedCitation":"\\super 15\\nosupersub{}","plainCitation":"15","noteIndex":0},"citationItems":[{"id":104,"uris":["http://zotero.org/users/local/ftzQ6viF/items/4YIKA8EV"],"uri":["http://zotero.org/users/local/ftzQ6viF/items/4YIKA8EV"],"itemData":{"id":104,"type":"chapter","title":"The Hippocampal Formation of the Primate Brain","container-title":"Cerebral Cortex","publisher":"Springer US","publisher-place":"Boston, MA","page":"345-456","volume":"6","source":"Crossref","event-place":"Boston, MA","URL":"http://link.springer.com/10.1007/978-1-4615-6616-8_9","ISBN":"978-1-4615-6618-2","note":"DOI: 10.1007/978-1-4615-6616-8_9","language":"en","collection-editor":[{"family":"Jones","given":"Edward G."},{"family":"Peters","given":"Alan"}],"editor":[{"family":"Jones","given":"Edward G."},{"family":"Peters","given":"Alan"}],"author":[{"family":"Rosene","given":"Douglas L."},{"family":"Van Hoesen","given":"Gary W."}],"issued":{"date-parts":[["1987"]]},"accessed":{"date-parts":[["2018",12,10]]}}}],"schema":"https://github.com/citation-style-language/schema/raw/master/csl-citation.json"} </w:instrText>
      </w:r>
      <w:r w:rsidR="001970FB" w:rsidRPr="00A81A19">
        <w:rPr>
          <w:color w:val="000000" w:themeColor="text1"/>
        </w:rPr>
        <w:fldChar w:fldCharType="separate"/>
      </w:r>
      <w:r w:rsidR="00667C87" w:rsidRPr="00A81A19">
        <w:rPr>
          <w:vertAlign w:val="superscript"/>
        </w:rPr>
        <w:t>15</w:t>
      </w:r>
      <w:r w:rsidR="001970FB" w:rsidRPr="00A81A19">
        <w:rPr>
          <w:color w:val="000000" w:themeColor="text1"/>
        </w:rPr>
        <w:fldChar w:fldCharType="end"/>
      </w:r>
      <w:r w:rsidR="00DE38CD" w:rsidRPr="00A81A19">
        <w:rPr>
          <w:color w:val="000000" w:themeColor="text1"/>
        </w:rPr>
        <w:t xml:space="preserve">. </w:t>
      </w:r>
      <w:r w:rsidR="00670838" w:rsidRPr="00A81A19">
        <w:rPr>
          <w:color w:val="000000" w:themeColor="text1"/>
        </w:rPr>
        <w:t>I</w:t>
      </w:r>
      <w:r w:rsidRPr="00A81A19">
        <w:rPr>
          <w:color w:val="000000" w:themeColor="text1"/>
        </w:rPr>
        <w:t xml:space="preserve">ts </w:t>
      </w:r>
      <w:r w:rsidR="00760A0A" w:rsidRPr="00A81A19">
        <w:rPr>
          <w:color w:val="000000" w:themeColor="text1"/>
        </w:rPr>
        <w:t>position</w:t>
      </w:r>
      <w:r w:rsidR="00670838" w:rsidRPr="00A81A19">
        <w:rPr>
          <w:color w:val="000000" w:themeColor="text1"/>
        </w:rPr>
        <w:t xml:space="preserve"> has </w:t>
      </w:r>
      <w:r w:rsidR="00660388" w:rsidRPr="00A81A19">
        <w:rPr>
          <w:color w:val="000000" w:themeColor="text1"/>
        </w:rPr>
        <w:t>prevent</w:t>
      </w:r>
      <w:r w:rsidR="00670838" w:rsidRPr="00A81A19">
        <w:rPr>
          <w:color w:val="000000" w:themeColor="text1"/>
        </w:rPr>
        <w:t>ed</w:t>
      </w:r>
      <w:r w:rsidR="00660388" w:rsidRPr="00A81A19">
        <w:rPr>
          <w:color w:val="000000" w:themeColor="text1"/>
        </w:rPr>
        <w:t xml:space="preserve"> optic access in the intact brain</w:t>
      </w:r>
      <w:r w:rsidR="00670838" w:rsidRPr="00A81A19">
        <w:rPr>
          <w:color w:val="000000" w:themeColor="text1"/>
        </w:rPr>
        <w:t xml:space="preserve"> and</w:t>
      </w:r>
      <w:r w:rsidR="00660388" w:rsidRPr="00A81A19">
        <w:rPr>
          <w:color w:val="000000" w:themeColor="text1"/>
        </w:rPr>
        <w:t xml:space="preserve"> </w:t>
      </w:r>
      <w:r w:rsidR="00670838" w:rsidRPr="00A81A19">
        <w:rPr>
          <w:color w:val="000000" w:themeColor="text1"/>
        </w:rPr>
        <w:t xml:space="preserve">consequently, </w:t>
      </w:r>
      <w:r w:rsidR="00635A4A" w:rsidRPr="00A81A19">
        <w:rPr>
          <w:color w:val="000000" w:themeColor="text1"/>
        </w:rPr>
        <w:t xml:space="preserve">longitudinal studies of hippocampal dynamics </w:t>
      </w:r>
      <w:r w:rsidR="00E6413B" w:rsidRPr="00A81A19">
        <w:rPr>
          <w:noProof/>
          <w:color w:val="000000" w:themeColor="text1"/>
        </w:rPr>
        <w:t>ha</w:t>
      </w:r>
      <w:r w:rsidR="00F52F5E" w:rsidRPr="00A81A19">
        <w:rPr>
          <w:noProof/>
          <w:color w:val="000000" w:themeColor="text1"/>
        </w:rPr>
        <w:t>ve</w:t>
      </w:r>
      <w:r w:rsidR="00E6413B" w:rsidRPr="00A81A19">
        <w:rPr>
          <w:color w:val="000000" w:themeColor="text1"/>
        </w:rPr>
        <w:t xml:space="preserve"> </w:t>
      </w:r>
      <w:r w:rsidR="00635A4A" w:rsidRPr="00A81A19">
        <w:rPr>
          <w:color w:val="000000" w:themeColor="text1"/>
        </w:rPr>
        <w:t>relied mostly on</w:t>
      </w:r>
      <w:r w:rsidR="008B528C" w:rsidRPr="00A81A19">
        <w:rPr>
          <w:color w:val="000000" w:themeColor="text1"/>
        </w:rPr>
        <w:t xml:space="preserve"> magnetic resonance (MR) imaging,</w:t>
      </w:r>
      <w:r w:rsidR="00635A4A" w:rsidRPr="00A81A19">
        <w:rPr>
          <w:color w:val="000000" w:themeColor="text1"/>
        </w:rPr>
        <w:t xml:space="preserve"> electrophysiology</w:t>
      </w:r>
      <w:r w:rsidR="00F52F5E" w:rsidRPr="00A81A19">
        <w:rPr>
          <w:color w:val="000000" w:themeColor="text1"/>
        </w:rPr>
        <w:t>,</w:t>
      </w:r>
      <w:r w:rsidR="00635A4A" w:rsidRPr="00A81A19">
        <w:rPr>
          <w:color w:val="000000" w:themeColor="text1"/>
        </w:rPr>
        <w:t xml:space="preserve"> </w:t>
      </w:r>
      <w:r w:rsidR="00635A4A" w:rsidRPr="003D3680">
        <w:rPr>
          <w:noProof/>
          <w:color w:val="000000" w:themeColor="text1"/>
        </w:rPr>
        <w:t>and</w:t>
      </w:r>
      <w:r w:rsidR="00635A4A" w:rsidRPr="003D3680">
        <w:rPr>
          <w:color w:val="000000" w:themeColor="text1"/>
        </w:rPr>
        <w:t xml:space="preserve"> ex vivo</w:t>
      </w:r>
      <w:r w:rsidR="00635A4A" w:rsidRPr="00A81A19">
        <w:rPr>
          <w:color w:val="000000" w:themeColor="text1"/>
        </w:rPr>
        <w:t xml:space="preserve"> imaging analyses. </w:t>
      </w:r>
      <w:r w:rsidR="008B528C" w:rsidRPr="00A81A19">
        <w:rPr>
          <w:color w:val="000000" w:themeColor="text1"/>
        </w:rPr>
        <w:t>MR imaging methods allow tracking of biological processes (e.g.</w:t>
      </w:r>
      <w:r w:rsidR="00E6413B" w:rsidRPr="00A81A19">
        <w:rPr>
          <w:color w:val="000000" w:themeColor="text1"/>
        </w:rPr>
        <w:t>,</w:t>
      </w:r>
      <w:r w:rsidR="008B528C" w:rsidRPr="00A81A19">
        <w:rPr>
          <w:color w:val="000000" w:themeColor="text1"/>
        </w:rPr>
        <w:t xml:space="preserve"> gene expression changes</w:t>
      </w:r>
      <w:r w:rsidR="001970FB" w:rsidRPr="00A81A19">
        <w:rPr>
          <w:color w:val="000000" w:themeColor="text1"/>
        </w:rPr>
        <w:fldChar w:fldCharType="begin"/>
      </w:r>
      <w:r w:rsidR="00667C87" w:rsidRPr="00A81A19">
        <w:rPr>
          <w:color w:val="000000" w:themeColor="text1"/>
        </w:rPr>
        <w:instrText xml:space="preserve"> ADDIN ZOTERO_ITEM CSL_CITATION {"citationID":"Li4Ct6YN","properties":{"formattedCitation":"\\super 16\\nosupersub{}","plainCitation":"16","noteIndex":0},"citationItems":[{"id":93,"uris":["http://zotero.org/users/local/ftzQ6viF/items/8459EVPT"],"uri":["http://zotero.org/users/local/ftzQ6viF/items/8459EVPT"],"itemData":{"id":93,"type":"article-journal","title":"Unveiling Molecular Events in the Brain by Noninvasive Imaging","container-title":"The Neuroscientist","page":"539-559","volume":"17","issue":"5","source":"Crossref","abstract":"Neuroimaging allows researchers and clinicians to noninvasively assess structure and function of the brain. With the advances of imaging modalities such as magnetic resonance, nuclear, and optical imaging; the design of targetspecific probes; and/or the introduction of reporter gene assays, these technologies are now capable of visualizing cellular and molecular processes in vivo. Undoubtedly, the system biological character of molecular neuroimaging, which allows for the study of molecular events in the intact organism, will enhance our understanding of physiology and pathophysiology of the brain and improve our ability to diagnose and treat diseases more specifically. Technical/ scientific challenges to be faced are the development of highly sensitive imaging modalities, the design of specific imaging probe molecules capable of penetrating the CNS and reporting on endogenous cellular and molecular processes, and the development of tools for extracting quantitative, biologically relevant information from imaging data. Today, molecular neuroimaging is still an experimental approach with limited clinical impact; this is expected to change within the next decade. This article provides an overview of molecular neuroimaging approaches with a focus on rodent studies documenting the exploratory state of the field. Concepts are illustrated by discussing applications related to the pathophysiology of Alzheimer’s disease.","DOI":"10.1177/1073858410383433","ISSN":"1073-8584, 1089-4098","language":"en","author":[{"family":"Klohs","given":"Jan"},{"family":"Rudin","given":"Markus"}],"issued":{"date-parts":[["2011",10]]}}}],"schema":"https://github.com/citation-style-language/schema/raw/master/csl-citation.json"} </w:instrText>
      </w:r>
      <w:r w:rsidR="001970FB" w:rsidRPr="00A81A19">
        <w:rPr>
          <w:color w:val="000000" w:themeColor="text1"/>
        </w:rPr>
        <w:fldChar w:fldCharType="separate"/>
      </w:r>
      <w:r w:rsidR="00667C87" w:rsidRPr="00A81A19">
        <w:rPr>
          <w:vertAlign w:val="superscript"/>
        </w:rPr>
        <w:t>16</w:t>
      </w:r>
      <w:r w:rsidR="001970FB" w:rsidRPr="00A81A19">
        <w:rPr>
          <w:color w:val="000000" w:themeColor="text1"/>
        </w:rPr>
        <w:fldChar w:fldCharType="end"/>
      </w:r>
      <w:r w:rsidR="008B528C" w:rsidRPr="00A81A19">
        <w:rPr>
          <w:color w:val="000000" w:themeColor="text1"/>
        </w:rPr>
        <w:t xml:space="preserve">) in the same animal over multiple days, but lack </w:t>
      </w:r>
      <w:r w:rsidR="00BE4879" w:rsidRPr="00A81A19">
        <w:rPr>
          <w:color w:val="000000" w:themeColor="text1"/>
        </w:rPr>
        <w:t>the spatial resolution to discriminate single neurons.</w:t>
      </w:r>
      <w:r w:rsidR="008B528C" w:rsidRPr="00A81A19">
        <w:rPr>
          <w:color w:val="000000" w:themeColor="text1"/>
        </w:rPr>
        <w:t xml:space="preserve"> </w:t>
      </w:r>
      <w:r w:rsidR="009E5663" w:rsidRPr="00A81A19">
        <w:rPr>
          <w:color w:val="000000" w:themeColor="text1"/>
        </w:rPr>
        <w:t xml:space="preserve">Classic </w:t>
      </w:r>
      <w:r w:rsidR="00BB085B" w:rsidRPr="003D3680">
        <w:rPr>
          <w:color w:val="000000" w:themeColor="text1"/>
        </w:rPr>
        <w:t>in vivo</w:t>
      </w:r>
      <w:r w:rsidR="00BB085B" w:rsidRPr="00A81A19">
        <w:rPr>
          <w:i/>
          <w:color w:val="000000" w:themeColor="text1"/>
        </w:rPr>
        <w:t xml:space="preserve"> </w:t>
      </w:r>
      <w:r w:rsidR="009E5663" w:rsidRPr="00A81A19">
        <w:rPr>
          <w:color w:val="000000" w:themeColor="text1"/>
        </w:rPr>
        <w:t xml:space="preserve">electrophysiological techniques </w:t>
      </w:r>
      <w:r w:rsidR="00BB085B" w:rsidRPr="00A81A19">
        <w:rPr>
          <w:noProof/>
          <w:color w:val="000000" w:themeColor="text1"/>
        </w:rPr>
        <w:t>offer</w:t>
      </w:r>
      <w:r w:rsidR="009E5663" w:rsidRPr="00A81A19">
        <w:rPr>
          <w:color w:val="000000" w:themeColor="text1"/>
        </w:rPr>
        <w:t xml:space="preserve"> very high temporal resolution and exquisite sensitivity to changes in membrane potential. </w:t>
      </w:r>
      <w:r w:rsidR="00E179E0" w:rsidRPr="00A81A19">
        <w:rPr>
          <w:color w:val="000000" w:themeColor="text1"/>
        </w:rPr>
        <w:t>However</w:t>
      </w:r>
      <w:r w:rsidR="00E6413B" w:rsidRPr="00A81A19">
        <w:rPr>
          <w:color w:val="000000" w:themeColor="text1"/>
        </w:rPr>
        <w:t>,</w:t>
      </w:r>
      <w:r w:rsidR="00E179E0" w:rsidRPr="00A81A19">
        <w:rPr>
          <w:color w:val="000000" w:themeColor="text1"/>
        </w:rPr>
        <w:t xml:space="preserve"> </w:t>
      </w:r>
      <w:r w:rsidR="009E5663" w:rsidRPr="00A81A19">
        <w:rPr>
          <w:color w:val="000000" w:themeColor="text1"/>
        </w:rPr>
        <w:t xml:space="preserve">they have </w:t>
      </w:r>
      <w:r w:rsidR="00ED13E6" w:rsidRPr="00A81A19">
        <w:rPr>
          <w:color w:val="000000" w:themeColor="text1"/>
        </w:rPr>
        <w:t>a limited</w:t>
      </w:r>
      <w:r w:rsidR="009E5663" w:rsidRPr="00A81A19">
        <w:rPr>
          <w:color w:val="000000" w:themeColor="text1"/>
        </w:rPr>
        <w:t xml:space="preserve"> spatial resolution and they lack the ability to reliably </w:t>
      </w:r>
      <w:r w:rsidR="009E5663" w:rsidRPr="00A81A19">
        <w:rPr>
          <w:color w:val="auto"/>
        </w:rPr>
        <w:t>track the same cells over lo</w:t>
      </w:r>
      <w:r w:rsidR="00BB085B" w:rsidRPr="00A81A19">
        <w:rPr>
          <w:color w:val="auto"/>
        </w:rPr>
        <w:t>n</w:t>
      </w:r>
      <w:r w:rsidR="009E5663" w:rsidRPr="00A81A19">
        <w:rPr>
          <w:color w:val="auto"/>
        </w:rPr>
        <w:t>ger time periods</w:t>
      </w:r>
      <w:r w:rsidR="009E5663" w:rsidRPr="00A81A19">
        <w:rPr>
          <w:color w:val="000000" w:themeColor="text1"/>
        </w:rPr>
        <w:t xml:space="preserve">. </w:t>
      </w:r>
      <w:r w:rsidR="00BB085B" w:rsidRPr="00A81A19">
        <w:rPr>
          <w:color w:val="000000" w:themeColor="text1"/>
        </w:rPr>
        <w:t>Optical i</w:t>
      </w:r>
      <w:r w:rsidR="00A065B6" w:rsidRPr="00A81A19">
        <w:rPr>
          <w:color w:val="000000" w:themeColor="text1"/>
        </w:rPr>
        <w:t>maging</w:t>
      </w:r>
      <w:r w:rsidR="009E5663" w:rsidRPr="00A81A19">
        <w:rPr>
          <w:color w:val="000000" w:themeColor="text1"/>
        </w:rPr>
        <w:t xml:space="preserve"> allow</w:t>
      </w:r>
      <w:r w:rsidR="00BB085B" w:rsidRPr="00A81A19">
        <w:rPr>
          <w:color w:val="000000" w:themeColor="text1"/>
        </w:rPr>
        <w:t>s</w:t>
      </w:r>
      <w:r w:rsidR="009E5663" w:rsidRPr="00A81A19">
        <w:rPr>
          <w:color w:val="000000" w:themeColor="text1"/>
        </w:rPr>
        <w:t xml:space="preserve"> more diverse processes </w:t>
      </w:r>
      <w:r w:rsidR="00E6413B" w:rsidRPr="00A81A19">
        <w:rPr>
          <w:color w:val="000000" w:themeColor="text1"/>
        </w:rPr>
        <w:t xml:space="preserve">to be studied </w:t>
      </w:r>
      <w:r w:rsidR="009E5663" w:rsidRPr="00A81A19">
        <w:rPr>
          <w:color w:val="000000" w:themeColor="text1"/>
        </w:rPr>
        <w:t xml:space="preserve">by virtue of </w:t>
      </w:r>
      <w:r w:rsidR="00635A4A" w:rsidRPr="00A81A19">
        <w:rPr>
          <w:color w:val="000000" w:themeColor="text1"/>
        </w:rPr>
        <w:t xml:space="preserve">its </w:t>
      </w:r>
      <w:r w:rsidR="009E5663" w:rsidRPr="00A81A19">
        <w:rPr>
          <w:color w:val="000000" w:themeColor="text1"/>
        </w:rPr>
        <w:t xml:space="preserve">high temporal and spatial resolutions. However, </w:t>
      </w:r>
      <w:r w:rsidR="009E5663" w:rsidRPr="003D3680">
        <w:rPr>
          <w:color w:val="000000" w:themeColor="text1"/>
        </w:rPr>
        <w:t>ex vivo</w:t>
      </w:r>
      <w:r w:rsidRPr="00A81A19">
        <w:rPr>
          <w:color w:val="000000" w:themeColor="text1"/>
        </w:rPr>
        <w:t xml:space="preserve"> </w:t>
      </w:r>
      <w:r w:rsidR="009E5663" w:rsidRPr="00A81A19">
        <w:rPr>
          <w:color w:val="000000" w:themeColor="text1"/>
        </w:rPr>
        <w:t xml:space="preserve">imaging </w:t>
      </w:r>
      <w:r w:rsidRPr="00A81A19">
        <w:rPr>
          <w:color w:val="000000" w:themeColor="text1"/>
        </w:rPr>
        <w:t>only provide</w:t>
      </w:r>
      <w:r w:rsidR="009E5663" w:rsidRPr="00A81A19">
        <w:rPr>
          <w:color w:val="000000" w:themeColor="text1"/>
        </w:rPr>
        <w:t>s</w:t>
      </w:r>
      <w:r w:rsidRPr="00A81A19">
        <w:rPr>
          <w:color w:val="000000" w:themeColor="text1"/>
        </w:rPr>
        <w:t xml:space="preserve"> snapshots of</w:t>
      </w:r>
      <w:r w:rsidR="00F050B4" w:rsidRPr="00A81A19">
        <w:rPr>
          <w:color w:val="000000" w:themeColor="text1"/>
        </w:rPr>
        <w:t xml:space="preserve"> ongoing</w:t>
      </w:r>
      <w:r w:rsidRPr="00A81A19">
        <w:rPr>
          <w:color w:val="000000" w:themeColor="text1"/>
        </w:rPr>
        <w:t xml:space="preserve"> processes</w:t>
      </w:r>
      <w:r w:rsidR="009E5663" w:rsidRPr="00A81A19">
        <w:rPr>
          <w:color w:val="000000" w:themeColor="text1"/>
        </w:rPr>
        <w:t xml:space="preserve">, </w:t>
      </w:r>
      <w:r w:rsidR="00ED13E6" w:rsidRPr="00A81A19">
        <w:rPr>
          <w:color w:val="000000" w:themeColor="text1"/>
        </w:rPr>
        <w:t>and thus it is not suitable for</w:t>
      </w:r>
      <w:r w:rsidR="00635A4A" w:rsidRPr="00A81A19">
        <w:rPr>
          <w:color w:val="000000" w:themeColor="text1"/>
        </w:rPr>
        <w:t xml:space="preserve"> longitudinal studies </w:t>
      </w:r>
      <w:r w:rsidR="00ED13E6" w:rsidRPr="00A81A19">
        <w:rPr>
          <w:color w:val="000000" w:themeColor="text1"/>
        </w:rPr>
        <w:t>during which the</w:t>
      </w:r>
      <w:r w:rsidR="00635A4A" w:rsidRPr="00A81A19">
        <w:rPr>
          <w:color w:val="000000" w:themeColor="text1"/>
        </w:rPr>
        <w:t xml:space="preserve"> animals</w:t>
      </w:r>
      <w:r w:rsidR="00ED13E6" w:rsidRPr="00A81A19">
        <w:rPr>
          <w:color w:val="000000" w:themeColor="text1"/>
        </w:rPr>
        <w:t xml:space="preserve"> </w:t>
      </w:r>
      <w:r w:rsidR="00635A4A" w:rsidRPr="00A81A19">
        <w:rPr>
          <w:color w:val="000000" w:themeColor="text1"/>
        </w:rPr>
        <w:t>learn and recall information.</w:t>
      </w:r>
    </w:p>
    <w:p w14:paraId="7A083336" w14:textId="77777777" w:rsidR="00A81A19" w:rsidRPr="00A81A19" w:rsidRDefault="00A81A19" w:rsidP="00A81A19">
      <w:pPr>
        <w:rPr>
          <w:color w:val="000000" w:themeColor="text1"/>
        </w:rPr>
      </w:pPr>
    </w:p>
    <w:p w14:paraId="6484D34C" w14:textId="7F404441" w:rsidR="00CB1BCD" w:rsidRDefault="00635A4A" w:rsidP="00A81A19">
      <w:r w:rsidRPr="003D3680">
        <w:rPr>
          <w:color w:val="000000" w:themeColor="text1"/>
        </w:rPr>
        <w:t>In</w:t>
      </w:r>
      <w:r w:rsidR="00CB3C43" w:rsidRPr="003D3680">
        <w:rPr>
          <w:color w:val="000000" w:themeColor="text1"/>
        </w:rPr>
        <w:t xml:space="preserve"> </w:t>
      </w:r>
      <w:r w:rsidR="00CB3C43" w:rsidRPr="003D3680">
        <w:rPr>
          <w:noProof/>
          <w:color w:val="000000" w:themeColor="text1"/>
        </w:rPr>
        <w:t>vivo</w:t>
      </w:r>
      <w:r w:rsidR="00CB3C43" w:rsidRPr="00A81A19">
        <w:rPr>
          <w:color w:val="000000" w:themeColor="text1"/>
        </w:rPr>
        <w:t xml:space="preserve"> </w:t>
      </w:r>
      <w:r w:rsidR="00940B55" w:rsidRPr="00A81A19">
        <w:rPr>
          <w:color w:val="000000" w:themeColor="text1"/>
        </w:rPr>
        <w:t xml:space="preserve">optical </w:t>
      </w:r>
      <w:r w:rsidR="00A065B6" w:rsidRPr="00A81A19">
        <w:rPr>
          <w:color w:val="000000" w:themeColor="text1"/>
        </w:rPr>
        <w:t xml:space="preserve">imaging </w:t>
      </w:r>
      <w:r w:rsidRPr="00A81A19">
        <w:rPr>
          <w:color w:val="000000" w:themeColor="text1"/>
        </w:rPr>
        <w:t>combine</w:t>
      </w:r>
      <w:r w:rsidR="00ED13E6" w:rsidRPr="00A81A19">
        <w:rPr>
          <w:color w:val="000000" w:themeColor="text1"/>
        </w:rPr>
        <w:t>s</w:t>
      </w:r>
      <w:r w:rsidRPr="00A81A19">
        <w:rPr>
          <w:color w:val="000000" w:themeColor="text1"/>
        </w:rPr>
        <w:t xml:space="preserve"> some advantages of </w:t>
      </w:r>
      <w:r w:rsidR="00ED13E6" w:rsidRPr="00A81A19">
        <w:rPr>
          <w:color w:val="000000" w:themeColor="text1"/>
        </w:rPr>
        <w:t xml:space="preserve">MR imaging and </w:t>
      </w:r>
      <w:r w:rsidRPr="00A81A19">
        <w:rPr>
          <w:color w:val="000000" w:themeColor="text1"/>
        </w:rPr>
        <w:t xml:space="preserve">electrophysiology with </w:t>
      </w:r>
      <w:r w:rsidR="00670838" w:rsidRPr="00A81A19">
        <w:rPr>
          <w:color w:val="000000" w:themeColor="text1"/>
        </w:rPr>
        <w:t xml:space="preserve">those </w:t>
      </w:r>
      <w:r w:rsidRPr="00A81A19">
        <w:rPr>
          <w:color w:val="000000" w:themeColor="text1"/>
        </w:rPr>
        <w:t>of optical imaging</w:t>
      </w:r>
      <w:r w:rsidR="00E6413B" w:rsidRPr="00A81A19">
        <w:rPr>
          <w:color w:val="000000" w:themeColor="text1"/>
        </w:rPr>
        <w:t>. Therefore, i</w:t>
      </w:r>
      <w:r w:rsidR="00ED13E6" w:rsidRPr="00A81A19">
        <w:rPr>
          <w:color w:val="000000" w:themeColor="text1"/>
        </w:rPr>
        <w:t xml:space="preserve">t is </w:t>
      </w:r>
      <w:r w:rsidRPr="00A81A19">
        <w:rPr>
          <w:color w:val="000000" w:themeColor="text1"/>
        </w:rPr>
        <w:t xml:space="preserve">very well suited </w:t>
      </w:r>
      <w:r w:rsidR="00CB3C43" w:rsidRPr="00A81A19">
        <w:rPr>
          <w:color w:val="000000" w:themeColor="text1"/>
        </w:rPr>
        <w:t xml:space="preserve">for longitudinal and correlative analyses of mouse </w:t>
      </w:r>
      <w:r w:rsidRPr="00A81A19">
        <w:rPr>
          <w:color w:val="000000" w:themeColor="text1"/>
        </w:rPr>
        <w:t xml:space="preserve">brain </w:t>
      </w:r>
      <w:r w:rsidR="00CB3C43" w:rsidRPr="00A81A19">
        <w:rPr>
          <w:color w:val="000000" w:themeColor="text1"/>
        </w:rPr>
        <w:t>dynamics</w:t>
      </w:r>
      <w:r w:rsidRPr="00A81A19">
        <w:rPr>
          <w:color w:val="000000" w:themeColor="text1"/>
        </w:rPr>
        <w:t xml:space="preserve"> and behavior</w:t>
      </w:r>
      <w:r w:rsidR="00CB3C43" w:rsidRPr="00A81A19">
        <w:rPr>
          <w:color w:val="000000" w:themeColor="text1"/>
        </w:rPr>
        <w:t>.</w:t>
      </w:r>
      <w:r w:rsidRPr="00A81A19">
        <w:rPr>
          <w:color w:val="000000" w:themeColor="text1"/>
        </w:rPr>
        <w:t xml:space="preserve"> This is relevant in studies of biological processes with very fast (milliseconds to seconds) or very slow (days to weeks) time scales.</w:t>
      </w:r>
      <w:r w:rsidR="00ED13E6" w:rsidRPr="00A81A19">
        <w:rPr>
          <w:color w:val="000000" w:themeColor="text1"/>
        </w:rPr>
        <w:t xml:space="preserve"> E</w:t>
      </w:r>
      <w:r w:rsidRPr="00A81A19">
        <w:rPr>
          <w:color w:val="000000" w:themeColor="text1"/>
        </w:rPr>
        <w:t>xampl</w:t>
      </w:r>
      <w:r w:rsidR="00940B55" w:rsidRPr="00A81A19">
        <w:rPr>
          <w:color w:val="000000" w:themeColor="text1"/>
        </w:rPr>
        <w:t>e</w:t>
      </w:r>
      <w:r w:rsidRPr="00A81A19">
        <w:rPr>
          <w:color w:val="000000" w:themeColor="text1"/>
        </w:rPr>
        <w:t>s for such processes that are relevant for neuroscience are membrane voltage dynamics, Ca</w:t>
      </w:r>
      <w:r w:rsidRPr="00A81A19">
        <w:rPr>
          <w:color w:val="000000" w:themeColor="text1"/>
          <w:vertAlign w:val="superscript"/>
        </w:rPr>
        <w:t>2+</w:t>
      </w:r>
      <w:r w:rsidRPr="00A81A19">
        <w:rPr>
          <w:color w:val="000000" w:themeColor="text1"/>
        </w:rPr>
        <w:t xml:space="preserve"> transients, cellular plasticity and structural changes, which are all believed to be very important for memory formation and recall. </w:t>
      </w:r>
      <w:r w:rsidR="00E73F56" w:rsidRPr="00A81A19">
        <w:t xml:space="preserve">Different </w:t>
      </w:r>
      <w:r w:rsidR="00ED13E6" w:rsidRPr="00A81A19">
        <w:t>methods</w:t>
      </w:r>
      <w:r w:rsidR="00E73F56" w:rsidRPr="00A81A19">
        <w:t xml:space="preserve"> have </w:t>
      </w:r>
      <w:r w:rsidRPr="00A81A19">
        <w:t>extended</w:t>
      </w:r>
      <w:r w:rsidR="00E73F56" w:rsidRPr="00A81A19">
        <w:rPr>
          <w:i/>
        </w:rPr>
        <w:t xml:space="preserve"> </w:t>
      </w:r>
      <w:r w:rsidRPr="003D3680">
        <w:t>i</w:t>
      </w:r>
      <w:r w:rsidR="0052246F" w:rsidRPr="003D3680">
        <w:t>n vivo</w:t>
      </w:r>
      <w:r w:rsidR="0052246F" w:rsidRPr="00A81A19">
        <w:rPr>
          <w:i/>
        </w:rPr>
        <w:t xml:space="preserve"> </w:t>
      </w:r>
      <w:r w:rsidR="0052246F" w:rsidRPr="00A81A19">
        <w:t xml:space="preserve">imaging </w:t>
      </w:r>
      <w:r w:rsidRPr="00A81A19">
        <w:t xml:space="preserve">to </w:t>
      </w:r>
      <w:r w:rsidR="00E73F56" w:rsidRPr="00A81A19">
        <w:t xml:space="preserve">the dorsal </w:t>
      </w:r>
      <w:r w:rsidR="0052246F" w:rsidRPr="00A81A19">
        <w:t>hippocampus</w:t>
      </w:r>
      <w:r w:rsidR="001970FB" w:rsidRPr="00A81A19">
        <w:fldChar w:fldCharType="begin"/>
      </w:r>
      <w:r w:rsidR="00667C87" w:rsidRPr="00A81A19">
        <w:instrText xml:space="preserve"> ADDIN ZOTERO_ITEM CSL_CITATION {"citationID":"9gA0Vjj4","properties":{"formattedCitation":"\\super 18\\uc0\\u8211{}22\\nosupersub{}","plainCitation":"18–22","noteIndex":0},"citationItems":[{"id":89,"uris":["http://zotero.org/users/local/ftzQ6viF/items/VRH27A7S"],"uri":["http://zotero.org/users/local/ftzQ6viF/items/VRH27A7S"],"itemData":{"id":89,"type":"article-journal","title":"Multiphoton endoscopy","container-title":"Optics Letters","page":"902","volume":"28","issue":"11","source":"Crossref","DOI":"10.1364/OL.28.000902","ISSN":"0146-9592, 1539-4794","language":"en","author":[{"family":"Jung","given":"Juergen C."},{"family":"Schnitzer","given":"Mark J."}],"issued":{"date-parts":[["2003",6,1]]}}},{"id":97,"uris":["http://zotero.org/users/local/ftzQ6viF/items/PC2NND2R"],"uri":["http://zotero.org/users/local/ftzQ6viF/items/PC2NND2R"],"itemData":{"id":97,"type":"article-journal","title":"In Vivo Multiphoton Microscopy of Deep Brain Tissue","container-title":"Journal of Neurophysiology","page":"1908-1912","volume":"91","issue":"4","source":"Crossref","DOI":"10.1152/jn.01007.2003","ISSN":"0022-3077, 1522-1598","language":"en","author":[{"family":"Levene","given":"Michael J."},{"family":"Dombeck","given":"Daniel A."},{"family":"Kasischke","given":"Karl A."},{"family":"Molloy","given":"Raymond P."},{"family":"Webb","given":"Watt W."}],"issued":{"date-parts":[["2004",4]]}}},{"id":99,"uris":["http://zotero.org/users/local/ftzQ6viF/items/VHHKPCMQ"],"uri":["http://zotero.org/users/local/ftzQ6viF/items/VHHKPCMQ"],"itemData":{"id":99,"type":"article-journal","title":"High-Resolution In Vivo Imaging of Hippocampal Dendrites and Spines","container-title":"Journal of Neuroscience","page":"3147-3151","volume":"24","issue":"13","source":"Crossref","DOI":"10.1523/JNEUROSCI.5218-03.2004","ISSN":"0270-6474, 1529-2401","language":"en","author":[{"family":"Mizrahi","given":"A."}],"issued":{"date-parts":[["2004",3,31]]}}},{"id":76,"uris":["http://zotero.org/users/local/ftzQ6viF/items/6WTXDBZP"],"uri":["http://zotero.org/users/local/ftzQ6viF/items/6WTXDBZP"],"itemData":{"id":76,"type":"article-journal","title":"Functional imaging of hippocampal place cells at cellular resolution during virtual navigation","container-title":"Nature Neuroscience","page":"1433-1440","volume":"13","issue":"11","source":"Crossref","abstract":"Spatial navigation is a widely employed behavior in rodent studies of neuronal circuits underlying cognition, learning and memory. In vivo microscopy combined with genetically-encoded indicators provides important new tools to study neuronal circuits, but has been technically difficult to apply during navigation. We describe methods to image the activity of hippocampal CA1 neurons with sub-cellular resolution in behaving mice. Neurons expressing the genetically encoded calcium indicator GCaMP3 were imaged through a chronic hippocampal window. Headfixed mice performed spatial behaviors within a setup combining a virtual reality system and a custom built two-photon microscope. Populations of place cells were optically identified, and the correlation between the location of their place fields in the virtual environment and their anatomical location in the local circuit was measured. The combination of virtual reality and highresolution functional imaging should allow for a new generation of studies to probe neuronal circuit dynamics during behavior.","DOI":"10.1038/nn.2648","ISSN":"1097-6256, 1546-1726","language":"en","author":[{"family":"Dombeck","given":"Daniel A"},{"family":"Harvey","given":"Christopher D"},{"family":"Tian","given":"Lin"},{"family":"Looger","given":"Loren L"},{"family":"Tank","given":"David W"}],"issued":{"date-parts":[["2010",11]]}}},{"id":72,"uris":["http://zotero.org/users/local/ftzQ6viF/items/B79PTTB6"],"uri":["http://zotero.org/users/local/ftzQ6viF/items/B79PTTB6"],"itemData":{"id":72,"type":"article-journal","title":"Critical role of soluble amyloid- for early hippocampal hyperactivity in a mouse model of Alzheimer's disease","container-title":"Proceedings of the National Academy of Sciences","page":"8740-8745","volume":"109","issue":"22","source":"Crossref","DOI":"10.1073/pnas.1206171109","ISSN":"0027-8424, 1091-6490","language":"en","author":[{"family":"Busche","given":"M. A."},{"family":"Chen","given":"X."},{"family":"Henning","given":"H. A."},{"family":"Reichwald","given":"J."},{"family":"Staufenbiel","given":"M."},{"family":"Sakmann","given":"B."},{"family":"Konnerth","given":"A."}],"issued":{"date-parts":[["2012",5,29]]}}}],"schema":"https://github.com/citation-style-language/schema/raw/master/csl-citation.json"} </w:instrText>
      </w:r>
      <w:r w:rsidR="001970FB" w:rsidRPr="00A81A19">
        <w:fldChar w:fldCharType="separate"/>
      </w:r>
      <w:r w:rsidR="00667C87" w:rsidRPr="00A81A19">
        <w:rPr>
          <w:vertAlign w:val="superscript"/>
        </w:rPr>
        <w:t>18–22</w:t>
      </w:r>
      <w:r w:rsidR="001970FB" w:rsidRPr="00A81A19">
        <w:fldChar w:fldCharType="end"/>
      </w:r>
      <w:r w:rsidR="00123326" w:rsidRPr="00A81A19">
        <w:t>.</w:t>
      </w:r>
      <w:r w:rsidR="00E73F56" w:rsidRPr="00A81A19">
        <w:t xml:space="preserve"> A</w:t>
      </w:r>
      <w:r w:rsidR="004F5265" w:rsidRPr="00A81A19">
        <w:t>cute preparatio</w:t>
      </w:r>
      <w:r w:rsidR="00E73F56" w:rsidRPr="00A81A19">
        <w:t>ns have allowed</w:t>
      </w:r>
      <w:r w:rsidR="004F5265" w:rsidRPr="00A81A19">
        <w:t xml:space="preserve"> </w:t>
      </w:r>
      <w:r w:rsidR="00E179E0" w:rsidRPr="00A81A19">
        <w:t>the tracking</w:t>
      </w:r>
      <w:r w:rsidR="00CD7083" w:rsidRPr="00A81A19">
        <w:t xml:space="preserve"> of </w:t>
      </w:r>
      <w:r w:rsidR="00FB2DFD" w:rsidRPr="00A81A19">
        <w:t>pyramidal neuron (PN)</w:t>
      </w:r>
      <w:r w:rsidR="00E179E0" w:rsidRPr="00A81A19">
        <w:t xml:space="preserve"> activity</w:t>
      </w:r>
      <w:r w:rsidR="00CD7083" w:rsidRPr="00A81A19">
        <w:t xml:space="preserve"> as well as </w:t>
      </w:r>
      <w:r w:rsidR="00E73F56" w:rsidRPr="00A81A19">
        <w:t>their</w:t>
      </w:r>
      <w:r w:rsidR="000F01AF" w:rsidRPr="00A81A19">
        <w:t xml:space="preserve"> dendrites and </w:t>
      </w:r>
      <w:r w:rsidR="00E73F56" w:rsidRPr="00A81A19">
        <w:t xml:space="preserve">dendritic </w:t>
      </w:r>
      <w:r w:rsidR="000F01AF" w:rsidRPr="00A81A19">
        <w:t>spines</w:t>
      </w:r>
      <w:r w:rsidR="00667FC3" w:rsidRPr="00A81A19">
        <w:t xml:space="preserve"> for several hours</w:t>
      </w:r>
      <w:r w:rsidR="001970FB" w:rsidRPr="00A81A19">
        <w:fldChar w:fldCharType="begin"/>
      </w:r>
      <w:r w:rsidR="00667C87" w:rsidRPr="00A81A19">
        <w:instrText xml:space="preserve"> ADDIN ZOTERO_ITEM CSL_CITATION {"citationID":"5Xj0TcW1","properties":{"formattedCitation":"\\super 20,22\\nosupersub{}","plainCitation":"20,22","noteIndex":0},"citationItems":[{"id":99,"uris":["http://zotero.org/users/local/ftzQ6viF/items/VHHKPCMQ"],"uri":["http://zotero.org/users/local/ftzQ6viF/items/VHHKPCMQ"],"itemData":{"id":99,"type":"article-journal","title":"High-Resolution In Vivo Imaging of Hippocampal Dendrites and Spines","container-title":"Journal of Neuroscience","page":"3147-3151","volume":"24","issue":"13","source":"Crossref","DOI":"10.1523/JNEUROSCI.5218-03.2004","ISSN":"0270-6474, 1529-2401","language":"en","author":[{"family":"Mizrahi","given":"A."}],"issued":{"date-parts":[["2004",3,31]]}}},{"id":72,"uris":["http://zotero.org/users/local/ftzQ6viF/items/B79PTTB6"],"uri":["http://zotero.org/users/local/ftzQ6viF/items/B79PTTB6"],"itemData":{"id":72,"type":"article-journal","title":"Critical role of soluble amyloid- for early hippocampal hyperactivity in a mouse model of Alzheimer's disease","container-title":"Proceedings of the National Academy of Sciences","page":"8740-8745","volume":"109","issue":"22","source":"Crossref","DOI":"10.1073/pnas.1206171109","ISSN":"0027-8424, 1091-6490","language":"en","author":[{"family":"Busche","given":"M. A."},{"family":"Chen","given":"X."},{"family":"Henning","given":"H. A."},{"family":"Reichwald","given":"J."},{"family":"Staufenbiel","given":"M."},{"family":"Sakmann","given":"B."},{"family":"Konnerth","given":"A."}],"issued":{"date-parts":[["2012",5,29]]}}}],"schema":"https://github.com/citation-style-language/schema/raw/master/csl-citation.json"} </w:instrText>
      </w:r>
      <w:r w:rsidR="001970FB" w:rsidRPr="00A81A19">
        <w:fldChar w:fldCharType="separate"/>
      </w:r>
      <w:r w:rsidR="00667C87" w:rsidRPr="00A81A19">
        <w:rPr>
          <w:vertAlign w:val="superscript"/>
        </w:rPr>
        <w:t>20,22</w:t>
      </w:r>
      <w:r w:rsidR="001970FB" w:rsidRPr="00A81A19">
        <w:fldChar w:fldCharType="end"/>
      </w:r>
      <w:r w:rsidR="00406EB4" w:rsidRPr="00A81A19">
        <w:t>.</w:t>
      </w:r>
      <w:r w:rsidR="00956BB3" w:rsidRPr="00A81A19">
        <w:t xml:space="preserve"> </w:t>
      </w:r>
      <w:r w:rsidR="00D012CF" w:rsidRPr="00A81A19">
        <w:t>T</w:t>
      </w:r>
      <w:r w:rsidR="00667FC3" w:rsidRPr="00A81A19">
        <w:t>his</w:t>
      </w:r>
      <w:r w:rsidR="00817699" w:rsidRPr="00A81A19">
        <w:t xml:space="preserve"> temporal </w:t>
      </w:r>
      <w:r w:rsidR="00667FC3" w:rsidRPr="00A81A19">
        <w:t>timeframe</w:t>
      </w:r>
      <w:r w:rsidR="00D012CF" w:rsidRPr="00A81A19">
        <w:t>, however,</w:t>
      </w:r>
      <w:r w:rsidR="00817699" w:rsidRPr="00A81A19">
        <w:t xml:space="preserve"> does not allow </w:t>
      </w:r>
      <w:r w:rsidR="0000392F" w:rsidRPr="00A81A19">
        <w:t xml:space="preserve">long-term </w:t>
      </w:r>
      <w:r w:rsidR="00817699" w:rsidRPr="00A81A19">
        <w:t>structural changes</w:t>
      </w:r>
      <w:r w:rsidR="00E6413B" w:rsidRPr="00A81A19">
        <w:t xml:space="preserve">, </w:t>
      </w:r>
      <w:r w:rsidR="0000392F" w:rsidRPr="00A81A19">
        <w:t>which might underlie</w:t>
      </w:r>
      <w:r w:rsidR="00817699" w:rsidRPr="00A81A19">
        <w:t xml:space="preserve"> incremental learning</w:t>
      </w:r>
      <w:r w:rsidR="00760A0A" w:rsidRPr="00A81A19">
        <w:t>, to be studied</w:t>
      </w:r>
      <w:r w:rsidR="00817699" w:rsidRPr="00A81A19">
        <w:t>.</w:t>
      </w:r>
      <w:r w:rsidR="00406EB4" w:rsidRPr="00A81A19">
        <w:t xml:space="preserve"> </w:t>
      </w:r>
      <w:r w:rsidR="0000392F" w:rsidRPr="00A81A19">
        <w:t xml:space="preserve">Chronic preparations - in combination with </w:t>
      </w:r>
      <w:r w:rsidR="00943D5B" w:rsidRPr="00A81A19">
        <w:t>micro</w:t>
      </w:r>
      <w:r w:rsidR="00E6413B" w:rsidRPr="00A81A19">
        <w:t>-</w:t>
      </w:r>
      <w:r w:rsidR="00943D5B" w:rsidRPr="00A81A19">
        <w:t>endoscopes</w:t>
      </w:r>
      <w:r w:rsidR="00943D5B" w:rsidRPr="00A81A19">
        <w:fldChar w:fldCharType="begin"/>
      </w:r>
      <w:r w:rsidR="00943D5B" w:rsidRPr="00A81A19">
        <w:instrText xml:space="preserve"> ADDIN ZOTERO_ITEM CSL_CITATION {"citationID":"bhz7OBrC","properties":{"formattedCitation":"\\super 23,24\\nosupersub{}","plainCitation":"23,24","noteIndex":0},"citationItems":[{"id":88,"uris":["http://zotero.org/users/local/ftzQ6viF/items/FWBHQ6PV"],"uri":["http://zotero.org/users/local/ftzQ6viF/items/FWBHQ6PV"],"itemData":{"id":88,"type":"article-journal","title":"In Vivo Mammalian Brain Imaging Using One- and Two-Photon Fluorescence Microendoscopy","container-title":"Journal of Neurophysiology","page":"3121-3133","volume":"92","issue":"5","source":"Crossref","DOI":"10.1152/jn.00234.2004","ISSN":"0022-3077, 1522-1598","language":"en","author":[{"family":"Jung","given":"Juergen C."},{"family":"Mehta","given":"Amit D."},{"family":"Aksay","given":"Emre"},{"family":"Stepnoski","given":"Raymond"},{"family":"Schnitzer","given":"Mark J."}],"issued":{"date-parts":[["2004",11]]}}},{"id":75,"uris":["http://zotero.org/users/local/ftzQ6viF/items/U598ADVP"],"uri":["http://zotero.org/users/local/ftzQ6viF/items/U598ADVP"],"itemData":{"id":75,"type":"article-journal","title":"Next-Generation Optical Technologies for Illuminating Genetically Targeted Brain Circuits","container-title":"Journal of Neuroscience","page":"10380-10386","volume":"26","issue":"41","source":"Crossref","DOI":"10.1523/JNEUROSCI.3863-06.2006","ISSN":"0270-6474, 1529-2401","language":"en","author":[{"family":"Deisseroth","given":"K."},{"family":"Feng","given":"G."},{"family":"Majewska","given":"A. K."},{"family":"Miesenbock","given":"G."},{"family":"Ting","given":"A."},{"family":"Schnitzer","given":"M. J."}],"issued":{"date-parts":[["2006",10,11]]}}}],"schema":"https://github.com/citation-style-language/schema/raw/master/csl-citation.json"} </w:instrText>
      </w:r>
      <w:r w:rsidR="00943D5B" w:rsidRPr="00A81A19">
        <w:fldChar w:fldCharType="separate"/>
      </w:r>
      <w:r w:rsidR="00943D5B" w:rsidRPr="00A81A19">
        <w:rPr>
          <w:vertAlign w:val="superscript"/>
        </w:rPr>
        <w:t>23,24</w:t>
      </w:r>
      <w:r w:rsidR="00943D5B" w:rsidRPr="00A81A19">
        <w:fldChar w:fldCharType="end"/>
      </w:r>
      <w:r w:rsidR="0000392F" w:rsidRPr="00A81A19">
        <w:t xml:space="preserve"> or with long </w:t>
      </w:r>
      <w:r w:rsidR="00E34B75" w:rsidRPr="00A81A19">
        <w:t>working</w:t>
      </w:r>
      <w:r w:rsidR="0000392F" w:rsidRPr="00A81A19">
        <w:t xml:space="preserve"> distance </w:t>
      </w:r>
      <w:r w:rsidR="00670838" w:rsidRPr="00A81A19">
        <w:t xml:space="preserve">(WD) </w:t>
      </w:r>
      <w:r w:rsidR="0000392F" w:rsidRPr="00A81A19">
        <w:t>standar</w:t>
      </w:r>
      <w:r w:rsidR="00CD7083" w:rsidRPr="00A81A19">
        <w:t>d</w:t>
      </w:r>
      <w:r w:rsidR="0000392F" w:rsidRPr="00A81A19">
        <w:t xml:space="preserve"> microscope objectives</w:t>
      </w:r>
      <w:r w:rsidR="001970FB" w:rsidRPr="00A81A19">
        <w:fldChar w:fldCharType="begin"/>
      </w:r>
      <w:r w:rsidR="00667C87" w:rsidRPr="00A81A19">
        <w:instrText xml:space="preserve"> ADDIN ZOTERO_ITEM CSL_CITATION {"citationID":"TlAXuNtk","properties":{"formattedCitation":"\\super 21\\nosupersub{}","plainCitation":"21","noteIndex":0},"citationItems":[{"id":76,"uris":["http://zotero.org/users/local/ftzQ6viF/items/6WTXDBZP"],"uri":["http://zotero.org/users/local/ftzQ6viF/items/6WTXDBZP"],"itemData":{"id":76,"type":"article-journal","title":"Functional imaging of hippocampal place cells at cellular resolution during virtual navigation","container-title":"Nature Neuroscience","page":"1433-1440","volume":"13","issue":"11","source":"Crossref","abstract":"Spatial navigation is a widely employed behavior in rodent studies of neuronal circuits underlying cognition, learning and memory. In vivo microscopy combined with genetically-encoded indicators provides important new tools to study neuronal circuits, but has been technically difficult to apply during navigation. We describe methods to image the activity of hippocampal CA1 neurons with sub-cellular resolution in behaving mice. Neurons expressing the genetically encoded calcium indicator GCaMP3 were imaged through a chronic hippocampal window. Headfixed mice performed spatial behaviors within a setup combining a virtual reality system and a custom built two-photon microscope. Populations of place cells were optically identified, and the correlation between the location of their place fields in the virtual environment and their anatomical location in the local circuit was measured. The combination of virtual reality and highresolution functional imaging should allow for a new generation of studies to probe neuronal circuit dynamics during behavior.","DOI":"10.1038/nn.2648","ISSN":"1097-6256, 1546-1726","language":"en","author":[{"family":"Dombeck","given":"Daniel A"},{"family":"Harvey","given":"Christopher D"},{"family":"Tian","given":"Lin"},{"family":"Looger","given":"Loren L"},{"family":"Tank","given":"David W"}],"issued":{"date-parts":[["2010",11]]}}}],"schema":"https://github.com/citation-style-language/schema/raw/master/csl-citation.json"} </w:instrText>
      </w:r>
      <w:r w:rsidR="001970FB" w:rsidRPr="00A81A19">
        <w:fldChar w:fldCharType="separate"/>
      </w:r>
      <w:r w:rsidR="00667C87" w:rsidRPr="00A81A19">
        <w:rPr>
          <w:vertAlign w:val="superscript"/>
        </w:rPr>
        <w:t>21</w:t>
      </w:r>
      <w:r w:rsidR="001970FB" w:rsidRPr="00A81A19">
        <w:fldChar w:fldCharType="end"/>
      </w:r>
      <w:r w:rsidR="0000392F" w:rsidRPr="00A81A19">
        <w:t xml:space="preserve"> - have </w:t>
      </w:r>
      <w:r w:rsidR="00A065B6" w:rsidRPr="00A81A19">
        <w:t>enabled r</w:t>
      </w:r>
      <w:r w:rsidR="00BB0139" w:rsidRPr="00A81A19">
        <w:t xml:space="preserve">epeated imaging of </w:t>
      </w:r>
      <w:r w:rsidR="002044E4" w:rsidRPr="00A81A19">
        <w:t xml:space="preserve">the </w:t>
      </w:r>
      <w:r w:rsidR="00E73F56" w:rsidRPr="00A81A19">
        <w:t xml:space="preserve">dorsal </w:t>
      </w:r>
      <w:r w:rsidR="00BB0139" w:rsidRPr="00A81A19">
        <w:t>hippocamp</w:t>
      </w:r>
      <w:r w:rsidR="00E73F56" w:rsidRPr="00A81A19">
        <w:t>us</w:t>
      </w:r>
      <w:r w:rsidR="00BB0139" w:rsidRPr="00A81A19">
        <w:t xml:space="preserve"> ove</w:t>
      </w:r>
      <w:r w:rsidR="00817699" w:rsidRPr="00A81A19">
        <w:t xml:space="preserve">r </w:t>
      </w:r>
      <w:r w:rsidR="00E6413B" w:rsidRPr="00A81A19">
        <w:t xml:space="preserve">several </w:t>
      </w:r>
      <w:r w:rsidR="00817699" w:rsidRPr="00A81A19">
        <w:t>weeks</w:t>
      </w:r>
      <w:r w:rsidR="0000392F" w:rsidRPr="00A81A19">
        <w:t>.</w:t>
      </w:r>
    </w:p>
    <w:p w14:paraId="5F87606E" w14:textId="77777777" w:rsidR="00A81A19" w:rsidRPr="00A81A19" w:rsidRDefault="00A81A19" w:rsidP="00A81A19">
      <w:pPr>
        <w:rPr>
          <w:color w:val="000000" w:themeColor="text1"/>
        </w:rPr>
      </w:pPr>
    </w:p>
    <w:p w14:paraId="56AAEA84" w14:textId="30249F7B" w:rsidR="00CB1BCD" w:rsidRPr="00A81A19" w:rsidRDefault="00CB1BCD" w:rsidP="00A81A19">
      <w:pPr>
        <w:pStyle w:val="NormalWeb"/>
        <w:spacing w:before="0" w:beforeAutospacing="0" w:after="0" w:afterAutospacing="0"/>
        <w:rPr>
          <w:b/>
          <w:color w:val="000000" w:themeColor="text1"/>
        </w:rPr>
      </w:pPr>
      <w:r w:rsidRPr="00A81A19">
        <w:rPr>
          <w:color w:val="000000" w:themeColor="text1"/>
        </w:rPr>
        <w:lastRenderedPageBreak/>
        <w:t>Here</w:t>
      </w:r>
      <w:r w:rsidR="00E6413B" w:rsidRPr="00A81A19">
        <w:rPr>
          <w:color w:val="000000" w:themeColor="text1"/>
        </w:rPr>
        <w:t>,</w:t>
      </w:r>
      <w:r w:rsidRPr="00A81A19">
        <w:rPr>
          <w:color w:val="000000" w:themeColor="text1"/>
        </w:rPr>
        <w:t xml:space="preserve"> we describe a </w:t>
      </w:r>
      <w:r w:rsidR="0000392F" w:rsidRPr="00A81A19">
        <w:rPr>
          <w:color w:val="000000" w:themeColor="text1"/>
        </w:rPr>
        <w:t xml:space="preserve">chronic </w:t>
      </w:r>
      <w:r w:rsidRPr="00A81A19">
        <w:rPr>
          <w:color w:val="000000" w:themeColor="text1"/>
        </w:rPr>
        <w:t>preparation</w:t>
      </w:r>
      <w:r w:rsidR="003D17A5" w:rsidRPr="00A81A19" w:rsidDel="00E6413B">
        <w:rPr>
          <w:color w:val="000000" w:themeColor="text1"/>
        </w:rPr>
        <w:t xml:space="preserve"> </w:t>
      </w:r>
      <w:r w:rsidR="00E6413B" w:rsidRPr="00A81A19">
        <w:rPr>
          <w:color w:val="000000" w:themeColor="text1"/>
        </w:rPr>
        <w:t xml:space="preserve">that </w:t>
      </w:r>
      <w:r w:rsidRPr="00A81A19">
        <w:rPr>
          <w:color w:val="000000" w:themeColor="text1"/>
        </w:rPr>
        <w:t xml:space="preserve">provides recurrent optic access to </w:t>
      </w:r>
      <w:r w:rsidR="00940B55" w:rsidRPr="00A81A19">
        <w:rPr>
          <w:color w:val="000000" w:themeColor="text1"/>
        </w:rPr>
        <w:t xml:space="preserve">the CA1 sub-field of the </w:t>
      </w:r>
      <w:r w:rsidRPr="00A81A19">
        <w:rPr>
          <w:color w:val="000000" w:themeColor="text1"/>
        </w:rPr>
        <w:t xml:space="preserve">dorsal hippocampus </w:t>
      </w:r>
      <w:r w:rsidR="00BC7983" w:rsidRPr="00A81A19">
        <w:rPr>
          <w:color w:val="000000" w:themeColor="text1"/>
        </w:rPr>
        <w:t>of liv</w:t>
      </w:r>
      <w:r w:rsidR="00670838" w:rsidRPr="00A81A19">
        <w:rPr>
          <w:color w:val="000000" w:themeColor="text1"/>
        </w:rPr>
        <w:t>ing</w:t>
      </w:r>
      <w:r w:rsidR="00BC7983" w:rsidRPr="00A81A19">
        <w:rPr>
          <w:color w:val="000000" w:themeColor="text1"/>
        </w:rPr>
        <w:t xml:space="preserve"> mice</w:t>
      </w:r>
      <w:r w:rsidR="006D7CA2" w:rsidRPr="00A81A19">
        <w:rPr>
          <w:color w:val="000000" w:themeColor="text1"/>
        </w:rPr>
        <w:t xml:space="preserve"> </w:t>
      </w:r>
      <w:r w:rsidR="00670838" w:rsidRPr="00A81A19">
        <w:rPr>
          <w:color w:val="000000" w:themeColor="text1"/>
        </w:rPr>
        <w:t>using</w:t>
      </w:r>
      <w:r w:rsidR="00E6413B" w:rsidRPr="00A81A19">
        <w:rPr>
          <w:color w:val="000000" w:themeColor="text1"/>
        </w:rPr>
        <w:t xml:space="preserve"> </w:t>
      </w:r>
      <w:r w:rsidR="002044E4" w:rsidRPr="00A81A19">
        <w:rPr>
          <w:color w:val="000000" w:themeColor="text1"/>
        </w:rPr>
        <w:t xml:space="preserve">a </w:t>
      </w:r>
      <w:r w:rsidRPr="00A81A19">
        <w:rPr>
          <w:color w:val="000000" w:themeColor="text1"/>
        </w:rPr>
        <w:t>permanent</w:t>
      </w:r>
      <w:r w:rsidR="00E6413B" w:rsidRPr="00A81A19">
        <w:rPr>
          <w:color w:val="000000" w:themeColor="text1"/>
        </w:rPr>
        <w:t>ly</w:t>
      </w:r>
      <w:r w:rsidRPr="00A81A19">
        <w:rPr>
          <w:color w:val="000000" w:themeColor="text1"/>
        </w:rPr>
        <w:t xml:space="preserve"> </w:t>
      </w:r>
      <w:r w:rsidR="001A0B50" w:rsidRPr="00A81A19">
        <w:rPr>
          <w:color w:val="000000" w:themeColor="text1"/>
        </w:rPr>
        <w:t>insert</w:t>
      </w:r>
      <w:r w:rsidR="00E6413B" w:rsidRPr="00A81A19">
        <w:rPr>
          <w:color w:val="000000" w:themeColor="text1"/>
        </w:rPr>
        <w:t>ed</w:t>
      </w:r>
      <w:r w:rsidRPr="00A81A19">
        <w:rPr>
          <w:color w:val="000000" w:themeColor="text1"/>
        </w:rPr>
        <w:t xml:space="preserve"> imaging cannula. This preparation allows repeated access to </w:t>
      </w:r>
      <w:r w:rsidR="00E6413B" w:rsidRPr="00A81A19">
        <w:rPr>
          <w:color w:val="000000" w:themeColor="text1"/>
        </w:rPr>
        <w:t xml:space="preserve">the </w:t>
      </w:r>
      <w:r w:rsidRPr="00A81A19">
        <w:rPr>
          <w:color w:val="000000" w:themeColor="text1"/>
        </w:rPr>
        <w:t>CA1 without functional disturbance</w:t>
      </w:r>
      <w:r w:rsidR="00940B55" w:rsidRPr="00A81A19">
        <w:rPr>
          <w:color w:val="000000" w:themeColor="text1"/>
        </w:rPr>
        <w:t xml:space="preserve"> and </w:t>
      </w:r>
      <w:r w:rsidRPr="00A81A19">
        <w:rPr>
          <w:color w:val="000000" w:themeColor="text1"/>
        </w:rPr>
        <w:t xml:space="preserve">is suitable for intravital </w:t>
      </w:r>
      <w:r w:rsidR="00270C0A" w:rsidRPr="00A81A19">
        <w:rPr>
          <w:color w:val="000000" w:themeColor="text1"/>
        </w:rPr>
        <w:t>two</w:t>
      </w:r>
      <w:r w:rsidR="00A065B6" w:rsidRPr="00A81A19">
        <w:rPr>
          <w:color w:val="000000" w:themeColor="text1"/>
        </w:rPr>
        <w:t xml:space="preserve">-photon </w:t>
      </w:r>
      <w:r w:rsidR="006D7CA2" w:rsidRPr="00A81A19">
        <w:rPr>
          <w:color w:val="000000" w:themeColor="text1"/>
        </w:rPr>
        <w:t xml:space="preserve">(2P) </w:t>
      </w:r>
      <w:r w:rsidR="00A065B6" w:rsidRPr="00A81A19">
        <w:rPr>
          <w:color w:val="000000" w:themeColor="text1"/>
        </w:rPr>
        <w:t>or wide</w:t>
      </w:r>
      <w:r w:rsidR="00833B88" w:rsidRPr="00A81A19">
        <w:rPr>
          <w:color w:val="000000" w:themeColor="text1"/>
        </w:rPr>
        <w:t>-</w:t>
      </w:r>
      <w:r w:rsidR="00A065B6" w:rsidRPr="00A81A19">
        <w:rPr>
          <w:color w:val="000000" w:themeColor="text1"/>
        </w:rPr>
        <w:t xml:space="preserve">field epifluorescence </w:t>
      </w:r>
      <w:r w:rsidRPr="00A81A19">
        <w:rPr>
          <w:color w:val="000000" w:themeColor="text1"/>
        </w:rPr>
        <w:t>imaging.</w:t>
      </w:r>
      <w:r w:rsidR="00940B55" w:rsidRPr="00A81A19">
        <w:t xml:space="preserve"> </w:t>
      </w:r>
      <w:r w:rsidR="003E42B2" w:rsidRPr="00A81A19">
        <w:rPr>
          <w:color w:val="000000" w:themeColor="text1"/>
        </w:rPr>
        <w:t>T</w:t>
      </w:r>
      <w:r w:rsidR="00940B55" w:rsidRPr="00A81A19">
        <w:rPr>
          <w:color w:val="000000" w:themeColor="text1"/>
        </w:rPr>
        <w:t>wo</w:t>
      </w:r>
      <w:r w:rsidRPr="00A81A19">
        <w:rPr>
          <w:color w:val="000000" w:themeColor="text1"/>
        </w:rPr>
        <w:t xml:space="preserve"> example</w:t>
      </w:r>
      <w:r w:rsidR="00DD3A00" w:rsidRPr="00A81A19">
        <w:rPr>
          <w:color w:val="000000" w:themeColor="text1"/>
        </w:rPr>
        <w:t>s</w:t>
      </w:r>
      <w:r w:rsidRPr="00A81A19">
        <w:rPr>
          <w:color w:val="000000" w:themeColor="text1"/>
        </w:rPr>
        <w:t xml:space="preserve"> </w:t>
      </w:r>
      <w:r w:rsidR="00940B55" w:rsidRPr="00A81A19">
        <w:rPr>
          <w:color w:val="000000" w:themeColor="text1"/>
        </w:rPr>
        <w:t xml:space="preserve">of </w:t>
      </w:r>
      <w:r w:rsidR="006D7CA2" w:rsidRPr="00A81A19">
        <w:rPr>
          <w:color w:val="000000" w:themeColor="text1"/>
        </w:rPr>
        <w:t>2P</w:t>
      </w:r>
      <w:r w:rsidRPr="00A81A19">
        <w:rPr>
          <w:color w:val="000000" w:themeColor="text1"/>
        </w:rPr>
        <w:t xml:space="preserve"> deep brain chronic imaging</w:t>
      </w:r>
      <w:r w:rsidR="00217C24" w:rsidRPr="00A81A19">
        <w:rPr>
          <w:color w:val="000000" w:themeColor="text1"/>
        </w:rPr>
        <w:t xml:space="preserve"> in the dorsal CA1 of live mice</w:t>
      </w:r>
      <w:r w:rsidR="003E42B2" w:rsidRPr="00A81A19">
        <w:rPr>
          <w:color w:val="000000" w:themeColor="text1"/>
        </w:rPr>
        <w:t xml:space="preserve"> are detailed</w:t>
      </w:r>
      <w:r w:rsidR="00940B55" w:rsidRPr="00A81A19">
        <w:rPr>
          <w:color w:val="000000" w:themeColor="text1"/>
        </w:rPr>
        <w:t xml:space="preserve">: longitudinal imaging of dendritic structure and dendritic spine dynamics and longitudinal imaging of activity-evoked plasticity. </w:t>
      </w:r>
      <w:r w:rsidR="003E42B2" w:rsidRPr="00A81A19">
        <w:rPr>
          <w:color w:val="000000" w:themeColor="text1"/>
        </w:rPr>
        <w:t>T</w:t>
      </w:r>
      <w:r w:rsidRPr="00A81A19">
        <w:rPr>
          <w:color w:val="000000" w:themeColor="text1"/>
        </w:rPr>
        <w:t xml:space="preserve">he salient advantages </w:t>
      </w:r>
      <w:r w:rsidR="006D7CA2" w:rsidRPr="00A81A19">
        <w:rPr>
          <w:color w:val="000000" w:themeColor="text1"/>
        </w:rPr>
        <w:t xml:space="preserve">and </w:t>
      </w:r>
      <w:r w:rsidR="003E42B2" w:rsidRPr="00A81A19">
        <w:rPr>
          <w:color w:val="000000" w:themeColor="text1"/>
        </w:rPr>
        <w:t xml:space="preserve">limitations </w:t>
      </w:r>
      <w:r w:rsidR="006D7CA2" w:rsidRPr="00A81A19">
        <w:rPr>
          <w:color w:val="000000" w:themeColor="text1"/>
        </w:rPr>
        <w:t xml:space="preserve">of </w:t>
      </w:r>
      <w:r w:rsidRPr="00A81A19">
        <w:rPr>
          <w:color w:val="000000" w:themeColor="text1"/>
        </w:rPr>
        <w:t>the technique</w:t>
      </w:r>
      <w:r w:rsidR="003E42B2" w:rsidRPr="00A81A19">
        <w:rPr>
          <w:color w:val="000000" w:themeColor="text1"/>
        </w:rPr>
        <w:t xml:space="preserve"> are discussed</w:t>
      </w:r>
      <w:r w:rsidR="006D7CA2" w:rsidRPr="00A81A19">
        <w:rPr>
          <w:color w:val="000000" w:themeColor="text1"/>
        </w:rPr>
        <w:t>.</w:t>
      </w:r>
    </w:p>
    <w:p w14:paraId="4869A7A3" w14:textId="77777777" w:rsidR="00601484" w:rsidRPr="00A81A19" w:rsidRDefault="00601484" w:rsidP="00A81A19">
      <w:pPr>
        <w:rPr>
          <w:b/>
        </w:rPr>
      </w:pPr>
    </w:p>
    <w:p w14:paraId="6F93ACE1" w14:textId="1C3CC86F" w:rsidR="003C18FC" w:rsidRPr="00A81A19" w:rsidRDefault="00461080" w:rsidP="00A81A19">
      <w:pPr>
        <w:rPr>
          <w:b/>
        </w:rPr>
      </w:pPr>
      <w:r w:rsidRPr="00A81A19">
        <w:rPr>
          <w:b/>
        </w:rPr>
        <w:t>PROTOCOL</w:t>
      </w:r>
      <w:r w:rsidR="003D3680">
        <w:rPr>
          <w:b/>
        </w:rPr>
        <w:t>:</w:t>
      </w:r>
    </w:p>
    <w:p w14:paraId="27BB8CFC" w14:textId="2ADC69AB" w:rsidR="00FF4DD5" w:rsidRPr="00A81A19" w:rsidRDefault="00461080" w:rsidP="00A81A19">
      <w:r w:rsidRPr="00A81A19">
        <w:rPr>
          <w:shd w:val="clear" w:color="auto" w:fill="FFFFFF"/>
        </w:rPr>
        <w:t xml:space="preserve">All </w:t>
      </w:r>
      <w:r w:rsidR="002821C0" w:rsidRPr="00A81A19">
        <w:rPr>
          <w:shd w:val="clear" w:color="auto" w:fill="FFFFFF"/>
        </w:rPr>
        <w:t xml:space="preserve">of </w:t>
      </w:r>
      <w:r w:rsidRPr="00A81A19">
        <w:rPr>
          <w:shd w:val="clear" w:color="auto" w:fill="FFFFFF"/>
        </w:rPr>
        <w:t xml:space="preserve">the methods described have been approved by the Government of Upper Bavaria </w:t>
      </w:r>
      <w:r w:rsidR="00FF4DD5" w:rsidRPr="00A81A19">
        <w:rPr>
          <w:shd w:val="clear" w:color="auto" w:fill="FFFFFF"/>
        </w:rPr>
        <w:t>(</w:t>
      </w:r>
      <w:r w:rsidR="00FF4DD5" w:rsidRPr="00A81A19">
        <w:rPr>
          <w:noProof/>
          <w:shd w:val="clear" w:color="auto" w:fill="FFFFFF"/>
        </w:rPr>
        <w:t>licence</w:t>
      </w:r>
      <w:r w:rsidR="00FF4DD5" w:rsidRPr="00A81A19">
        <w:rPr>
          <w:shd w:val="clear" w:color="auto" w:fill="FFFFFF"/>
        </w:rPr>
        <w:t xml:space="preserve"> 2016_ROB-55.2Vet-2532.Vet_02-16-48) and by the</w:t>
      </w:r>
      <w:r w:rsidR="00FF4DD5" w:rsidRPr="00A81A19">
        <w:t xml:space="preserve"> Stanford and Max Planck Florida Institute for Neuroscience Administrative Panels on Laboratory Animal Care. </w:t>
      </w:r>
    </w:p>
    <w:p w14:paraId="099FAD8D" w14:textId="77777777" w:rsidR="00E2318E" w:rsidRPr="00A81A19" w:rsidRDefault="00E2318E" w:rsidP="00A81A19"/>
    <w:p w14:paraId="51E0ACBA" w14:textId="493064C9" w:rsidR="00D02D4D" w:rsidRPr="00A81A19" w:rsidRDefault="00461080" w:rsidP="00A81A19">
      <w:pPr>
        <w:pStyle w:val="ListParagraph"/>
        <w:numPr>
          <w:ilvl w:val="0"/>
          <w:numId w:val="26"/>
        </w:numPr>
      </w:pPr>
      <w:r w:rsidRPr="00A81A19">
        <w:rPr>
          <w:b/>
          <w:color w:val="000000" w:themeColor="text1"/>
        </w:rPr>
        <w:t>Preparation of the imaging cannula</w:t>
      </w:r>
    </w:p>
    <w:p w14:paraId="18A2A622" w14:textId="77777777" w:rsidR="00E2318E" w:rsidRPr="00A81A19" w:rsidRDefault="00E2318E" w:rsidP="00A81A19"/>
    <w:p w14:paraId="334F4286" w14:textId="7D1FBB9F" w:rsidR="00954A43" w:rsidRPr="00A81A19" w:rsidRDefault="00461080" w:rsidP="00A81A19">
      <w:pPr>
        <w:pStyle w:val="ListParagraph"/>
        <w:numPr>
          <w:ilvl w:val="1"/>
          <w:numId w:val="26"/>
        </w:numPr>
        <w:ind w:firstLine="0"/>
      </w:pPr>
      <w:r w:rsidRPr="00A81A19">
        <w:rPr>
          <w:color w:val="000000" w:themeColor="text1"/>
        </w:rPr>
        <w:t>Hold a precision drill on a drill stand supplied with a movable ruler table.</w:t>
      </w:r>
    </w:p>
    <w:p w14:paraId="456DB09B" w14:textId="77777777" w:rsidR="00E2318E" w:rsidRPr="00A81A19" w:rsidRDefault="00E2318E" w:rsidP="00A81A19"/>
    <w:p w14:paraId="02B7D830" w14:textId="083C170A" w:rsidR="00954A43" w:rsidRPr="00A81A19" w:rsidRDefault="00461080" w:rsidP="00A81A19">
      <w:pPr>
        <w:pStyle w:val="ListParagraph"/>
        <w:numPr>
          <w:ilvl w:val="1"/>
          <w:numId w:val="26"/>
        </w:numPr>
        <w:ind w:firstLine="0"/>
      </w:pPr>
      <w:r w:rsidRPr="00A81A19">
        <w:rPr>
          <w:color w:val="000000" w:themeColor="text1"/>
        </w:rPr>
        <w:t>Clamp</w:t>
      </w:r>
      <w:r w:rsidR="008803C7" w:rsidRPr="00A81A19">
        <w:rPr>
          <w:color w:val="000000" w:themeColor="text1"/>
        </w:rPr>
        <w:t xml:space="preserve"> a 3.0 mm</w:t>
      </w:r>
      <w:r w:rsidR="009B6DCE" w:rsidRPr="00A81A19">
        <w:rPr>
          <w:color w:val="000000" w:themeColor="text1"/>
        </w:rPr>
        <w:t xml:space="preserve"> </w:t>
      </w:r>
      <w:r w:rsidRPr="00A81A19">
        <w:rPr>
          <w:color w:val="000000" w:themeColor="text1"/>
        </w:rPr>
        <w:t>diameter stainless steel tube onto the movable ruler table.</w:t>
      </w:r>
    </w:p>
    <w:p w14:paraId="044C8C77" w14:textId="77777777" w:rsidR="00E2318E" w:rsidRPr="00A81A19" w:rsidRDefault="00E2318E" w:rsidP="00A81A19"/>
    <w:p w14:paraId="61ED642E" w14:textId="64FAF40A" w:rsidR="00D02D4D" w:rsidRPr="00A81A19" w:rsidRDefault="00461080" w:rsidP="00A81A19">
      <w:pPr>
        <w:pStyle w:val="ListParagraph"/>
        <w:numPr>
          <w:ilvl w:val="1"/>
          <w:numId w:val="26"/>
        </w:numPr>
        <w:ind w:firstLine="0"/>
      </w:pPr>
      <w:bookmarkStart w:id="1" w:name="_Hlk911980"/>
      <w:r w:rsidRPr="00A81A19">
        <w:rPr>
          <w:color w:val="000000" w:themeColor="text1"/>
          <w:highlight w:val="yellow"/>
        </w:rPr>
        <w:t>Cut the tube to a 1.6 mm-long metal ring. If the edges of the ring are not blunt after cutting, file out the irregularities</w:t>
      </w:r>
      <w:r w:rsidRPr="00A81A19">
        <w:rPr>
          <w:color w:val="000000" w:themeColor="text1"/>
        </w:rPr>
        <w:t>.</w:t>
      </w:r>
    </w:p>
    <w:p w14:paraId="0A711B4C" w14:textId="77777777" w:rsidR="00E2318E" w:rsidRPr="00A81A19" w:rsidRDefault="00E2318E" w:rsidP="00A81A19"/>
    <w:p w14:paraId="6B292223" w14:textId="72D35E2B" w:rsidR="00954A43" w:rsidRPr="00A81A19" w:rsidRDefault="00D02D4D" w:rsidP="00A81A19">
      <w:pPr>
        <w:pStyle w:val="ListParagraph"/>
        <w:numPr>
          <w:ilvl w:val="1"/>
          <w:numId w:val="26"/>
        </w:numPr>
        <w:ind w:firstLine="0"/>
      </w:pPr>
      <w:r w:rsidRPr="00A81A19">
        <w:t xml:space="preserve">Rinse the metal ring and a </w:t>
      </w:r>
      <w:r w:rsidR="002D7F67" w:rsidRPr="00A81A19">
        <w:t xml:space="preserve">circular </w:t>
      </w:r>
      <w:r w:rsidRPr="00A81A19">
        <w:t>4 mm-diameter gl</w:t>
      </w:r>
      <w:r w:rsidR="009B6DCE" w:rsidRPr="00A81A19">
        <w:t xml:space="preserve">ass coverslip in 100% acetone and </w:t>
      </w:r>
      <w:r w:rsidR="002821C0" w:rsidRPr="00A81A19">
        <w:t>leave to</w:t>
      </w:r>
      <w:r w:rsidR="00B023F5" w:rsidRPr="00A81A19">
        <w:t xml:space="preserve"> dry for ≈5</w:t>
      </w:r>
      <w:r w:rsidRPr="00A81A19">
        <w:t xml:space="preserve"> min.</w:t>
      </w:r>
    </w:p>
    <w:p w14:paraId="31D08817" w14:textId="77777777" w:rsidR="00E2318E" w:rsidRPr="00A81A19" w:rsidRDefault="00E2318E" w:rsidP="00A81A19"/>
    <w:p w14:paraId="240F7900" w14:textId="5040F402" w:rsidR="00954A43" w:rsidRPr="00A81A19" w:rsidRDefault="00461080" w:rsidP="00A81A19">
      <w:pPr>
        <w:pStyle w:val="ListParagraph"/>
        <w:numPr>
          <w:ilvl w:val="1"/>
          <w:numId w:val="26"/>
        </w:numPr>
        <w:ind w:firstLine="0"/>
      </w:pPr>
      <w:r w:rsidRPr="00A81A19">
        <w:rPr>
          <w:color w:val="000000" w:themeColor="text1"/>
        </w:rPr>
        <w:t>Place the metal ring</w:t>
      </w:r>
      <w:r w:rsidR="00EF3DAE" w:rsidRPr="00A81A19">
        <w:rPr>
          <w:color w:val="000000" w:themeColor="text1"/>
        </w:rPr>
        <w:t xml:space="preserve"> and</w:t>
      </w:r>
      <w:r w:rsidRPr="00A81A19">
        <w:rPr>
          <w:color w:val="000000" w:themeColor="text1"/>
        </w:rPr>
        <w:t xml:space="preserve"> </w:t>
      </w:r>
      <w:r w:rsidR="002D7F67" w:rsidRPr="00A81A19">
        <w:rPr>
          <w:color w:val="000000" w:themeColor="text1"/>
        </w:rPr>
        <w:t>the</w:t>
      </w:r>
      <w:r w:rsidRPr="00A81A19">
        <w:rPr>
          <w:color w:val="000000" w:themeColor="text1"/>
        </w:rPr>
        <w:t xml:space="preserve"> glass coverslip onto a smooth, even and clean </w:t>
      </w:r>
      <w:r w:rsidRPr="00A81A19">
        <w:rPr>
          <w:noProof/>
          <w:color w:val="000000" w:themeColor="text1"/>
        </w:rPr>
        <w:t>work place</w:t>
      </w:r>
      <w:r w:rsidRPr="00A81A19">
        <w:rPr>
          <w:color w:val="000000" w:themeColor="text1"/>
        </w:rPr>
        <w:t>, under a stereoscope.</w:t>
      </w:r>
    </w:p>
    <w:p w14:paraId="198427ED" w14:textId="77777777" w:rsidR="00E2318E" w:rsidRPr="00A81A19" w:rsidRDefault="00E2318E" w:rsidP="00A81A19"/>
    <w:p w14:paraId="00A1B837" w14:textId="3DEAD163" w:rsidR="00954A43" w:rsidRPr="00A81A19" w:rsidRDefault="00461080" w:rsidP="00A81A19">
      <w:pPr>
        <w:pStyle w:val="ListParagraph"/>
        <w:numPr>
          <w:ilvl w:val="1"/>
          <w:numId w:val="26"/>
        </w:numPr>
        <w:ind w:firstLine="0"/>
      </w:pPr>
      <w:r w:rsidRPr="00A81A19">
        <w:rPr>
          <w:color w:val="000000" w:themeColor="text1"/>
        </w:rPr>
        <w:t xml:space="preserve">Place a drop of UV-curing optical adhesive on a smooth surface, such as a </w:t>
      </w:r>
      <w:r w:rsidR="003D3680">
        <w:rPr>
          <w:color w:val="000000" w:themeColor="text1"/>
        </w:rPr>
        <w:t>P</w:t>
      </w:r>
      <w:r w:rsidRPr="00A81A19">
        <w:rPr>
          <w:color w:val="000000" w:themeColor="text1"/>
        </w:rPr>
        <w:t>etri dish. Use a needle or a spatula to spread</w:t>
      </w:r>
      <w:r w:rsidR="002821C0" w:rsidRPr="00A81A19">
        <w:rPr>
          <w:color w:val="000000" w:themeColor="text1"/>
        </w:rPr>
        <w:t xml:space="preserve"> out</w:t>
      </w:r>
      <w:r w:rsidRPr="00A81A19">
        <w:rPr>
          <w:color w:val="000000" w:themeColor="text1"/>
        </w:rPr>
        <w:t xml:space="preserve"> the adhesive to form a thin (&lt;0.5 mm) layer.</w:t>
      </w:r>
    </w:p>
    <w:p w14:paraId="5CA2DED6" w14:textId="77777777" w:rsidR="00E2318E" w:rsidRPr="00A81A19" w:rsidRDefault="00E2318E" w:rsidP="00A81A19"/>
    <w:p w14:paraId="5724C6D5" w14:textId="7FF224AD" w:rsidR="00954A43" w:rsidRPr="00A81A19" w:rsidRDefault="00461080" w:rsidP="00A81A19">
      <w:pPr>
        <w:pStyle w:val="ListParagraph"/>
        <w:numPr>
          <w:ilvl w:val="1"/>
          <w:numId w:val="26"/>
        </w:numPr>
        <w:ind w:firstLine="0"/>
      </w:pPr>
      <w:r w:rsidRPr="00A81A19">
        <w:rPr>
          <w:color w:val="000000" w:themeColor="text1"/>
          <w:highlight w:val="yellow"/>
        </w:rPr>
        <w:t>Use forceps to dip one side of the metal ring into the adhesive</w:t>
      </w:r>
      <w:r w:rsidRPr="00A81A19">
        <w:rPr>
          <w:color w:val="000000" w:themeColor="text1"/>
        </w:rPr>
        <w:t xml:space="preserve">. Pay particular attention not to seal the inside of the ring. If this happens, use a needle to </w:t>
      </w:r>
      <w:r w:rsidR="003B1A30" w:rsidRPr="00A81A19">
        <w:rPr>
          <w:color w:val="000000" w:themeColor="text1"/>
        </w:rPr>
        <w:t>break the optical adhesive in</w:t>
      </w:r>
      <w:r w:rsidRPr="00A81A19">
        <w:rPr>
          <w:color w:val="000000" w:themeColor="text1"/>
        </w:rPr>
        <w:t xml:space="preserve"> the ring.</w:t>
      </w:r>
    </w:p>
    <w:p w14:paraId="3C01CAC0" w14:textId="77777777" w:rsidR="00E2318E" w:rsidRPr="00A81A19" w:rsidRDefault="00E2318E" w:rsidP="00A81A19"/>
    <w:p w14:paraId="38ECC3B4" w14:textId="52A28DEF" w:rsidR="00954A43" w:rsidRPr="00A81A19" w:rsidRDefault="002821C0" w:rsidP="00A81A19">
      <w:pPr>
        <w:pStyle w:val="ListParagraph"/>
        <w:numPr>
          <w:ilvl w:val="1"/>
          <w:numId w:val="26"/>
        </w:numPr>
        <w:ind w:firstLine="0"/>
      </w:pPr>
      <w:r w:rsidRPr="003D3680">
        <w:rPr>
          <w:color w:val="000000" w:themeColor="text1"/>
          <w:highlight w:val="yellow"/>
        </w:rPr>
        <w:t>Using</w:t>
      </w:r>
      <w:r w:rsidR="00461080" w:rsidRPr="003D3680">
        <w:rPr>
          <w:color w:val="000000" w:themeColor="text1"/>
          <w:highlight w:val="yellow"/>
        </w:rPr>
        <w:t xml:space="preserve"> the stereoscope, position the metal ring at the center of the glass coverslip with the side of the ring covered </w:t>
      </w:r>
      <w:r w:rsidR="00D82C89" w:rsidRPr="003D3680">
        <w:rPr>
          <w:noProof/>
          <w:color w:val="000000" w:themeColor="text1"/>
          <w:highlight w:val="yellow"/>
        </w:rPr>
        <w:t>by</w:t>
      </w:r>
      <w:r w:rsidR="00461080" w:rsidRPr="003D3680">
        <w:rPr>
          <w:color w:val="000000" w:themeColor="text1"/>
          <w:highlight w:val="yellow"/>
        </w:rPr>
        <w:t xml:space="preserve"> adhesive touching the coverslip</w:t>
      </w:r>
      <w:r w:rsidR="00461080" w:rsidRPr="00A81A19">
        <w:rPr>
          <w:color w:val="000000" w:themeColor="text1"/>
        </w:rPr>
        <w:t xml:space="preserve">. A thin ring of adhesive should form at the interface </w:t>
      </w:r>
      <w:r w:rsidR="00886949" w:rsidRPr="00A81A19">
        <w:rPr>
          <w:color w:val="000000" w:themeColor="text1"/>
        </w:rPr>
        <w:t>between</w:t>
      </w:r>
      <w:r w:rsidR="00461080" w:rsidRPr="00A81A19">
        <w:rPr>
          <w:color w:val="000000" w:themeColor="text1"/>
        </w:rPr>
        <w:t xml:space="preserve"> the metal ring and the coverslip. Avoid any </w:t>
      </w:r>
      <w:r w:rsidR="005C5B38" w:rsidRPr="00A81A19">
        <w:rPr>
          <w:color w:val="000000" w:themeColor="text1"/>
        </w:rPr>
        <w:t xml:space="preserve">adhesive </w:t>
      </w:r>
      <w:r w:rsidR="00461080" w:rsidRPr="00A81A19">
        <w:rPr>
          <w:color w:val="000000" w:themeColor="text1"/>
        </w:rPr>
        <w:t>spreading to the center of the coverslip.</w:t>
      </w:r>
    </w:p>
    <w:p w14:paraId="0012F61B" w14:textId="77777777" w:rsidR="00E2318E" w:rsidRPr="00A81A19" w:rsidRDefault="00E2318E" w:rsidP="00A81A19"/>
    <w:p w14:paraId="6E1CAC07" w14:textId="6302CA0B" w:rsidR="00954A43" w:rsidRPr="00A81A19" w:rsidRDefault="00461080" w:rsidP="00A81A19">
      <w:pPr>
        <w:pStyle w:val="ListParagraph"/>
        <w:numPr>
          <w:ilvl w:val="1"/>
          <w:numId w:val="26"/>
        </w:numPr>
        <w:ind w:firstLine="0"/>
      </w:pPr>
      <w:r w:rsidRPr="00A81A19">
        <w:rPr>
          <w:color w:val="000000" w:themeColor="text1"/>
          <w:highlight w:val="yellow"/>
        </w:rPr>
        <w:t>Turn on the</w:t>
      </w:r>
      <w:r w:rsidR="00886949" w:rsidRPr="00A81A19">
        <w:rPr>
          <w:color w:val="000000" w:themeColor="text1"/>
          <w:highlight w:val="yellow"/>
        </w:rPr>
        <w:t xml:space="preserve"> UV</w:t>
      </w:r>
      <w:r w:rsidR="005C5B38" w:rsidRPr="00A81A19">
        <w:rPr>
          <w:color w:val="000000" w:themeColor="text1"/>
          <w:highlight w:val="yellow"/>
        </w:rPr>
        <w:t>-c</w:t>
      </w:r>
      <w:r w:rsidR="00886949" w:rsidRPr="00A81A19">
        <w:rPr>
          <w:color w:val="000000" w:themeColor="text1"/>
          <w:highlight w:val="yellow"/>
        </w:rPr>
        <w:t xml:space="preserve">uring LED driver unit and </w:t>
      </w:r>
      <w:r w:rsidRPr="00A81A19">
        <w:rPr>
          <w:color w:val="000000" w:themeColor="text1"/>
          <w:highlight w:val="yellow"/>
        </w:rPr>
        <w:t xml:space="preserve">shine </w:t>
      </w:r>
      <w:r w:rsidRPr="00A81A19">
        <w:rPr>
          <w:noProof/>
          <w:color w:val="auto"/>
          <w:highlight w:val="yellow"/>
        </w:rPr>
        <w:t>light</w:t>
      </w:r>
      <w:r w:rsidRPr="00A81A19">
        <w:rPr>
          <w:color w:val="auto"/>
          <w:highlight w:val="yellow"/>
        </w:rPr>
        <w:t xml:space="preserve"> </w:t>
      </w:r>
      <w:r w:rsidR="005C5B38" w:rsidRPr="00A81A19">
        <w:rPr>
          <w:color w:val="auto"/>
          <w:highlight w:val="yellow"/>
        </w:rPr>
        <w:t>(</w:t>
      </w:r>
      <w:r w:rsidR="00E34B75" w:rsidRPr="00A81A19">
        <w:rPr>
          <w:color w:val="auto"/>
          <w:highlight w:val="yellow"/>
        </w:rPr>
        <w:t>365 nm</w:t>
      </w:r>
      <w:r w:rsidR="005C5B38" w:rsidRPr="00A81A19">
        <w:rPr>
          <w:color w:val="auto"/>
          <w:highlight w:val="yellow"/>
        </w:rPr>
        <w:t xml:space="preserve">) </w:t>
      </w:r>
      <w:r w:rsidRPr="00A81A19">
        <w:rPr>
          <w:color w:val="000000" w:themeColor="text1"/>
          <w:highlight w:val="yellow"/>
        </w:rPr>
        <w:t>for 1 min</w:t>
      </w:r>
      <w:r w:rsidRPr="00A81A19">
        <w:rPr>
          <w:color w:val="000000" w:themeColor="text1"/>
        </w:rPr>
        <w:t>.</w:t>
      </w:r>
    </w:p>
    <w:p w14:paraId="51E67D1A" w14:textId="77777777" w:rsidR="00E2318E" w:rsidRPr="00A81A19" w:rsidRDefault="00E2318E" w:rsidP="00A81A19"/>
    <w:p w14:paraId="5D006800" w14:textId="25839244" w:rsidR="00954A43" w:rsidRPr="00A81A19" w:rsidRDefault="00461080" w:rsidP="00A81A19">
      <w:pPr>
        <w:rPr>
          <w:color w:val="000000" w:themeColor="text1"/>
        </w:rPr>
      </w:pPr>
      <w:r w:rsidRPr="00A81A19">
        <w:rPr>
          <w:color w:val="000000" w:themeColor="text1"/>
        </w:rPr>
        <w:t xml:space="preserve">CAUTION: UV light provokes skin burns and is a mutagenic agent. Wear UV-protecting glasses and cover hands and arms with gloves and a lab-coat </w:t>
      </w:r>
      <w:r w:rsidR="00760A0A" w:rsidRPr="00A81A19">
        <w:rPr>
          <w:color w:val="000000" w:themeColor="text1"/>
        </w:rPr>
        <w:t>to avoid skin exposure</w:t>
      </w:r>
      <w:r w:rsidRPr="00A81A19">
        <w:rPr>
          <w:color w:val="000000" w:themeColor="text1"/>
        </w:rPr>
        <w:t>.</w:t>
      </w:r>
    </w:p>
    <w:p w14:paraId="6E5EF3AE" w14:textId="77777777" w:rsidR="00E2318E" w:rsidRPr="00A81A19" w:rsidRDefault="00E2318E" w:rsidP="00A81A19"/>
    <w:p w14:paraId="73A2B1B9" w14:textId="7DFA31DB" w:rsidR="00954A43" w:rsidRPr="00A81A19" w:rsidRDefault="00461080" w:rsidP="00A81A19">
      <w:pPr>
        <w:pStyle w:val="ListParagraph"/>
        <w:numPr>
          <w:ilvl w:val="1"/>
          <w:numId w:val="26"/>
        </w:numPr>
        <w:ind w:firstLine="0"/>
      </w:pPr>
      <w:r w:rsidRPr="00A81A19">
        <w:rPr>
          <w:color w:val="000000" w:themeColor="text1"/>
        </w:rPr>
        <w:t xml:space="preserve">To cure the adhesive evenly, </w:t>
      </w:r>
      <w:r w:rsidR="00E179E0" w:rsidRPr="00A81A19">
        <w:rPr>
          <w:color w:val="000000" w:themeColor="text1"/>
        </w:rPr>
        <w:t>make sure</w:t>
      </w:r>
      <w:r w:rsidRPr="00A81A19">
        <w:rPr>
          <w:color w:val="000000" w:themeColor="text1"/>
        </w:rPr>
        <w:t xml:space="preserve"> all sides of the ring</w:t>
      </w:r>
      <w:r w:rsidR="002821C0" w:rsidRPr="00A81A19">
        <w:rPr>
          <w:color w:val="000000" w:themeColor="text1"/>
        </w:rPr>
        <w:t xml:space="preserve"> are equally illuminated</w:t>
      </w:r>
      <w:r w:rsidRPr="00A81A19">
        <w:rPr>
          <w:color w:val="000000" w:themeColor="text1"/>
        </w:rPr>
        <w:t xml:space="preserve"> by changing the direction of the light source.</w:t>
      </w:r>
    </w:p>
    <w:p w14:paraId="02578FDB" w14:textId="77777777" w:rsidR="00E2318E" w:rsidRPr="00A81A19" w:rsidRDefault="00E2318E" w:rsidP="00A81A19"/>
    <w:p w14:paraId="4388EB5C" w14:textId="7FBF7634" w:rsidR="00954A43" w:rsidRPr="00A81A19" w:rsidRDefault="00461080" w:rsidP="00A81A19">
      <w:pPr>
        <w:pStyle w:val="ListParagraph"/>
        <w:numPr>
          <w:ilvl w:val="1"/>
          <w:numId w:val="26"/>
        </w:numPr>
        <w:ind w:firstLine="0"/>
      </w:pPr>
      <w:r w:rsidRPr="00A81A19">
        <w:rPr>
          <w:color w:val="000000" w:themeColor="text1"/>
        </w:rPr>
        <w:t xml:space="preserve">Let the </w:t>
      </w:r>
      <w:r w:rsidR="005C5B38" w:rsidRPr="00A81A19">
        <w:rPr>
          <w:color w:val="000000" w:themeColor="text1"/>
        </w:rPr>
        <w:t xml:space="preserve">adhesive </w:t>
      </w:r>
      <w:r w:rsidRPr="00A81A19">
        <w:rPr>
          <w:color w:val="000000" w:themeColor="text1"/>
        </w:rPr>
        <w:t xml:space="preserve">harden for at least 2 h, </w:t>
      </w:r>
      <w:r w:rsidR="005C5B38" w:rsidRPr="00A81A19">
        <w:rPr>
          <w:color w:val="000000" w:themeColor="text1"/>
        </w:rPr>
        <w:t>preferably</w:t>
      </w:r>
      <w:r w:rsidRPr="00A81A19">
        <w:rPr>
          <w:color w:val="000000" w:themeColor="text1"/>
        </w:rPr>
        <w:t>, overnight.</w:t>
      </w:r>
    </w:p>
    <w:p w14:paraId="6F269828" w14:textId="77777777" w:rsidR="00E2318E" w:rsidRPr="00A81A19" w:rsidRDefault="00E2318E" w:rsidP="00A81A19"/>
    <w:p w14:paraId="44C7DFAC" w14:textId="1C310072" w:rsidR="00E2318E" w:rsidRPr="003D3680" w:rsidRDefault="00461080" w:rsidP="00A81A19">
      <w:pPr>
        <w:pStyle w:val="ListParagraph"/>
        <w:numPr>
          <w:ilvl w:val="1"/>
          <w:numId w:val="26"/>
        </w:numPr>
        <w:ind w:firstLine="0"/>
        <w:rPr>
          <w:highlight w:val="yellow"/>
        </w:rPr>
      </w:pPr>
      <w:r w:rsidRPr="003D3680">
        <w:rPr>
          <w:color w:val="000000" w:themeColor="text1"/>
          <w:highlight w:val="yellow"/>
        </w:rPr>
        <w:t xml:space="preserve">Firmly hold the cannula from the </w:t>
      </w:r>
      <w:r w:rsidR="00E179E0" w:rsidRPr="003D3680">
        <w:rPr>
          <w:color w:val="000000" w:themeColor="text1"/>
          <w:highlight w:val="yellow"/>
        </w:rPr>
        <w:t xml:space="preserve">open end </w:t>
      </w:r>
      <w:r w:rsidRPr="003D3680">
        <w:rPr>
          <w:color w:val="000000" w:themeColor="text1"/>
          <w:highlight w:val="yellow"/>
        </w:rPr>
        <w:t>of the metal ring by means of a hemostat.</w:t>
      </w:r>
      <w:r w:rsidR="005C5B38" w:rsidRPr="003D3680">
        <w:rPr>
          <w:color w:val="000000" w:themeColor="text1"/>
          <w:highlight w:val="yellow"/>
        </w:rPr>
        <w:t xml:space="preserve"> </w:t>
      </w:r>
      <w:r w:rsidRPr="003D3680">
        <w:rPr>
          <w:color w:val="000000" w:themeColor="text1"/>
          <w:highlight w:val="yellow"/>
        </w:rPr>
        <w:t xml:space="preserve">Using a dental drill fitted with a rotating file and working </w:t>
      </w:r>
      <w:r w:rsidR="002821C0" w:rsidRPr="003D3680">
        <w:rPr>
          <w:color w:val="000000" w:themeColor="text1"/>
          <w:highlight w:val="yellow"/>
        </w:rPr>
        <w:t>under</w:t>
      </w:r>
      <w:r w:rsidRPr="003D3680">
        <w:rPr>
          <w:color w:val="000000" w:themeColor="text1"/>
          <w:highlight w:val="yellow"/>
        </w:rPr>
        <w:t xml:space="preserve"> the stereoscope</w:t>
      </w:r>
      <w:r w:rsidR="00E179E0" w:rsidRPr="003D3680">
        <w:rPr>
          <w:color w:val="000000" w:themeColor="text1"/>
          <w:highlight w:val="yellow"/>
        </w:rPr>
        <w:t>,</w:t>
      </w:r>
      <w:r w:rsidRPr="003D3680">
        <w:rPr>
          <w:color w:val="000000" w:themeColor="text1"/>
          <w:highlight w:val="yellow"/>
        </w:rPr>
        <w:t xml:space="preserve"> file o</w:t>
      </w:r>
      <w:r w:rsidR="00E179E0" w:rsidRPr="003D3680">
        <w:rPr>
          <w:color w:val="000000" w:themeColor="text1"/>
          <w:highlight w:val="yellow"/>
        </w:rPr>
        <w:t>ff</w:t>
      </w:r>
      <w:r w:rsidRPr="003D3680">
        <w:rPr>
          <w:color w:val="000000" w:themeColor="text1"/>
          <w:highlight w:val="yellow"/>
        </w:rPr>
        <w:t xml:space="preserve"> the excess glass coverslip until fl</w:t>
      </w:r>
      <w:r w:rsidR="00FB0777" w:rsidRPr="003D3680">
        <w:rPr>
          <w:color w:val="000000" w:themeColor="text1"/>
          <w:highlight w:val="yellow"/>
        </w:rPr>
        <w:t>u</w:t>
      </w:r>
      <w:r w:rsidRPr="003D3680">
        <w:rPr>
          <w:color w:val="000000" w:themeColor="text1"/>
          <w:highlight w:val="yellow"/>
        </w:rPr>
        <w:t xml:space="preserve">sh with the </w:t>
      </w:r>
      <w:r w:rsidR="00D82C89" w:rsidRPr="003D3680">
        <w:rPr>
          <w:color w:val="000000" w:themeColor="text1"/>
          <w:highlight w:val="yellow"/>
        </w:rPr>
        <w:t xml:space="preserve">sides </w:t>
      </w:r>
      <w:r w:rsidRPr="003D3680">
        <w:rPr>
          <w:color w:val="000000" w:themeColor="text1"/>
          <w:highlight w:val="yellow"/>
        </w:rPr>
        <w:t>of the ring</w:t>
      </w:r>
      <w:r w:rsidR="004020A8" w:rsidRPr="003D3680">
        <w:rPr>
          <w:color w:val="000000" w:themeColor="text1"/>
          <w:highlight w:val="yellow"/>
        </w:rPr>
        <w:t xml:space="preserve"> (</w:t>
      </w:r>
      <w:r w:rsidR="004020A8" w:rsidRPr="003D3680">
        <w:rPr>
          <w:b/>
          <w:color w:val="000000" w:themeColor="text1"/>
          <w:highlight w:val="yellow"/>
        </w:rPr>
        <w:t>F</w:t>
      </w:r>
      <w:r w:rsidR="00667C87" w:rsidRPr="003D3680">
        <w:rPr>
          <w:b/>
          <w:color w:val="000000" w:themeColor="text1"/>
          <w:highlight w:val="yellow"/>
        </w:rPr>
        <w:t>ig</w:t>
      </w:r>
      <w:r w:rsidR="003F4DCD" w:rsidRPr="003D3680">
        <w:rPr>
          <w:b/>
          <w:color w:val="000000" w:themeColor="text1"/>
          <w:highlight w:val="yellow"/>
        </w:rPr>
        <w:t>ure</w:t>
      </w:r>
      <w:r w:rsidR="00BD2E1E" w:rsidRPr="003D3680">
        <w:rPr>
          <w:b/>
          <w:color w:val="000000" w:themeColor="text1"/>
          <w:highlight w:val="yellow"/>
        </w:rPr>
        <w:t xml:space="preserve"> 1A</w:t>
      </w:r>
      <w:r w:rsidR="004020A8" w:rsidRPr="003D3680">
        <w:rPr>
          <w:color w:val="000000" w:themeColor="text1"/>
          <w:highlight w:val="yellow"/>
        </w:rPr>
        <w:t>)</w:t>
      </w:r>
      <w:r w:rsidR="00E2318E" w:rsidRPr="003D3680">
        <w:rPr>
          <w:color w:val="000000" w:themeColor="text1"/>
          <w:highlight w:val="yellow"/>
        </w:rPr>
        <w:t>.</w:t>
      </w:r>
    </w:p>
    <w:p w14:paraId="5A378787" w14:textId="77777777" w:rsidR="00954A43" w:rsidRPr="00A81A19" w:rsidRDefault="00954A43" w:rsidP="00A81A19">
      <w:pPr>
        <w:pStyle w:val="ListParagraph"/>
        <w:ind w:left="0"/>
      </w:pPr>
    </w:p>
    <w:p w14:paraId="1F571E63" w14:textId="120D7D97" w:rsidR="00954A43" w:rsidRPr="00A81A19" w:rsidRDefault="00461080" w:rsidP="00A81A19">
      <w:pPr>
        <w:pStyle w:val="ListParagraph"/>
        <w:numPr>
          <w:ilvl w:val="0"/>
          <w:numId w:val="26"/>
        </w:numPr>
        <w:rPr>
          <w:b/>
        </w:rPr>
      </w:pPr>
      <w:r w:rsidRPr="00A81A19">
        <w:rPr>
          <w:b/>
          <w:color w:val="000000" w:themeColor="text1"/>
        </w:rPr>
        <w:t>Implantation of the imaging cannula over the dorsal hippocampu</w:t>
      </w:r>
      <w:r w:rsidR="00AF53E5" w:rsidRPr="00A81A19">
        <w:rPr>
          <w:b/>
          <w:color w:val="000000" w:themeColor="text1"/>
        </w:rPr>
        <w:t>s</w:t>
      </w:r>
    </w:p>
    <w:p w14:paraId="2A97CE6B" w14:textId="77777777" w:rsidR="00E2318E" w:rsidRPr="00A81A19" w:rsidRDefault="00E2318E" w:rsidP="00A81A19"/>
    <w:p w14:paraId="6C35755C" w14:textId="796860BA" w:rsidR="00954A43" w:rsidRPr="00A81A19" w:rsidRDefault="00461080" w:rsidP="00A81A19">
      <w:pPr>
        <w:pStyle w:val="ListParagraph"/>
        <w:numPr>
          <w:ilvl w:val="1"/>
          <w:numId w:val="26"/>
        </w:numPr>
        <w:ind w:firstLine="0"/>
        <w:rPr>
          <w:b/>
        </w:rPr>
      </w:pPr>
      <w:r w:rsidRPr="00A81A19">
        <w:rPr>
          <w:b/>
          <w:color w:val="000000" w:themeColor="text1"/>
        </w:rPr>
        <w:t>Preparation of equipment and setup</w:t>
      </w:r>
    </w:p>
    <w:p w14:paraId="3453C159" w14:textId="77777777" w:rsidR="00E2318E" w:rsidRPr="00A81A19" w:rsidRDefault="00E2318E" w:rsidP="00A81A19"/>
    <w:p w14:paraId="59E42981" w14:textId="74A22C08" w:rsidR="00954A43" w:rsidRPr="00A81A19" w:rsidRDefault="00461080" w:rsidP="00A81A19">
      <w:pPr>
        <w:pStyle w:val="ListParagraph"/>
        <w:numPr>
          <w:ilvl w:val="2"/>
          <w:numId w:val="26"/>
        </w:numPr>
        <w:ind w:left="0" w:firstLine="0"/>
      </w:pPr>
      <w:r w:rsidRPr="00A81A19">
        <w:rPr>
          <w:color w:val="000000" w:themeColor="text1"/>
        </w:rPr>
        <w:t xml:space="preserve">Make sure </w:t>
      </w:r>
      <w:r w:rsidR="002821C0" w:rsidRPr="00A81A19">
        <w:rPr>
          <w:color w:val="000000" w:themeColor="text1"/>
        </w:rPr>
        <w:t xml:space="preserve">all </w:t>
      </w:r>
      <w:r w:rsidRPr="00A81A19">
        <w:rPr>
          <w:color w:val="000000" w:themeColor="text1"/>
        </w:rPr>
        <w:t xml:space="preserve">surgical instruments are clean and sterile. If using a glass bead sterilizer for sterilization, clean </w:t>
      </w:r>
      <w:r w:rsidR="003D3680">
        <w:rPr>
          <w:color w:val="000000" w:themeColor="text1"/>
        </w:rPr>
        <w:t xml:space="preserve">the </w:t>
      </w:r>
      <w:r w:rsidRPr="00A81A19">
        <w:rPr>
          <w:color w:val="000000" w:themeColor="text1"/>
        </w:rPr>
        <w:t>instruments and place them in the sterilizer</w:t>
      </w:r>
      <w:r w:rsidR="00301DFF" w:rsidRPr="00A81A19">
        <w:rPr>
          <w:color w:val="000000" w:themeColor="text1"/>
        </w:rPr>
        <w:t xml:space="preserve"> (set to 250 ˚C)</w:t>
      </w:r>
      <w:r w:rsidRPr="00A81A19">
        <w:rPr>
          <w:color w:val="000000" w:themeColor="text1"/>
        </w:rPr>
        <w:t xml:space="preserve"> for</w:t>
      </w:r>
      <w:r w:rsidR="00301DFF" w:rsidRPr="00A81A19">
        <w:rPr>
          <w:color w:val="000000" w:themeColor="text1"/>
        </w:rPr>
        <w:t xml:space="preserve"> 1</w:t>
      </w:r>
      <w:r w:rsidR="002D7F67" w:rsidRPr="00A81A19">
        <w:rPr>
          <w:color w:val="000000" w:themeColor="text1"/>
        </w:rPr>
        <w:t>0</w:t>
      </w:r>
      <w:r w:rsidRPr="00A81A19">
        <w:rPr>
          <w:color w:val="000000" w:themeColor="text1"/>
        </w:rPr>
        <w:t xml:space="preserve"> min, prior to use. Alternatively, autoclave</w:t>
      </w:r>
      <w:r w:rsidR="002821C0" w:rsidRPr="00A81A19">
        <w:rPr>
          <w:color w:val="000000" w:themeColor="text1"/>
        </w:rPr>
        <w:t xml:space="preserve"> the instruments before use</w:t>
      </w:r>
      <w:r w:rsidRPr="00A81A19">
        <w:rPr>
          <w:color w:val="000000" w:themeColor="text1"/>
        </w:rPr>
        <w:t>.</w:t>
      </w:r>
    </w:p>
    <w:p w14:paraId="66A34210" w14:textId="77777777" w:rsidR="00E2318E" w:rsidRPr="00A81A19" w:rsidRDefault="00E2318E" w:rsidP="00A81A19"/>
    <w:p w14:paraId="21192709" w14:textId="45399B31" w:rsidR="00954A43" w:rsidRPr="00A81A19" w:rsidRDefault="00461080" w:rsidP="00A81A19">
      <w:pPr>
        <w:pStyle w:val="ListParagraph"/>
        <w:numPr>
          <w:ilvl w:val="2"/>
          <w:numId w:val="26"/>
        </w:numPr>
        <w:ind w:left="0" w:firstLine="0"/>
      </w:pPr>
      <w:r w:rsidRPr="00A81A19">
        <w:rPr>
          <w:color w:val="000000" w:themeColor="text1"/>
        </w:rPr>
        <w:t>Prepare all materials required for the surgery, as well as surgical instruments, so that they can be reached readily.</w:t>
      </w:r>
    </w:p>
    <w:p w14:paraId="4E03885B" w14:textId="77777777" w:rsidR="00E2318E" w:rsidRPr="00A81A19" w:rsidRDefault="00E2318E" w:rsidP="00A81A19"/>
    <w:p w14:paraId="5CFB50B2" w14:textId="4E0A2BD7" w:rsidR="00954A43" w:rsidRPr="00A81A19" w:rsidRDefault="00461080" w:rsidP="00A81A19">
      <w:pPr>
        <w:pStyle w:val="ListParagraph"/>
        <w:numPr>
          <w:ilvl w:val="2"/>
          <w:numId w:val="26"/>
        </w:numPr>
        <w:ind w:left="0" w:firstLine="0"/>
      </w:pPr>
      <w:r w:rsidRPr="00A81A19">
        <w:rPr>
          <w:color w:val="000000" w:themeColor="text1"/>
        </w:rPr>
        <w:t xml:space="preserve">Make sure </w:t>
      </w:r>
      <w:r w:rsidR="002821C0" w:rsidRPr="00A81A19">
        <w:rPr>
          <w:color w:val="000000" w:themeColor="text1"/>
        </w:rPr>
        <w:t xml:space="preserve">there </w:t>
      </w:r>
      <w:r w:rsidR="002821C0" w:rsidRPr="00A81A19">
        <w:rPr>
          <w:noProof/>
          <w:color w:val="000000" w:themeColor="text1"/>
        </w:rPr>
        <w:t>is</w:t>
      </w:r>
      <w:r w:rsidR="002821C0" w:rsidRPr="00A81A19">
        <w:rPr>
          <w:color w:val="000000" w:themeColor="text1"/>
        </w:rPr>
        <w:t xml:space="preserve"> </w:t>
      </w:r>
      <w:r w:rsidRPr="00A81A19">
        <w:rPr>
          <w:color w:val="000000" w:themeColor="text1"/>
        </w:rPr>
        <w:t xml:space="preserve">enough freshly prepared medications such as </w:t>
      </w:r>
      <w:r w:rsidRPr="00A81A19">
        <w:rPr>
          <w:noProof/>
          <w:color w:val="000000" w:themeColor="text1"/>
        </w:rPr>
        <w:t>pain killer</w:t>
      </w:r>
      <w:r w:rsidR="00FB0777" w:rsidRPr="00A81A19">
        <w:rPr>
          <w:noProof/>
          <w:color w:val="000000" w:themeColor="text1"/>
        </w:rPr>
        <w:t>s</w:t>
      </w:r>
      <w:r w:rsidRPr="00A81A19">
        <w:rPr>
          <w:color w:val="000000" w:themeColor="text1"/>
        </w:rPr>
        <w:t xml:space="preserve"> or anti-inflammatory drugs.</w:t>
      </w:r>
    </w:p>
    <w:p w14:paraId="7740BE21" w14:textId="77777777" w:rsidR="00E2318E" w:rsidRPr="00A81A19" w:rsidRDefault="00E2318E" w:rsidP="00A81A19"/>
    <w:p w14:paraId="3053A0FF" w14:textId="18A5F82C" w:rsidR="00954A43" w:rsidRPr="00A81A19" w:rsidRDefault="00461080" w:rsidP="00A81A19">
      <w:pPr>
        <w:pStyle w:val="ListParagraph"/>
        <w:numPr>
          <w:ilvl w:val="2"/>
          <w:numId w:val="26"/>
        </w:numPr>
        <w:ind w:left="0" w:firstLine="0"/>
      </w:pPr>
      <w:r w:rsidRPr="00A81A19">
        <w:rPr>
          <w:color w:val="000000" w:themeColor="text1"/>
        </w:rPr>
        <w:t xml:space="preserve">Make sure </w:t>
      </w:r>
      <w:r w:rsidR="002821C0" w:rsidRPr="00A81A19">
        <w:rPr>
          <w:color w:val="000000" w:themeColor="text1"/>
        </w:rPr>
        <w:t>there is</w:t>
      </w:r>
      <w:r w:rsidRPr="00A81A19">
        <w:rPr>
          <w:color w:val="000000" w:themeColor="text1"/>
        </w:rPr>
        <w:t xml:space="preserve"> enough isoflurane for the whole duration of the surgery (</w:t>
      </w:r>
      <w:r w:rsidR="00943996" w:rsidRPr="00A81A19">
        <w:rPr>
          <w:color w:val="000000" w:themeColor="text1"/>
        </w:rPr>
        <w:t xml:space="preserve">approximately </w:t>
      </w:r>
      <w:r w:rsidRPr="00A81A19">
        <w:rPr>
          <w:color w:val="000000" w:themeColor="text1"/>
        </w:rPr>
        <w:t xml:space="preserve">1 h </w:t>
      </w:r>
      <w:r w:rsidRPr="00A81A19">
        <w:rPr>
          <w:i/>
          <w:color w:val="000000" w:themeColor="text1"/>
        </w:rPr>
        <w:t>per</w:t>
      </w:r>
      <w:r w:rsidRPr="00A81A19">
        <w:rPr>
          <w:color w:val="000000" w:themeColor="text1"/>
        </w:rPr>
        <w:t xml:space="preserve"> surgery).</w:t>
      </w:r>
    </w:p>
    <w:p w14:paraId="322E66AF" w14:textId="77777777" w:rsidR="00E2318E" w:rsidRPr="00A81A19" w:rsidRDefault="00E2318E" w:rsidP="00A81A19"/>
    <w:p w14:paraId="1354126F" w14:textId="1FB2D31F" w:rsidR="00954A43" w:rsidRPr="00A81A19" w:rsidRDefault="00461080" w:rsidP="00A81A19">
      <w:pPr>
        <w:pStyle w:val="ListParagraph"/>
        <w:numPr>
          <w:ilvl w:val="2"/>
          <w:numId w:val="26"/>
        </w:numPr>
        <w:ind w:left="0" w:firstLine="0"/>
      </w:pPr>
      <w:r w:rsidRPr="00A81A19">
        <w:rPr>
          <w:color w:val="000000" w:themeColor="text1"/>
        </w:rPr>
        <w:t xml:space="preserve">Turn on the heating </w:t>
      </w:r>
      <w:r w:rsidR="002D7F67" w:rsidRPr="00A81A19">
        <w:rPr>
          <w:color w:val="000000" w:themeColor="text1"/>
        </w:rPr>
        <w:t>carpet</w:t>
      </w:r>
      <w:r w:rsidR="00943996" w:rsidRPr="00A81A19">
        <w:rPr>
          <w:color w:val="000000" w:themeColor="text1"/>
        </w:rPr>
        <w:t xml:space="preserve"> and set it to 37 ˚C</w:t>
      </w:r>
      <w:r w:rsidRPr="00A81A19">
        <w:rPr>
          <w:color w:val="000000" w:themeColor="text1"/>
        </w:rPr>
        <w:t xml:space="preserve"> to keep animal temperature stable while under anesthesia.</w:t>
      </w:r>
    </w:p>
    <w:p w14:paraId="079F98BE" w14:textId="77777777" w:rsidR="00E2318E" w:rsidRPr="00A81A19" w:rsidRDefault="00E2318E" w:rsidP="00A81A19"/>
    <w:p w14:paraId="1B53DDDB" w14:textId="4B9A2712" w:rsidR="00954A43" w:rsidRPr="00A81A19" w:rsidRDefault="00461080" w:rsidP="00A81A19">
      <w:pPr>
        <w:pStyle w:val="ListParagraph"/>
        <w:numPr>
          <w:ilvl w:val="2"/>
          <w:numId w:val="26"/>
        </w:numPr>
        <w:ind w:left="0" w:firstLine="0"/>
      </w:pPr>
      <w:r w:rsidRPr="00A81A19">
        <w:rPr>
          <w:color w:val="000000" w:themeColor="text1"/>
        </w:rPr>
        <w:t>Make sure the scavenging system for isoflurane is functioning.</w:t>
      </w:r>
    </w:p>
    <w:p w14:paraId="73D9CAA2" w14:textId="77777777" w:rsidR="00E2318E" w:rsidRPr="00A81A19" w:rsidRDefault="00E2318E" w:rsidP="00A81A19"/>
    <w:p w14:paraId="7B72D081" w14:textId="77777777" w:rsidR="00BF4F96" w:rsidRPr="00A81A19" w:rsidRDefault="00461080" w:rsidP="00A81A19">
      <w:pPr>
        <w:pStyle w:val="ListParagraph"/>
        <w:numPr>
          <w:ilvl w:val="2"/>
          <w:numId w:val="26"/>
        </w:numPr>
        <w:ind w:left="0" w:firstLine="0"/>
      </w:pPr>
      <w:r w:rsidRPr="00A81A19">
        <w:rPr>
          <w:color w:val="000000" w:themeColor="text1"/>
        </w:rPr>
        <w:t>Open the valve of oxygen flow.</w:t>
      </w:r>
    </w:p>
    <w:p w14:paraId="7EB5DCAC" w14:textId="77777777" w:rsidR="00954A43" w:rsidRPr="00A81A19" w:rsidRDefault="00954A43" w:rsidP="00A81A19">
      <w:pPr>
        <w:pStyle w:val="ListParagraph"/>
        <w:ind w:left="0"/>
      </w:pPr>
    </w:p>
    <w:p w14:paraId="21DF9D69" w14:textId="1E22A38E" w:rsidR="00954A43" w:rsidRPr="00A81A19" w:rsidRDefault="00461080" w:rsidP="00A81A19">
      <w:pPr>
        <w:pStyle w:val="ListParagraph"/>
        <w:numPr>
          <w:ilvl w:val="1"/>
          <w:numId w:val="26"/>
        </w:numPr>
        <w:ind w:firstLine="0"/>
        <w:rPr>
          <w:b/>
        </w:rPr>
      </w:pPr>
      <w:r w:rsidRPr="00A81A19">
        <w:rPr>
          <w:b/>
          <w:color w:val="000000" w:themeColor="text1"/>
        </w:rPr>
        <w:t>Anesthesia induction, and animal fixation</w:t>
      </w:r>
    </w:p>
    <w:p w14:paraId="31E93B81" w14:textId="77777777" w:rsidR="00E2318E" w:rsidRPr="00A81A19" w:rsidRDefault="00E2318E" w:rsidP="00A81A19"/>
    <w:p w14:paraId="1AA6806A" w14:textId="1941D1EA" w:rsidR="00954A43" w:rsidRPr="00A81A19" w:rsidRDefault="00461080" w:rsidP="00A81A19">
      <w:pPr>
        <w:pStyle w:val="ListParagraph"/>
        <w:numPr>
          <w:ilvl w:val="2"/>
          <w:numId w:val="26"/>
        </w:numPr>
        <w:ind w:left="0" w:firstLine="0"/>
      </w:pPr>
      <w:r w:rsidRPr="00A81A19">
        <w:rPr>
          <w:color w:val="000000" w:themeColor="text1"/>
        </w:rPr>
        <w:t>Place the mouse in the anesthesia induction chamber at 3% isoflurane in 1</w:t>
      </w:r>
      <w:r w:rsidR="003D3680">
        <w:rPr>
          <w:color w:val="000000" w:themeColor="text1"/>
        </w:rPr>
        <w:t xml:space="preserve"> </w:t>
      </w:r>
      <w:r w:rsidRPr="00A81A19">
        <w:rPr>
          <w:color w:val="000000" w:themeColor="text1"/>
        </w:rPr>
        <w:t>L/min O</w:t>
      </w:r>
      <w:r w:rsidRPr="00A81A19">
        <w:rPr>
          <w:color w:val="000000" w:themeColor="text1"/>
          <w:vertAlign w:val="subscript"/>
        </w:rPr>
        <w:t>2</w:t>
      </w:r>
      <w:r w:rsidRPr="00A81A19">
        <w:rPr>
          <w:color w:val="000000" w:themeColor="text1"/>
        </w:rPr>
        <w:t xml:space="preserve"> and wait until it loses consciousness. Assess anesthesia using </w:t>
      </w:r>
      <w:r w:rsidR="00A55D62" w:rsidRPr="00A81A19">
        <w:rPr>
          <w:color w:val="000000" w:themeColor="text1"/>
        </w:rPr>
        <w:t xml:space="preserve">the </w:t>
      </w:r>
      <w:r w:rsidRPr="00A81A19">
        <w:rPr>
          <w:noProof/>
          <w:color w:val="000000" w:themeColor="text1"/>
        </w:rPr>
        <w:t>toe</w:t>
      </w:r>
      <w:r w:rsidRPr="00A81A19">
        <w:rPr>
          <w:color w:val="000000" w:themeColor="text1"/>
        </w:rPr>
        <w:t xml:space="preserve"> pinch reflex test.</w:t>
      </w:r>
    </w:p>
    <w:p w14:paraId="3E813E21" w14:textId="77777777" w:rsidR="00E2318E" w:rsidRPr="00A81A19" w:rsidRDefault="00E2318E" w:rsidP="00A81A19"/>
    <w:p w14:paraId="00992FFD" w14:textId="1821D84F" w:rsidR="00886949" w:rsidRPr="00A81A19" w:rsidRDefault="00461080" w:rsidP="00A81A19">
      <w:pPr>
        <w:pStyle w:val="ListParagraph"/>
        <w:numPr>
          <w:ilvl w:val="2"/>
          <w:numId w:val="26"/>
        </w:numPr>
        <w:ind w:left="0" w:firstLine="0"/>
        <w:rPr>
          <w:color w:val="000000" w:themeColor="text1"/>
        </w:rPr>
      </w:pPr>
      <w:r w:rsidRPr="00A81A19">
        <w:rPr>
          <w:color w:val="000000" w:themeColor="text1"/>
        </w:rPr>
        <w:t>Weigh the animal.</w:t>
      </w:r>
    </w:p>
    <w:p w14:paraId="6573FB5B" w14:textId="77777777" w:rsidR="00E2318E" w:rsidRPr="00A81A19" w:rsidRDefault="00E2318E" w:rsidP="00A81A19">
      <w:pPr>
        <w:rPr>
          <w:color w:val="000000" w:themeColor="text1"/>
        </w:rPr>
      </w:pPr>
    </w:p>
    <w:p w14:paraId="0FD2A959" w14:textId="183BF55B" w:rsidR="00954A43" w:rsidRPr="00A81A19" w:rsidRDefault="00461080" w:rsidP="00A81A19">
      <w:pPr>
        <w:pStyle w:val="ListParagraph"/>
        <w:numPr>
          <w:ilvl w:val="2"/>
          <w:numId w:val="26"/>
        </w:numPr>
        <w:ind w:left="0" w:firstLine="0"/>
      </w:pPr>
      <w:r w:rsidRPr="00A81A19">
        <w:rPr>
          <w:color w:val="000000" w:themeColor="text1"/>
        </w:rPr>
        <w:t>Apply anti-inflammatory (Meloxicam, 1mg/</w:t>
      </w:r>
      <w:r w:rsidR="00615A22" w:rsidRPr="00A81A19">
        <w:rPr>
          <w:color w:val="000000" w:themeColor="text1"/>
        </w:rPr>
        <w:t xml:space="preserve">Kg) and pain killer (Vetalgin, </w:t>
      </w:r>
      <w:r w:rsidRPr="00A81A19">
        <w:rPr>
          <w:color w:val="000000" w:themeColor="text1"/>
        </w:rPr>
        <w:t>200mg/kg) drugs subcutaneously</w:t>
      </w:r>
      <w:r w:rsidR="00AF53E5" w:rsidRPr="00A81A19">
        <w:rPr>
          <w:color w:val="000000" w:themeColor="text1"/>
        </w:rPr>
        <w:t>.</w:t>
      </w:r>
    </w:p>
    <w:p w14:paraId="4F4061B9" w14:textId="77777777" w:rsidR="00E2318E" w:rsidRPr="00A81A19" w:rsidRDefault="00E2318E" w:rsidP="00A81A19"/>
    <w:p w14:paraId="1FB763CC" w14:textId="7532AF03" w:rsidR="00954A43" w:rsidRPr="00A81A19" w:rsidRDefault="00461080" w:rsidP="00A81A19">
      <w:pPr>
        <w:pStyle w:val="ListParagraph"/>
        <w:numPr>
          <w:ilvl w:val="2"/>
          <w:numId w:val="26"/>
        </w:numPr>
        <w:ind w:left="0" w:firstLine="0"/>
      </w:pPr>
      <w:r w:rsidRPr="00A81A19">
        <w:rPr>
          <w:color w:val="000000" w:themeColor="text1"/>
        </w:rPr>
        <w:lastRenderedPageBreak/>
        <w:t xml:space="preserve">Position the mouse on the heating </w:t>
      </w:r>
      <w:r w:rsidR="00D82C89" w:rsidRPr="00A81A19">
        <w:rPr>
          <w:noProof/>
          <w:color w:val="000000" w:themeColor="text1"/>
        </w:rPr>
        <w:t>carpet</w:t>
      </w:r>
      <w:r w:rsidRPr="00A81A19">
        <w:rPr>
          <w:color w:val="000000" w:themeColor="text1"/>
        </w:rPr>
        <w:t>. Make sure that the animal is not in direct contact with the heating</w:t>
      </w:r>
      <w:r w:rsidR="00886949" w:rsidRPr="00A81A19">
        <w:rPr>
          <w:color w:val="000000" w:themeColor="text1"/>
        </w:rPr>
        <w:t xml:space="preserve"> carpet to avoid thermal burns.</w:t>
      </w:r>
    </w:p>
    <w:p w14:paraId="4CDEB1F4" w14:textId="77777777" w:rsidR="00E2318E" w:rsidRPr="00A81A19" w:rsidRDefault="00E2318E" w:rsidP="00A81A19"/>
    <w:p w14:paraId="597C4B62" w14:textId="787EF7A4" w:rsidR="00954A43" w:rsidRPr="00A81A19" w:rsidRDefault="00461080" w:rsidP="00A81A19">
      <w:pPr>
        <w:pStyle w:val="ListParagraph"/>
        <w:numPr>
          <w:ilvl w:val="2"/>
          <w:numId w:val="26"/>
        </w:numPr>
        <w:ind w:left="0" w:firstLine="0"/>
      </w:pPr>
      <w:r w:rsidRPr="00A81A19">
        <w:rPr>
          <w:color w:val="000000" w:themeColor="text1"/>
        </w:rPr>
        <w:t xml:space="preserve">Secure the head to the stereotactic apparatus and position the nose cone to cover the snout. To maintain </w:t>
      </w:r>
      <w:r w:rsidR="00943D5B" w:rsidRPr="00A81A19">
        <w:rPr>
          <w:color w:val="000000" w:themeColor="text1"/>
        </w:rPr>
        <w:t>anesthesia,</w:t>
      </w:r>
      <w:r w:rsidRPr="00A81A19">
        <w:rPr>
          <w:color w:val="000000" w:themeColor="text1"/>
        </w:rPr>
        <w:t xml:space="preserve"> decrease isoflurane to 1.5-2%. Throughout the surgery</w:t>
      </w:r>
      <w:r w:rsidR="00D82C89" w:rsidRPr="00A81A19">
        <w:rPr>
          <w:color w:val="000000" w:themeColor="text1"/>
        </w:rPr>
        <w:t>,</w:t>
      </w:r>
      <w:r w:rsidRPr="00A81A19">
        <w:rPr>
          <w:color w:val="000000" w:themeColor="text1"/>
        </w:rPr>
        <w:t xml:space="preserve"> monitor mouse state by visually monitoring breathing</w:t>
      </w:r>
      <w:r w:rsidR="009B6DCE" w:rsidRPr="00A81A19">
        <w:rPr>
          <w:color w:val="000000" w:themeColor="text1"/>
        </w:rPr>
        <w:t xml:space="preserve"> and by testing toe pinch reflex.</w:t>
      </w:r>
      <w:r w:rsidRPr="00A81A19">
        <w:rPr>
          <w:color w:val="000000" w:themeColor="text1"/>
        </w:rPr>
        <w:t xml:space="preserve"> </w:t>
      </w:r>
      <w:r w:rsidR="009B6DCE" w:rsidRPr="00A81A19">
        <w:rPr>
          <w:color w:val="000000" w:themeColor="text1"/>
        </w:rPr>
        <w:t>Regulate</w:t>
      </w:r>
      <w:r w:rsidRPr="00A81A19">
        <w:rPr>
          <w:color w:val="000000" w:themeColor="text1"/>
        </w:rPr>
        <w:t xml:space="preserve"> isoflurane percentage if necessary.</w:t>
      </w:r>
    </w:p>
    <w:p w14:paraId="20465DD0" w14:textId="77777777" w:rsidR="00E2318E" w:rsidRPr="00A81A19" w:rsidRDefault="00E2318E" w:rsidP="00A81A19"/>
    <w:p w14:paraId="1064CEA0" w14:textId="569A7B46" w:rsidR="009B6DCE" w:rsidRPr="00A81A19" w:rsidRDefault="00461080" w:rsidP="00A81A19">
      <w:pPr>
        <w:pStyle w:val="ListParagraph"/>
        <w:numPr>
          <w:ilvl w:val="2"/>
          <w:numId w:val="26"/>
        </w:numPr>
        <w:ind w:left="0" w:firstLine="0"/>
      </w:pPr>
      <w:r w:rsidRPr="00A81A19">
        <w:rPr>
          <w:color w:val="000000" w:themeColor="text1"/>
        </w:rPr>
        <w:t>Apply ophthalmic ointment to the eyes to prevent dehydration and potential blindness.</w:t>
      </w:r>
    </w:p>
    <w:p w14:paraId="7F780E48" w14:textId="77777777" w:rsidR="00E2318E" w:rsidRPr="00A81A19" w:rsidRDefault="00E2318E" w:rsidP="00A81A19"/>
    <w:p w14:paraId="06578E05" w14:textId="55FA0F1E" w:rsidR="00954A43" w:rsidRPr="00A81A19" w:rsidRDefault="003D3680" w:rsidP="00A81A19">
      <w:pPr>
        <w:rPr>
          <w:color w:val="000000" w:themeColor="text1"/>
          <w:shd w:val="clear" w:color="auto" w:fill="FFFFFF"/>
        </w:rPr>
      </w:pPr>
      <w:r w:rsidRPr="00A81A19">
        <w:rPr>
          <w:color w:val="000000" w:themeColor="text1"/>
          <w:shd w:val="clear" w:color="auto" w:fill="FFFFFF"/>
        </w:rPr>
        <w:t xml:space="preserve">NOTE: </w:t>
      </w:r>
      <w:r>
        <w:rPr>
          <w:color w:val="000000" w:themeColor="text1"/>
          <w:shd w:val="clear" w:color="auto" w:fill="FFFFFF"/>
        </w:rPr>
        <w:t>F</w:t>
      </w:r>
      <w:r w:rsidR="009B6DCE" w:rsidRPr="00A81A19">
        <w:rPr>
          <w:color w:val="000000" w:themeColor="text1"/>
          <w:shd w:val="clear" w:color="auto" w:fill="FFFFFF"/>
        </w:rPr>
        <w:t>or anesthesia and animal medication</w:t>
      </w:r>
      <w:r>
        <w:rPr>
          <w:color w:val="000000" w:themeColor="text1"/>
          <w:shd w:val="clear" w:color="auto" w:fill="FFFFFF"/>
        </w:rPr>
        <w:t>,</w:t>
      </w:r>
      <w:r w:rsidR="009B6DCE" w:rsidRPr="00A81A19">
        <w:rPr>
          <w:color w:val="000000" w:themeColor="text1"/>
          <w:shd w:val="clear" w:color="auto" w:fill="FFFFFF"/>
        </w:rPr>
        <w:t xml:space="preserve"> alternative methods and drugs are possible. Please, refer to your animal license and the relative literature.</w:t>
      </w:r>
    </w:p>
    <w:p w14:paraId="35C77F40" w14:textId="77777777" w:rsidR="00E2318E" w:rsidRPr="00A81A19" w:rsidRDefault="00E2318E" w:rsidP="00A81A19"/>
    <w:p w14:paraId="67F00AA4" w14:textId="7D969A2A" w:rsidR="00954A43" w:rsidRPr="00A81A19" w:rsidRDefault="00461080" w:rsidP="00A81A19">
      <w:pPr>
        <w:pStyle w:val="ListParagraph"/>
        <w:numPr>
          <w:ilvl w:val="1"/>
          <w:numId w:val="26"/>
        </w:numPr>
        <w:ind w:firstLine="0"/>
        <w:rPr>
          <w:b/>
        </w:rPr>
      </w:pPr>
      <w:r w:rsidRPr="00A81A19">
        <w:rPr>
          <w:b/>
          <w:color w:val="000000" w:themeColor="text1"/>
        </w:rPr>
        <w:t>Optic cannula implantation</w:t>
      </w:r>
    </w:p>
    <w:p w14:paraId="15A548B4" w14:textId="77777777" w:rsidR="00E2318E" w:rsidRPr="00A81A19" w:rsidRDefault="00E2318E" w:rsidP="00A81A19"/>
    <w:p w14:paraId="7ED51196" w14:textId="1D749695" w:rsidR="00E73124" w:rsidRPr="00A81A19" w:rsidRDefault="00E73124" w:rsidP="00A81A19">
      <w:pPr>
        <w:pStyle w:val="ListParagraph"/>
        <w:numPr>
          <w:ilvl w:val="2"/>
          <w:numId w:val="26"/>
        </w:numPr>
        <w:ind w:left="0" w:firstLine="0"/>
      </w:pPr>
      <w:r w:rsidRPr="00A81A19">
        <w:t>Turn on fiber optic light source.</w:t>
      </w:r>
    </w:p>
    <w:p w14:paraId="1CC1A454" w14:textId="77777777" w:rsidR="00E2318E" w:rsidRPr="00A81A19" w:rsidRDefault="00E2318E" w:rsidP="00A81A19"/>
    <w:p w14:paraId="4F10A9CB" w14:textId="1E08F8AF" w:rsidR="00954A43" w:rsidRPr="00A81A19" w:rsidRDefault="00FB0777" w:rsidP="00A81A19">
      <w:pPr>
        <w:pStyle w:val="ListParagraph"/>
        <w:numPr>
          <w:ilvl w:val="2"/>
          <w:numId w:val="26"/>
        </w:numPr>
        <w:ind w:left="0" w:firstLine="0"/>
      </w:pPr>
      <w:r w:rsidRPr="00A81A19">
        <w:rPr>
          <w:color w:val="000000" w:themeColor="text1"/>
          <w:highlight w:val="yellow"/>
        </w:rPr>
        <w:t xml:space="preserve">Remove </w:t>
      </w:r>
      <w:r w:rsidR="00461080" w:rsidRPr="00A81A19">
        <w:rPr>
          <w:color w:val="000000" w:themeColor="text1"/>
          <w:highlight w:val="yellow"/>
        </w:rPr>
        <w:t xml:space="preserve">the hair and </w:t>
      </w:r>
      <w:r w:rsidR="00736582" w:rsidRPr="00A81A19">
        <w:rPr>
          <w:color w:val="000000" w:themeColor="text1"/>
          <w:highlight w:val="yellow"/>
        </w:rPr>
        <w:t>disinfect</w:t>
      </w:r>
      <w:r w:rsidR="00461080" w:rsidRPr="00A81A19">
        <w:rPr>
          <w:color w:val="000000" w:themeColor="text1"/>
          <w:highlight w:val="yellow"/>
        </w:rPr>
        <w:t xml:space="preserve"> the skin over the mouse head.</w:t>
      </w:r>
    </w:p>
    <w:p w14:paraId="593905CC" w14:textId="77777777" w:rsidR="00E2318E" w:rsidRPr="00A81A19" w:rsidRDefault="00E2318E" w:rsidP="00A81A19"/>
    <w:p w14:paraId="4D4EA5CA" w14:textId="2BB3293A" w:rsidR="00954A43" w:rsidRPr="00A81A19" w:rsidRDefault="005C5B38" w:rsidP="00A81A19">
      <w:pPr>
        <w:pStyle w:val="ListParagraph"/>
        <w:numPr>
          <w:ilvl w:val="2"/>
          <w:numId w:val="26"/>
        </w:numPr>
        <w:ind w:left="0" w:firstLine="0"/>
      </w:pPr>
      <w:r w:rsidRPr="00A81A19">
        <w:rPr>
          <w:color w:val="000000" w:themeColor="text1"/>
          <w:highlight w:val="yellow"/>
        </w:rPr>
        <w:t>Using scissors and forceps, r</w:t>
      </w:r>
      <w:r w:rsidR="00461080" w:rsidRPr="00A81A19">
        <w:rPr>
          <w:color w:val="000000" w:themeColor="text1"/>
          <w:highlight w:val="yellow"/>
        </w:rPr>
        <w:t xml:space="preserve">emove </w:t>
      </w:r>
      <w:r w:rsidR="003D3680">
        <w:rPr>
          <w:color w:val="000000" w:themeColor="text1"/>
          <w:highlight w:val="yellow"/>
        </w:rPr>
        <w:t xml:space="preserve">the </w:t>
      </w:r>
      <w:r w:rsidR="00461080" w:rsidRPr="00A81A19">
        <w:rPr>
          <w:noProof/>
          <w:color w:val="000000" w:themeColor="text1"/>
          <w:highlight w:val="yellow"/>
        </w:rPr>
        <w:t>mouse</w:t>
      </w:r>
      <w:r w:rsidR="00461080" w:rsidRPr="00A81A19">
        <w:rPr>
          <w:color w:val="000000" w:themeColor="text1"/>
          <w:highlight w:val="yellow"/>
        </w:rPr>
        <w:t xml:space="preserve"> scalp. Start by making a small cut in the scalp in a position close to lambda. Continue by opening the scalp on the two sides. First move laterally in the direction of ears, then rostrally, in the direction of eye orbits, to form a triangle on th</w:t>
      </w:r>
      <w:r w:rsidR="008142ED" w:rsidRPr="00A81A19">
        <w:rPr>
          <w:color w:val="000000" w:themeColor="text1"/>
          <w:highlight w:val="yellow"/>
        </w:rPr>
        <w:t>e sagittal axis, approximately 4</w:t>
      </w:r>
      <w:r w:rsidR="00461080" w:rsidRPr="00A81A19">
        <w:rPr>
          <w:color w:val="000000" w:themeColor="text1"/>
          <w:highlight w:val="yellow"/>
        </w:rPr>
        <w:t xml:space="preserve"> mm rostral to bregma</w:t>
      </w:r>
      <w:r w:rsidR="00461080" w:rsidRPr="00A81A19">
        <w:rPr>
          <w:color w:val="000000" w:themeColor="text1"/>
        </w:rPr>
        <w:t>. Pay attention not to cut too close to ears and eyes, but expose bregma and lambda, as well as parietal bones and the posterior half of frontal bones.</w:t>
      </w:r>
    </w:p>
    <w:p w14:paraId="70345DF5" w14:textId="77777777" w:rsidR="00E2318E" w:rsidRPr="00A81A19" w:rsidRDefault="00E2318E" w:rsidP="00A81A19"/>
    <w:p w14:paraId="5D3B1670" w14:textId="55E65337" w:rsidR="00954A43" w:rsidRPr="00A81A19" w:rsidRDefault="00461080" w:rsidP="00A81A19">
      <w:pPr>
        <w:pStyle w:val="ListParagraph"/>
        <w:numPr>
          <w:ilvl w:val="2"/>
          <w:numId w:val="26"/>
        </w:numPr>
        <w:ind w:left="0" w:firstLine="0"/>
      </w:pPr>
      <w:r w:rsidRPr="00A81A19">
        <w:rPr>
          <w:color w:val="000000" w:themeColor="text1"/>
          <w:highlight w:val="yellow"/>
        </w:rPr>
        <w:t>Apply one</w:t>
      </w:r>
      <w:r w:rsidR="00736582" w:rsidRPr="00A81A19">
        <w:rPr>
          <w:color w:val="000000" w:themeColor="text1"/>
          <w:highlight w:val="yellow"/>
        </w:rPr>
        <w:t xml:space="preserve"> drop</w:t>
      </w:r>
      <w:r w:rsidRPr="00A81A19">
        <w:rPr>
          <w:color w:val="000000" w:themeColor="text1"/>
          <w:highlight w:val="yellow"/>
        </w:rPr>
        <w:t xml:space="preserve"> </w:t>
      </w:r>
      <w:r w:rsidR="00736582" w:rsidRPr="00A81A19">
        <w:rPr>
          <w:color w:val="000000" w:themeColor="text1"/>
          <w:highlight w:val="yellow"/>
        </w:rPr>
        <w:t>(</w:t>
      </w:r>
      <w:r w:rsidR="00615A22" w:rsidRPr="00A81A19">
        <w:rPr>
          <w:color w:val="000000" w:themeColor="text1"/>
          <w:highlight w:val="yellow"/>
        </w:rPr>
        <w:t>≈10 mg</w:t>
      </w:r>
      <w:r w:rsidR="00736582" w:rsidRPr="00A81A19">
        <w:rPr>
          <w:color w:val="000000" w:themeColor="text1"/>
          <w:highlight w:val="yellow"/>
        </w:rPr>
        <w:t>) of</w:t>
      </w:r>
      <w:r w:rsidR="00615A22" w:rsidRPr="00A81A19">
        <w:rPr>
          <w:color w:val="000000" w:themeColor="text1"/>
          <w:highlight w:val="yellow"/>
        </w:rPr>
        <w:t xml:space="preserve"> </w:t>
      </w:r>
      <w:r w:rsidR="00943D5B" w:rsidRPr="00A81A19">
        <w:rPr>
          <w:color w:val="000000" w:themeColor="text1"/>
          <w:highlight w:val="yellow"/>
        </w:rPr>
        <w:t>lidocaine</w:t>
      </w:r>
      <w:r w:rsidR="00D315D4" w:rsidRPr="00A81A19">
        <w:rPr>
          <w:color w:val="000000" w:themeColor="text1"/>
          <w:highlight w:val="yellow"/>
        </w:rPr>
        <w:t xml:space="preserve"> </w:t>
      </w:r>
      <w:r w:rsidRPr="00A81A19">
        <w:rPr>
          <w:color w:val="000000" w:themeColor="text1"/>
          <w:highlight w:val="yellow"/>
        </w:rPr>
        <w:t>(</w:t>
      </w:r>
      <w:r w:rsidR="00615A22" w:rsidRPr="00A81A19">
        <w:rPr>
          <w:color w:val="000000" w:themeColor="text1"/>
          <w:highlight w:val="yellow"/>
        </w:rPr>
        <w:t>28.9</w:t>
      </w:r>
      <w:r w:rsidR="00986C38" w:rsidRPr="00A81A19">
        <w:rPr>
          <w:color w:val="000000" w:themeColor="text1"/>
          <w:highlight w:val="yellow"/>
        </w:rPr>
        <w:t>% v</w:t>
      </w:r>
      <w:r w:rsidR="005D6FFA" w:rsidRPr="00A81A19">
        <w:rPr>
          <w:color w:val="000000" w:themeColor="text1"/>
          <w:highlight w:val="yellow"/>
        </w:rPr>
        <w:t>/v</w:t>
      </w:r>
      <w:r w:rsidR="00986C38" w:rsidRPr="00A81A19">
        <w:rPr>
          <w:color w:val="000000" w:themeColor="text1"/>
          <w:highlight w:val="yellow"/>
        </w:rPr>
        <w:t xml:space="preserve"> in alcohol</w:t>
      </w:r>
      <w:r w:rsidR="00615A22" w:rsidRPr="00A81A19">
        <w:rPr>
          <w:color w:val="000000" w:themeColor="text1"/>
          <w:highlight w:val="yellow"/>
        </w:rPr>
        <w:t>) to the skull.</w:t>
      </w:r>
    </w:p>
    <w:p w14:paraId="001356F3" w14:textId="77777777" w:rsidR="00E2318E" w:rsidRPr="00A81A19" w:rsidRDefault="00E2318E" w:rsidP="00A81A19"/>
    <w:p w14:paraId="3ED8C1A5" w14:textId="5E805FF2" w:rsidR="00E8705F" w:rsidRPr="00A81A19" w:rsidRDefault="00461080" w:rsidP="00A81A19">
      <w:pPr>
        <w:pStyle w:val="ListParagraph"/>
        <w:numPr>
          <w:ilvl w:val="2"/>
          <w:numId w:val="26"/>
        </w:numPr>
        <w:ind w:left="0" w:firstLine="0"/>
      </w:pPr>
      <w:r w:rsidRPr="00A81A19">
        <w:rPr>
          <w:color w:val="000000" w:themeColor="text1"/>
          <w:highlight w:val="yellow"/>
        </w:rPr>
        <w:t>Clear the periosteum and dry the skull using a cotton swab.</w:t>
      </w:r>
    </w:p>
    <w:p w14:paraId="7DEDBFB2" w14:textId="77777777" w:rsidR="00E2318E" w:rsidRPr="00A81A19" w:rsidRDefault="00E2318E" w:rsidP="00A81A19"/>
    <w:p w14:paraId="1C89B38E" w14:textId="4CE79542" w:rsidR="00954A43" w:rsidRPr="00A81A19" w:rsidRDefault="00E8705F" w:rsidP="00A81A19">
      <w:pPr>
        <w:pStyle w:val="ListParagraph"/>
        <w:numPr>
          <w:ilvl w:val="2"/>
          <w:numId w:val="26"/>
        </w:numPr>
        <w:ind w:left="0" w:firstLine="0"/>
      </w:pPr>
      <w:r w:rsidRPr="00A81A19">
        <w:rPr>
          <w:highlight w:val="yellow"/>
        </w:rPr>
        <w:t xml:space="preserve">Position the ear bars, to fix </w:t>
      </w:r>
      <w:r w:rsidR="003D3680">
        <w:rPr>
          <w:highlight w:val="yellow"/>
        </w:rPr>
        <w:t xml:space="preserve">the </w:t>
      </w:r>
      <w:r w:rsidRPr="00A81A19">
        <w:rPr>
          <w:noProof/>
          <w:highlight w:val="yellow"/>
        </w:rPr>
        <w:t>mouse</w:t>
      </w:r>
      <w:r w:rsidRPr="00A81A19">
        <w:rPr>
          <w:highlight w:val="yellow"/>
        </w:rPr>
        <w:t xml:space="preserve"> head.</w:t>
      </w:r>
    </w:p>
    <w:p w14:paraId="1F716932" w14:textId="77777777" w:rsidR="00E2318E" w:rsidRPr="00A81A19" w:rsidRDefault="00E2318E" w:rsidP="00A81A19"/>
    <w:p w14:paraId="69BA158A" w14:textId="5A960BB1" w:rsidR="00954A43" w:rsidRPr="00A81A19" w:rsidRDefault="00461080" w:rsidP="00A81A19">
      <w:pPr>
        <w:pStyle w:val="ListParagraph"/>
        <w:numPr>
          <w:ilvl w:val="2"/>
          <w:numId w:val="26"/>
        </w:numPr>
        <w:ind w:left="0" w:firstLine="0"/>
      </w:pPr>
      <w:r w:rsidRPr="00A81A19">
        <w:rPr>
          <w:color w:val="000000" w:themeColor="text1"/>
          <w:highlight w:val="yellow"/>
        </w:rPr>
        <w:t>Make a small craniotomy, using a</w:t>
      </w:r>
      <w:r w:rsidR="00AF051C" w:rsidRPr="00A81A19">
        <w:rPr>
          <w:color w:val="000000" w:themeColor="text1"/>
          <w:highlight w:val="yellow"/>
        </w:rPr>
        <w:t xml:space="preserve"> micro-drill with a</w:t>
      </w:r>
      <w:r w:rsidRPr="00A81A19">
        <w:rPr>
          <w:color w:val="000000" w:themeColor="text1"/>
          <w:highlight w:val="yellow"/>
        </w:rPr>
        <w:t xml:space="preserve"> 0.</w:t>
      </w:r>
      <w:r w:rsidR="00AF051C" w:rsidRPr="00A81A19">
        <w:rPr>
          <w:color w:val="000000" w:themeColor="text1"/>
          <w:highlight w:val="yellow"/>
        </w:rPr>
        <w:t>5</w:t>
      </w:r>
      <w:r w:rsidRPr="00A81A19">
        <w:rPr>
          <w:color w:val="000000" w:themeColor="text1"/>
          <w:highlight w:val="yellow"/>
        </w:rPr>
        <w:t xml:space="preserve"> mm width </w:t>
      </w:r>
      <w:r w:rsidR="00AF051C" w:rsidRPr="00A81A19">
        <w:rPr>
          <w:color w:val="000000" w:themeColor="text1"/>
          <w:highlight w:val="yellow"/>
        </w:rPr>
        <w:t>burr</w:t>
      </w:r>
      <w:r w:rsidRPr="00A81A19">
        <w:rPr>
          <w:color w:val="000000" w:themeColor="text1"/>
          <w:highlight w:val="yellow"/>
        </w:rPr>
        <w:t xml:space="preserve">. Position the hole into </w:t>
      </w:r>
      <w:r w:rsidR="00AF051C" w:rsidRPr="00A81A19">
        <w:rPr>
          <w:color w:val="000000" w:themeColor="text1"/>
          <w:highlight w:val="yellow"/>
        </w:rPr>
        <w:t xml:space="preserve">the </w:t>
      </w:r>
      <w:r w:rsidRPr="00A81A19">
        <w:rPr>
          <w:color w:val="000000" w:themeColor="text1"/>
          <w:highlight w:val="yellow"/>
        </w:rPr>
        <w:t>frontal bone</w:t>
      </w:r>
      <w:r w:rsidR="00AF051C" w:rsidRPr="00A81A19">
        <w:rPr>
          <w:color w:val="000000" w:themeColor="text1"/>
          <w:highlight w:val="yellow"/>
        </w:rPr>
        <w:t xml:space="preserve"> opposite to the imaged hippocampus</w:t>
      </w:r>
      <w:r w:rsidRPr="00A81A19">
        <w:rPr>
          <w:color w:val="000000" w:themeColor="text1"/>
          <w:highlight w:val="yellow"/>
        </w:rPr>
        <w:t xml:space="preserve">, approximately 1.5 mm from </w:t>
      </w:r>
      <w:r w:rsidR="00A55D62" w:rsidRPr="00A81A19">
        <w:rPr>
          <w:color w:val="000000" w:themeColor="text1"/>
          <w:highlight w:val="yellow"/>
        </w:rPr>
        <w:t xml:space="preserve">the </w:t>
      </w:r>
      <w:r w:rsidRPr="00A81A19">
        <w:rPr>
          <w:noProof/>
          <w:color w:val="000000" w:themeColor="text1"/>
          <w:highlight w:val="yellow"/>
        </w:rPr>
        <w:t>sagittal</w:t>
      </w:r>
      <w:r w:rsidRPr="00A81A19">
        <w:rPr>
          <w:color w:val="000000" w:themeColor="text1"/>
          <w:highlight w:val="yellow"/>
        </w:rPr>
        <w:t xml:space="preserve"> suture and</w:t>
      </w:r>
      <w:r w:rsidR="008142ED" w:rsidRPr="00A81A19">
        <w:rPr>
          <w:color w:val="000000" w:themeColor="text1"/>
          <w:highlight w:val="yellow"/>
        </w:rPr>
        <w:t xml:space="preserve"> 2 mm distant from</w:t>
      </w:r>
      <w:r w:rsidRPr="00A81A19">
        <w:rPr>
          <w:color w:val="000000" w:themeColor="text1"/>
          <w:highlight w:val="yellow"/>
        </w:rPr>
        <w:t xml:space="preserve"> </w:t>
      </w:r>
      <w:r w:rsidR="00A55D62" w:rsidRPr="00A81A19">
        <w:rPr>
          <w:color w:val="000000" w:themeColor="text1"/>
          <w:highlight w:val="yellow"/>
        </w:rPr>
        <w:t xml:space="preserve">the </w:t>
      </w:r>
      <w:r w:rsidRPr="00A81A19">
        <w:rPr>
          <w:noProof/>
          <w:color w:val="000000" w:themeColor="text1"/>
          <w:highlight w:val="yellow"/>
        </w:rPr>
        <w:t>coronal</w:t>
      </w:r>
      <w:r w:rsidRPr="00A81A19">
        <w:rPr>
          <w:color w:val="000000" w:themeColor="text1"/>
          <w:highlight w:val="yellow"/>
        </w:rPr>
        <w:t xml:space="preserve"> suture</w:t>
      </w:r>
      <w:r w:rsidRPr="00A81A19">
        <w:rPr>
          <w:color w:val="000000" w:themeColor="text1"/>
        </w:rPr>
        <w:t>.</w:t>
      </w:r>
    </w:p>
    <w:p w14:paraId="74F05DC8" w14:textId="77777777" w:rsidR="00E2318E" w:rsidRPr="00A81A19" w:rsidRDefault="00E2318E" w:rsidP="00A81A19"/>
    <w:p w14:paraId="22D94FDD" w14:textId="0C0970E4" w:rsidR="00954A43" w:rsidRPr="00A81A19" w:rsidRDefault="00461080" w:rsidP="00A81A19">
      <w:pPr>
        <w:pStyle w:val="ListParagraph"/>
        <w:numPr>
          <w:ilvl w:val="2"/>
          <w:numId w:val="26"/>
        </w:numPr>
        <w:ind w:left="0" w:firstLine="0"/>
      </w:pPr>
      <w:r w:rsidRPr="00A81A19">
        <w:rPr>
          <w:color w:val="000000" w:themeColor="text1"/>
          <w:highlight w:val="yellow"/>
        </w:rPr>
        <w:t>Screw a 0.86 mm</w:t>
      </w:r>
      <w:r w:rsidR="005C5B38" w:rsidRPr="00A81A19">
        <w:rPr>
          <w:color w:val="000000" w:themeColor="text1"/>
          <w:highlight w:val="yellow"/>
        </w:rPr>
        <w:t>-</w:t>
      </w:r>
      <w:r w:rsidRPr="00A81A19">
        <w:rPr>
          <w:color w:val="000000" w:themeColor="text1"/>
          <w:highlight w:val="yellow"/>
        </w:rPr>
        <w:t>width stainless steel bone screw into the skull</w:t>
      </w:r>
      <w:r w:rsidR="00943996" w:rsidRPr="00A81A19">
        <w:rPr>
          <w:color w:val="000000" w:themeColor="text1"/>
          <w:highlight w:val="yellow"/>
        </w:rPr>
        <w:t xml:space="preserve"> hole</w:t>
      </w:r>
      <w:r w:rsidRPr="00A81A19">
        <w:rPr>
          <w:color w:val="000000" w:themeColor="text1"/>
          <w:highlight w:val="yellow"/>
        </w:rPr>
        <w:t>.</w:t>
      </w:r>
    </w:p>
    <w:p w14:paraId="613C8995" w14:textId="77777777" w:rsidR="00E2318E" w:rsidRPr="00A81A19" w:rsidRDefault="00E2318E" w:rsidP="00A81A19"/>
    <w:p w14:paraId="05D98703" w14:textId="2946A106" w:rsidR="00954A43" w:rsidRPr="00A81A19" w:rsidRDefault="00461080" w:rsidP="00A81A19">
      <w:pPr>
        <w:pStyle w:val="ListParagraph"/>
        <w:numPr>
          <w:ilvl w:val="2"/>
          <w:numId w:val="26"/>
        </w:numPr>
        <w:ind w:left="0" w:firstLine="0"/>
      </w:pPr>
      <w:r w:rsidRPr="00A81A19">
        <w:rPr>
          <w:color w:val="000000" w:themeColor="text1"/>
        </w:rPr>
        <w:t xml:space="preserve">If necessary, clean </w:t>
      </w:r>
      <w:r w:rsidR="003D3680">
        <w:rPr>
          <w:color w:val="000000" w:themeColor="text1"/>
        </w:rPr>
        <w:t xml:space="preserve">the </w:t>
      </w:r>
      <w:r w:rsidRPr="00A81A19">
        <w:rPr>
          <w:color w:val="000000" w:themeColor="text1"/>
        </w:rPr>
        <w:t>debris and dry the skull.</w:t>
      </w:r>
    </w:p>
    <w:p w14:paraId="4E2A20D9" w14:textId="77777777" w:rsidR="00E2318E" w:rsidRPr="00A81A19" w:rsidRDefault="00E2318E" w:rsidP="00A81A19"/>
    <w:p w14:paraId="051D3AA3" w14:textId="1BF5E4F0" w:rsidR="00736582" w:rsidRPr="003D3680" w:rsidRDefault="00736582" w:rsidP="00A81A19">
      <w:pPr>
        <w:pStyle w:val="ListParagraph"/>
        <w:numPr>
          <w:ilvl w:val="2"/>
          <w:numId w:val="26"/>
        </w:numPr>
        <w:ind w:left="0" w:firstLine="0"/>
        <w:rPr>
          <w:b/>
        </w:rPr>
      </w:pPr>
      <w:r w:rsidRPr="003D3680">
        <w:rPr>
          <w:b/>
          <w:color w:val="000000" w:themeColor="text1"/>
        </w:rPr>
        <w:t>Prepar</w:t>
      </w:r>
      <w:r w:rsidR="003D3680" w:rsidRPr="003D3680">
        <w:rPr>
          <w:b/>
          <w:color w:val="000000" w:themeColor="text1"/>
        </w:rPr>
        <w:t>ation of</w:t>
      </w:r>
      <w:r w:rsidR="00680074" w:rsidRPr="003D3680">
        <w:rPr>
          <w:b/>
          <w:color w:val="000000" w:themeColor="text1"/>
        </w:rPr>
        <w:t xml:space="preserve"> </w:t>
      </w:r>
      <w:r w:rsidR="001401CB" w:rsidRPr="003D3680">
        <w:rPr>
          <w:b/>
          <w:color w:val="000000" w:themeColor="text1"/>
        </w:rPr>
        <w:t>a mixture</w:t>
      </w:r>
      <w:r w:rsidR="00986C38" w:rsidRPr="003D3680">
        <w:rPr>
          <w:b/>
          <w:color w:val="000000" w:themeColor="text1"/>
        </w:rPr>
        <w:t xml:space="preserve"> of</w:t>
      </w:r>
      <w:r w:rsidRPr="003D3680">
        <w:rPr>
          <w:b/>
          <w:color w:val="000000" w:themeColor="text1"/>
        </w:rPr>
        <w:t xml:space="preserve"> quick adhesive </w:t>
      </w:r>
      <w:r w:rsidR="00680074" w:rsidRPr="003D3680">
        <w:rPr>
          <w:b/>
          <w:color w:val="000000" w:themeColor="text1"/>
        </w:rPr>
        <w:t>cement</w:t>
      </w:r>
    </w:p>
    <w:p w14:paraId="1CDCA227" w14:textId="77777777" w:rsidR="00E2318E" w:rsidRPr="00A81A19" w:rsidRDefault="00E2318E" w:rsidP="00A81A19"/>
    <w:p w14:paraId="4D5F29B3" w14:textId="6184D58E" w:rsidR="00FD66C4" w:rsidRPr="00A81A19" w:rsidRDefault="001401CB" w:rsidP="00A81A19">
      <w:pPr>
        <w:pStyle w:val="ListParagraph"/>
        <w:numPr>
          <w:ilvl w:val="3"/>
          <w:numId w:val="26"/>
        </w:numPr>
        <w:ind w:firstLine="0"/>
      </w:pPr>
      <w:r w:rsidRPr="00A81A19">
        <w:t xml:space="preserve">Using a small spoon (≈ </w:t>
      </w:r>
      <w:r w:rsidR="00436FEE" w:rsidRPr="00A81A19">
        <w:t>4.</w:t>
      </w:r>
      <w:r w:rsidRPr="00A81A19">
        <w:t>5 mm diameter), d</w:t>
      </w:r>
      <w:r w:rsidR="00736582" w:rsidRPr="00A81A19">
        <w:t xml:space="preserve">ispense </w:t>
      </w:r>
      <w:r w:rsidR="00D4557C" w:rsidRPr="00A81A19">
        <w:t>1-</w:t>
      </w:r>
      <w:r w:rsidR="00736582" w:rsidRPr="00A81A19">
        <w:t xml:space="preserve">1.5 </w:t>
      </w:r>
      <w:r w:rsidR="00FD66C4" w:rsidRPr="00A81A19">
        <w:t xml:space="preserve">level </w:t>
      </w:r>
      <w:r w:rsidRPr="00A81A19">
        <w:t>scoops</w:t>
      </w:r>
      <w:r w:rsidR="00736582" w:rsidRPr="00A81A19">
        <w:t xml:space="preserve"> of </w:t>
      </w:r>
      <w:r w:rsidR="00FD66C4" w:rsidRPr="00A81A19">
        <w:t>L-</w:t>
      </w:r>
      <w:r w:rsidR="00736582" w:rsidRPr="00A81A19">
        <w:t xml:space="preserve">powder into a mixing </w:t>
      </w:r>
      <w:r w:rsidRPr="00A81A19">
        <w:t>well</w:t>
      </w:r>
      <w:r w:rsidR="002D7F67" w:rsidRPr="00A81A19">
        <w:t>.</w:t>
      </w:r>
    </w:p>
    <w:p w14:paraId="4001A02C" w14:textId="77777777" w:rsidR="00E2318E" w:rsidRPr="00A81A19" w:rsidRDefault="00E2318E" w:rsidP="00A81A19"/>
    <w:p w14:paraId="56CF917E" w14:textId="06BB0994" w:rsidR="00FD66C4" w:rsidRPr="00A81A19" w:rsidRDefault="00736582" w:rsidP="00A81A19">
      <w:pPr>
        <w:pStyle w:val="ListParagraph"/>
        <w:numPr>
          <w:ilvl w:val="3"/>
          <w:numId w:val="26"/>
        </w:numPr>
        <w:ind w:firstLine="0"/>
      </w:pPr>
      <w:r w:rsidRPr="00A81A19">
        <w:t xml:space="preserve">Dispense 3-4 drops of </w:t>
      </w:r>
      <w:r w:rsidR="00FD66C4" w:rsidRPr="00A81A19">
        <w:t>Quick Base into the well.</w:t>
      </w:r>
    </w:p>
    <w:p w14:paraId="506B18D4" w14:textId="77777777" w:rsidR="00E2318E" w:rsidRPr="00A81A19" w:rsidRDefault="00E2318E" w:rsidP="00A81A19"/>
    <w:p w14:paraId="740D63F7" w14:textId="19122872" w:rsidR="00FD66C4" w:rsidRPr="00A81A19" w:rsidRDefault="00FD66C4" w:rsidP="00A81A19">
      <w:pPr>
        <w:pStyle w:val="ListParagraph"/>
        <w:numPr>
          <w:ilvl w:val="3"/>
          <w:numId w:val="26"/>
        </w:numPr>
        <w:ind w:firstLine="0"/>
      </w:pPr>
      <w:r w:rsidRPr="00A81A19">
        <w:t>Dispense 1 drop of Universal Catalyst into the well.</w:t>
      </w:r>
    </w:p>
    <w:p w14:paraId="68A66D70" w14:textId="77777777" w:rsidR="00E2318E" w:rsidRPr="00A81A19" w:rsidRDefault="00E2318E" w:rsidP="00A81A19"/>
    <w:p w14:paraId="40C0E8BA" w14:textId="1D2B467B" w:rsidR="00954A43" w:rsidRPr="00A81A19" w:rsidRDefault="006646D6" w:rsidP="00A81A19">
      <w:pPr>
        <w:pStyle w:val="ListParagraph"/>
        <w:numPr>
          <w:ilvl w:val="3"/>
          <w:numId w:val="26"/>
        </w:numPr>
        <w:ind w:firstLine="0"/>
      </w:pPr>
      <w:r w:rsidRPr="00A81A19">
        <w:t>Stir the mix for 5-10</w:t>
      </w:r>
      <w:r w:rsidR="00FD66C4" w:rsidRPr="00A81A19">
        <w:t xml:space="preserve"> s using a precision applicator.</w:t>
      </w:r>
    </w:p>
    <w:p w14:paraId="203BAF1B" w14:textId="77777777" w:rsidR="00E2318E" w:rsidRPr="00A81A19" w:rsidRDefault="00E2318E" w:rsidP="00A81A19"/>
    <w:p w14:paraId="43ACF3EC" w14:textId="56EFABEE" w:rsidR="00856D79" w:rsidRPr="00A81A19" w:rsidRDefault="003D3680" w:rsidP="00A81A19">
      <w:r w:rsidRPr="00A81A19">
        <w:t xml:space="preserve">NOTE: </w:t>
      </w:r>
      <w:r>
        <w:t>A</w:t>
      </w:r>
      <w:r w:rsidR="00856D79" w:rsidRPr="00A81A19">
        <w:t xml:space="preserve">lternative </w:t>
      </w:r>
      <w:r w:rsidR="00856D79" w:rsidRPr="00A81A19">
        <w:rPr>
          <w:noProof/>
        </w:rPr>
        <w:t>cements</w:t>
      </w:r>
      <w:r w:rsidR="00856D79" w:rsidRPr="00A81A19">
        <w:t xml:space="preserve"> are available. Please refer to their manufacturer’s instructions</w:t>
      </w:r>
      <w:r w:rsidR="00AF53E5" w:rsidRPr="00A81A19">
        <w:t>.</w:t>
      </w:r>
    </w:p>
    <w:p w14:paraId="627F8993" w14:textId="77777777" w:rsidR="00E2318E" w:rsidRPr="00A81A19" w:rsidRDefault="00E2318E" w:rsidP="00A81A19"/>
    <w:p w14:paraId="5D168218" w14:textId="2B933715" w:rsidR="00954A43" w:rsidRPr="00A81A19" w:rsidRDefault="00461080" w:rsidP="00A81A19">
      <w:pPr>
        <w:pStyle w:val="ListParagraph"/>
        <w:numPr>
          <w:ilvl w:val="2"/>
          <w:numId w:val="26"/>
        </w:numPr>
        <w:ind w:left="0" w:firstLine="0"/>
      </w:pPr>
      <w:r w:rsidRPr="00A81A19">
        <w:rPr>
          <w:color w:val="000000" w:themeColor="text1"/>
          <w:highlight w:val="yellow"/>
        </w:rPr>
        <w:t>Use precision applicators to apply quick adhesive cement over the skull</w:t>
      </w:r>
      <w:r w:rsidR="007C1972" w:rsidRPr="00A81A19">
        <w:rPr>
          <w:color w:val="000000" w:themeColor="text1"/>
          <w:highlight w:val="yellow"/>
        </w:rPr>
        <w:t>, screw</w:t>
      </w:r>
      <w:r w:rsidRPr="00A81A19">
        <w:rPr>
          <w:color w:val="000000" w:themeColor="text1"/>
          <w:highlight w:val="yellow"/>
        </w:rPr>
        <w:t xml:space="preserve"> and surrounding skin. Let it dry for 30 s to 1 min.</w:t>
      </w:r>
    </w:p>
    <w:p w14:paraId="49B4DA40" w14:textId="77777777" w:rsidR="00E2318E" w:rsidRPr="00A81A19" w:rsidRDefault="00E2318E" w:rsidP="00A81A19"/>
    <w:p w14:paraId="4389B8FF" w14:textId="1E76D807" w:rsidR="00954A43" w:rsidRPr="00A81A19" w:rsidRDefault="00461080" w:rsidP="00A81A19">
      <w:pPr>
        <w:pStyle w:val="ListParagraph"/>
        <w:numPr>
          <w:ilvl w:val="2"/>
          <w:numId w:val="26"/>
        </w:numPr>
        <w:ind w:left="0" w:firstLine="0"/>
      </w:pPr>
      <w:r w:rsidRPr="00A81A19">
        <w:rPr>
          <w:color w:val="000000" w:themeColor="text1"/>
          <w:highlight w:val="yellow"/>
        </w:rPr>
        <w:t>Use a 3.0 mm diameter trephine drill to make a craniotomy in the parietal bone. Position the hole approximately 1.5 mm distant from the sagittal suture and 2 mm distant from the lambdoid suture.</w:t>
      </w:r>
    </w:p>
    <w:p w14:paraId="504A449B" w14:textId="77777777" w:rsidR="00E2318E" w:rsidRPr="00A81A19" w:rsidRDefault="00E2318E" w:rsidP="00A81A19"/>
    <w:p w14:paraId="158AE628" w14:textId="02C02EC3" w:rsidR="00954A43" w:rsidRPr="00A81A19" w:rsidRDefault="00461080" w:rsidP="00A81A19">
      <w:pPr>
        <w:pStyle w:val="ListParagraph"/>
        <w:numPr>
          <w:ilvl w:val="2"/>
          <w:numId w:val="26"/>
        </w:numPr>
        <w:ind w:left="0" w:firstLine="0"/>
      </w:pPr>
      <w:r w:rsidRPr="00A81A19">
        <w:rPr>
          <w:color w:val="000000" w:themeColor="text1"/>
          <w:highlight w:val="yellow"/>
        </w:rPr>
        <w:t>Carefully remove the bone flap.</w:t>
      </w:r>
    </w:p>
    <w:p w14:paraId="21CE962E" w14:textId="77777777" w:rsidR="00E2318E" w:rsidRPr="00A81A19" w:rsidRDefault="00E2318E" w:rsidP="00A81A19"/>
    <w:p w14:paraId="0CAC4601" w14:textId="1B7F7FA2" w:rsidR="00954A43" w:rsidRPr="00A81A19" w:rsidRDefault="00461080" w:rsidP="00A81A19">
      <w:pPr>
        <w:pStyle w:val="ListParagraph"/>
        <w:numPr>
          <w:ilvl w:val="2"/>
          <w:numId w:val="26"/>
        </w:numPr>
        <w:ind w:left="0" w:firstLine="0"/>
      </w:pPr>
      <w:r w:rsidRPr="00A81A19">
        <w:rPr>
          <w:color w:val="000000" w:themeColor="text1"/>
        </w:rPr>
        <w:t>Check the size of the craniotomy using the cannula to make sure that it fits. Use a</w:t>
      </w:r>
      <w:r w:rsidR="00FB0777" w:rsidRPr="00A81A19">
        <w:rPr>
          <w:color w:val="000000" w:themeColor="text1"/>
        </w:rPr>
        <w:t xml:space="preserve"> 0.5 mm or</w:t>
      </w:r>
      <w:r w:rsidRPr="00A81A19">
        <w:rPr>
          <w:color w:val="000000" w:themeColor="text1"/>
        </w:rPr>
        <w:t xml:space="preserve"> 0.9 mm width micro-drill to enlarge the craniotomy if necessary.</w:t>
      </w:r>
    </w:p>
    <w:p w14:paraId="055020A1" w14:textId="77777777" w:rsidR="00E2318E" w:rsidRPr="00A81A19" w:rsidRDefault="00E2318E" w:rsidP="00A81A19"/>
    <w:p w14:paraId="4806540D" w14:textId="59B5E85B" w:rsidR="00954A43" w:rsidRPr="00A81A19" w:rsidRDefault="00461080" w:rsidP="00A81A19">
      <w:pPr>
        <w:pStyle w:val="ListParagraph"/>
        <w:numPr>
          <w:ilvl w:val="2"/>
          <w:numId w:val="26"/>
        </w:numPr>
        <w:ind w:left="0" w:firstLine="0"/>
      </w:pPr>
      <w:r w:rsidRPr="00A81A19">
        <w:rPr>
          <w:color w:val="000000" w:themeColor="text1"/>
          <w:highlight w:val="yellow"/>
        </w:rPr>
        <w:t>Remove</w:t>
      </w:r>
      <w:r w:rsidR="003D3680">
        <w:rPr>
          <w:color w:val="000000" w:themeColor="text1"/>
          <w:highlight w:val="yellow"/>
        </w:rPr>
        <w:t xml:space="preserve"> the</w:t>
      </w:r>
      <w:r w:rsidRPr="00A81A19">
        <w:rPr>
          <w:color w:val="000000" w:themeColor="text1"/>
          <w:highlight w:val="yellow"/>
        </w:rPr>
        <w:t xml:space="preserve"> meninges using Dumont forceps.</w:t>
      </w:r>
    </w:p>
    <w:p w14:paraId="0FF0872E" w14:textId="77777777" w:rsidR="00E2318E" w:rsidRPr="00A81A19" w:rsidRDefault="00E2318E" w:rsidP="00A81A19"/>
    <w:p w14:paraId="35D35FB3" w14:textId="1F475758" w:rsidR="00954A43" w:rsidRPr="00A81A19" w:rsidRDefault="00D315D4" w:rsidP="00A81A19">
      <w:pPr>
        <w:pStyle w:val="ListParagraph"/>
        <w:numPr>
          <w:ilvl w:val="2"/>
          <w:numId w:val="26"/>
        </w:numPr>
        <w:ind w:left="0" w:firstLine="0"/>
      </w:pPr>
      <w:r w:rsidRPr="00A81A19">
        <w:rPr>
          <w:color w:val="000000" w:themeColor="text1"/>
          <w:highlight w:val="yellow"/>
        </w:rPr>
        <w:t xml:space="preserve">Ablate cortical matter, to reach the external capsule. Use a 0.9 mm diameter (19 gauge) blunt needle connected to a vacuum pump. Irrigate with saline to avoid dehydration of the exposed tissue and to wash away residual blood after bleeding is resolved. Suck cortical tissue slowly, ≈50-100 µm at a time, until cortex detaches from the capsule, </w:t>
      </w:r>
      <w:r w:rsidRPr="00A81A19">
        <w:rPr>
          <w:color w:val="000000" w:themeColor="text1"/>
          <w:highlight w:val="yellow"/>
          <w:shd w:val="clear" w:color="auto" w:fill="FFFF00"/>
        </w:rPr>
        <w:t xml:space="preserve">exposing the fibers of the </w:t>
      </w:r>
      <w:r w:rsidRPr="00A81A19">
        <w:rPr>
          <w:i/>
          <w:color w:val="000000" w:themeColor="text1"/>
          <w:highlight w:val="yellow"/>
          <w:shd w:val="clear" w:color="auto" w:fill="FFFF00"/>
        </w:rPr>
        <w:t>cingulum</w:t>
      </w:r>
      <w:r w:rsidRPr="00A81A19">
        <w:rPr>
          <w:color w:val="000000" w:themeColor="text1"/>
          <w:highlight w:val="yellow"/>
          <w:shd w:val="clear" w:color="auto" w:fill="FFFF00"/>
        </w:rPr>
        <w:t xml:space="preserve"> or the </w:t>
      </w:r>
      <w:r w:rsidRPr="00A81A19">
        <w:rPr>
          <w:i/>
          <w:color w:val="000000" w:themeColor="text1"/>
          <w:highlight w:val="yellow"/>
          <w:shd w:val="clear" w:color="auto" w:fill="FFFF00"/>
        </w:rPr>
        <w:t>corpus callosum</w:t>
      </w:r>
      <w:r w:rsidRPr="00A81A19">
        <w:rPr>
          <w:color w:val="000000" w:themeColor="text1"/>
        </w:rPr>
        <w:t>. Change the needle frequently, to prevent clogging.</w:t>
      </w:r>
    </w:p>
    <w:p w14:paraId="0EEE9467" w14:textId="77777777" w:rsidR="00E2318E" w:rsidRPr="00A81A19" w:rsidRDefault="00E2318E" w:rsidP="00A81A19"/>
    <w:p w14:paraId="090B1BDD" w14:textId="2C2C96F4" w:rsidR="00954A43" w:rsidRPr="00A81A19" w:rsidRDefault="00D315D4" w:rsidP="00A81A19">
      <w:pPr>
        <w:pStyle w:val="ListParagraph"/>
        <w:numPr>
          <w:ilvl w:val="2"/>
          <w:numId w:val="26"/>
        </w:numPr>
        <w:ind w:left="0" w:firstLine="0"/>
      </w:pPr>
      <w:r w:rsidRPr="00A81A19">
        <w:rPr>
          <w:color w:val="000000" w:themeColor="text1"/>
        </w:rPr>
        <w:t>Fibers extend mainly in three directions (</w:t>
      </w:r>
      <w:r w:rsidRPr="00A81A19">
        <w:rPr>
          <w:b/>
          <w:color w:val="000000" w:themeColor="text1"/>
        </w:rPr>
        <w:t>F</w:t>
      </w:r>
      <w:r w:rsidR="00667C87" w:rsidRPr="00A81A19">
        <w:rPr>
          <w:b/>
          <w:color w:val="000000" w:themeColor="text1"/>
        </w:rPr>
        <w:t>ig</w:t>
      </w:r>
      <w:r w:rsidR="003F4DCD" w:rsidRPr="00A81A19">
        <w:rPr>
          <w:b/>
          <w:color w:val="000000" w:themeColor="text1"/>
        </w:rPr>
        <w:t>ure</w:t>
      </w:r>
      <w:r w:rsidR="00667C87" w:rsidRPr="00A81A19">
        <w:rPr>
          <w:b/>
          <w:color w:val="000000" w:themeColor="text1"/>
        </w:rPr>
        <w:t xml:space="preserve"> 1B</w:t>
      </w:r>
      <w:r w:rsidRPr="00A81A19">
        <w:rPr>
          <w:color w:val="000000" w:themeColor="text1"/>
        </w:rPr>
        <w:t>).</w:t>
      </w:r>
      <w:r w:rsidRPr="00A81A19" w:rsidDel="004020A8">
        <w:rPr>
          <w:color w:val="000000" w:themeColor="text1"/>
        </w:rPr>
        <w:t xml:space="preserve"> </w:t>
      </w:r>
      <w:r w:rsidRPr="00A81A19">
        <w:rPr>
          <w:color w:val="000000" w:themeColor="text1"/>
          <w:highlight w:val="yellow"/>
        </w:rPr>
        <w:t>Carefully peel the dorsal fibers until the deepest fibers (</w:t>
      </w:r>
      <w:r w:rsidRPr="00A81A19">
        <w:rPr>
          <w:i/>
          <w:color w:val="000000" w:themeColor="text1"/>
          <w:highlight w:val="yellow"/>
        </w:rPr>
        <w:t>alveus</w:t>
      </w:r>
      <w:r w:rsidRPr="00A81A19">
        <w:rPr>
          <w:color w:val="000000" w:themeColor="text1"/>
          <w:highlight w:val="yellow"/>
        </w:rPr>
        <w:t xml:space="preserve"> of the hippocampus) are exposed.</w:t>
      </w:r>
    </w:p>
    <w:p w14:paraId="45A7D5E6" w14:textId="77777777" w:rsidR="00E2318E" w:rsidRPr="00A81A19" w:rsidRDefault="00E2318E" w:rsidP="00A81A19"/>
    <w:p w14:paraId="0A38ABDB" w14:textId="1CB07FDB" w:rsidR="00954A43" w:rsidRPr="00A81A19" w:rsidRDefault="003B3482" w:rsidP="00A81A19">
      <w:pPr>
        <w:pStyle w:val="ListParagraph"/>
        <w:numPr>
          <w:ilvl w:val="2"/>
          <w:numId w:val="26"/>
        </w:numPr>
        <w:ind w:left="0" w:firstLine="0"/>
      </w:pPr>
      <w:r w:rsidRPr="00A81A19">
        <w:rPr>
          <w:color w:val="000000" w:themeColor="text1"/>
          <w:highlight w:val="yellow"/>
        </w:rPr>
        <w:t>Rinse</w:t>
      </w:r>
      <w:r w:rsidR="00461080" w:rsidRPr="00A81A19">
        <w:rPr>
          <w:color w:val="000000" w:themeColor="text1"/>
          <w:highlight w:val="yellow"/>
        </w:rPr>
        <w:t xml:space="preserve"> the tissue with saline. Use thin forceps to dip the bottom cannula into saline and position it over the skull hole</w:t>
      </w:r>
      <w:r w:rsidR="00461080" w:rsidRPr="00A81A19">
        <w:rPr>
          <w:color w:val="000000" w:themeColor="text1"/>
        </w:rPr>
        <w:t>. Cannula and tissue have to be sealed by saline to avoid trapping air bubble</w:t>
      </w:r>
      <w:r w:rsidR="00733016" w:rsidRPr="00A81A19">
        <w:rPr>
          <w:color w:val="000000" w:themeColor="text1"/>
        </w:rPr>
        <w:t>s</w:t>
      </w:r>
      <w:r w:rsidR="00461080" w:rsidRPr="00A81A19">
        <w:rPr>
          <w:color w:val="000000" w:themeColor="text1"/>
        </w:rPr>
        <w:t xml:space="preserve"> between the cannula and the tissue.</w:t>
      </w:r>
    </w:p>
    <w:p w14:paraId="3A25BAC4" w14:textId="77777777" w:rsidR="00E2318E" w:rsidRPr="00A81A19" w:rsidRDefault="00E2318E" w:rsidP="00A81A19"/>
    <w:p w14:paraId="3B25975F" w14:textId="571F8545" w:rsidR="00954A43" w:rsidRPr="00A81A19" w:rsidRDefault="005F11B5" w:rsidP="00A81A19">
      <w:pPr>
        <w:pStyle w:val="ListParagraph"/>
        <w:numPr>
          <w:ilvl w:val="2"/>
          <w:numId w:val="26"/>
        </w:numPr>
        <w:ind w:left="0" w:firstLine="0"/>
      </w:pPr>
      <w:r w:rsidRPr="00A81A19">
        <w:rPr>
          <w:color w:val="000000" w:themeColor="text1"/>
          <w:highlight w:val="yellow"/>
        </w:rPr>
        <w:t>Push the cannula into the skull (</w:t>
      </w:r>
      <w:r w:rsidRPr="00A81A19">
        <w:rPr>
          <w:b/>
          <w:color w:val="000000" w:themeColor="text1"/>
          <w:highlight w:val="yellow"/>
        </w:rPr>
        <w:t>Figure 1C</w:t>
      </w:r>
      <w:r w:rsidRPr="00A81A19">
        <w:rPr>
          <w:color w:val="000000" w:themeColor="text1"/>
          <w:highlight w:val="yellow"/>
        </w:rPr>
        <w:t>) until the glass coverslip is in contact with the fibers.</w:t>
      </w:r>
    </w:p>
    <w:p w14:paraId="36965998" w14:textId="77777777" w:rsidR="00E2318E" w:rsidRPr="00A81A19" w:rsidRDefault="00E2318E" w:rsidP="00A81A19"/>
    <w:p w14:paraId="2C2CF4CD" w14:textId="30F3C547" w:rsidR="00680074" w:rsidRPr="00A81A19" w:rsidRDefault="00461080" w:rsidP="00A81A19">
      <w:pPr>
        <w:pStyle w:val="ListParagraph"/>
        <w:numPr>
          <w:ilvl w:val="2"/>
          <w:numId w:val="26"/>
        </w:numPr>
        <w:ind w:left="0" w:firstLine="0"/>
      </w:pPr>
      <w:r w:rsidRPr="00A81A19">
        <w:rPr>
          <w:color w:val="000000" w:themeColor="text1"/>
          <w:highlight w:val="yellow"/>
        </w:rPr>
        <w:t>Dry the skull well using absorption triangles</w:t>
      </w:r>
      <w:r w:rsidR="0080468B" w:rsidRPr="00A81A19">
        <w:rPr>
          <w:color w:val="000000" w:themeColor="text1"/>
          <w:highlight w:val="yellow"/>
        </w:rPr>
        <w:t>,</w:t>
      </w:r>
      <w:r w:rsidRPr="00A81A19">
        <w:rPr>
          <w:color w:val="000000" w:themeColor="text1"/>
          <w:highlight w:val="yellow"/>
        </w:rPr>
        <w:t xml:space="preserve"> </w:t>
      </w:r>
      <w:r w:rsidR="0080468B" w:rsidRPr="00A81A19">
        <w:rPr>
          <w:color w:val="000000" w:themeColor="text1"/>
          <w:highlight w:val="yellow"/>
        </w:rPr>
        <w:t xml:space="preserve">cotton </w:t>
      </w:r>
      <w:r w:rsidRPr="00A81A19">
        <w:rPr>
          <w:color w:val="000000" w:themeColor="text1"/>
          <w:highlight w:val="yellow"/>
        </w:rPr>
        <w:t>swabs</w:t>
      </w:r>
      <w:r w:rsidR="0080468B" w:rsidRPr="00A81A19">
        <w:rPr>
          <w:color w:val="000000" w:themeColor="text1"/>
          <w:highlight w:val="yellow"/>
        </w:rPr>
        <w:t xml:space="preserve"> and/or the vacuum pump</w:t>
      </w:r>
      <w:r w:rsidRPr="00A81A19">
        <w:rPr>
          <w:color w:val="000000" w:themeColor="text1"/>
        </w:rPr>
        <w:t>.</w:t>
      </w:r>
    </w:p>
    <w:p w14:paraId="12E3F935" w14:textId="77777777" w:rsidR="00E2318E" w:rsidRPr="00A81A19" w:rsidRDefault="00E2318E" w:rsidP="00A81A19"/>
    <w:p w14:paraId="53B8156B" w14:textId="312CF7B2" w:rsidR="00954A43" w:rsidRPr="00A81A19" w:rsidRDefault="00680074" w:rsidP="00A81A19">
      <w:pPr>
        <w:pStyle w:val="ListParagraph"/>
        <w:numPr>
          <w:ilvl w:val="2"/>
          <w:numId w:val="26"/>
        </w:numPr>
        <w:ind w:left="0" w:firstLine="0"/>
      </w:pPr>
      <w:r w:rsidRPr="003D3680">
        <w:rPr>
          <w:b/>
        </w:rPr>
        <w:t>Prepar</w:t>
      </w:r>
      <w:r w:rsidR="003D3680" w:rsidRPr="003D3680">
        <w:rPr>
          <w:b/>
        </w:rPr>
        <w:t>ation of</w:t>
      </w:r>
      <w:r w:rsidRPr="003D3680">
        <w:rPr>
          <w:b/>
        </w:rPr>
        <w:t xml:space="preserve"> a mixture of quick adhesive cement</w:t>
      </w:r>
      <w:r w:rsidRPr="00A81A19">
        <w:t xml:space="preserve"> (refer to </w:t>
      </w:r>
      <w:r w:rsidR="003D3680">
        <w:t xml:space="preserve">step </w:t>
      </w:r>
      <w:r w:rsidRPr="00A81A19">
        <w:t>2.3.</w:t>
      </w:r>
      <w:r w:rsidR="00FB7826" w:rsidRPr="00A81A19">
        <w:t>10</w:t>
      </w:r>
      <w:r w:rsidRPr="00A81A19">
        <w:t>)</w:t>
      </w:r>
      <w:r w:rsidR="00E2318E" w:rsidRPr="00A81A19">
        <w:t>.</w:t>
      </w:r>
    </w:p>
    <w:p w14:paraId="600D68D0" w14:textId="77777777" w:rsidR="00E2318E" w:rsidRPr="00A81A19" w:rsidRDefault="00E2318E" w:rsidP="00A81A19"/>
    <w:p w14:paraId="581A8582" w14:textId="7A456AEB" w:rsidR="00954A43" w:rsidRPr="00A81A19" w:rsidRDefault="00461080" w:rsidP="00A81A19">
      <w:pPr>
        <w:pStyle w:val="ListParagraph"/>
        <w:numPr>
          <w:ilvl w:val="2"/>
          <w:numId w:val="26"/>
        </w:numPr>
        <w:ind w:left="0" w:firstLine="0"/>
      </w:pPr>
      <w:r w:rsidRPr="00A81A19">
        <w:rPr>
          <w:color w:val="000000" w:themeColor="text1"/>
          <w:highlight w:val="yellow"/>
        </w:rPr>
        <w:t xml:space="preserve">Use precision applicators to apply quick adhesive cement over the skull. Apply </w:t>
      </w:r>
      <w:r w:rsidR="00927A09" w:rsidRPr="00A81A19">
        <w:rPr>
          <w:color w:val="000000" w:themeColor="text1"/>
          <w:highlight w:val="yellow"/>
        </w:rPr>
        <w:t>adhesive</w:t>
      </w:r>
      <w:r w:rsidRPr="00A81A19">
        <w:rPr>
          <w:color w:val="000000" w:themeColor="text1"/>
          <w:highlight w:val="yellow"/>
        </w:rPr>
        <w:t xml:space="preserve"> </w:t>
      </w:r>
      <w:r w:rsidRPr="00A81A19">
        <w:rPr>
          <w:color w:val="000000" w:themeColor="text1"/>
          <w:highlight w:val="yellow"/>
        </w:rPr>
        <w:lastRenderedPageBreak/>
        <w:t>also on the ri</w:t>
      </w:r>
      <w:r w:rsidR="00AC0D4E" w:rsidRPr="00A81A19">
        <w:rPr>
          <w:color w:val="000000" w:themeColor="text1"/>
          <w:highlight w:val="yellow"/>
        </w:rPr>
        <w:t>m</w:t>
      </w:r>
      <w:r w:rsidRPr="00A81A19">
        <w:rPr>
          <w:color w:val="000000" w:themeColor="text1"/>
          <w:highlight w:val="yellow"/>
        </w:rPr>
        <w:t xml:space="preserve"> of the cannula</w:t>
      </w:r>
      <w:r w:rsidR="00057D8C" w:rsidRPr="00A81A19">
        <w:rPr>
          <w:color w:val="000000" w:themeColor="text1"/>
        </w:rPr>
        <w:t>. B</w:t>
      </w:r>
      <w:r w:rsidRPr="00A81A19">
        <w:rPr>
          <w:color w:val="000000" w:themeColor="text1"/>
        </w:rPr>
        <w:t>e</w:t>
      </w:r>
      <w:r w:rsidR="00057D8C" w:rsidRPr="00A81A19">
        <w:rPr>
          <w:color w:val="000000" w:themeColor="text1"/>
        </w:rPr>
        <w:t xml:space="preserve"> </w:t>
      </w:r>
      <w:r w:rsidRPr="00A81A19">
        <w:rPr>
          <w:color w:val="000000" w:themeColor="text1"/>
        </w:rPr>
        <w:t xml:space="preserve">careful not to let </w:t>
      </w:r>
      <w:r w:rsidR="00057D8C" w:rsidRPr="00A81A19">
        <w:rPr>
          <w:color w:val="000000" w:themeColor="text1"/>
        </w:rPr>
        <w:t>the adhesive</w:t>
      </w:r>
      <w:r w:rsidRPr="00A81A19">
        <w:rPr>
          <w:color w:val="000000" w:themeColor="text1"/>
        </w:rPr>
        <w:t xml:space="preserve"> run into the cannula. Let it dry for 30</w:t>
      </w:r>
      <w:r w:rsidR="00927A09" w:rsidRPr="00A81A19">
        <w:rPr>
          <w:color w:val="000000" w:themeColor="text1"/>
        </w:rPr>
        <w:t xml:space="preserve"> </w:t>
      </w:r>
      <w:r w:rsidRPr="00A81A19">
        <w:rPr>
          <w:color w:val="000000" w:themeColor="text1"/>
        </w:rPr>
        <w:t>s to 1 min.</w:t>
      </w:r>
    </w:p>
    <w:p w14:paraId="3625CB04" w14:textId="77777777" w:rsidR="00E2318E" w:rsidRPr="00A81A19" w:rsidRDefault="00E2318E" w:rsidP="00A81A19"/>
    <w:p w14:paraId="0C80ABB0" w14:textId="6E86DD9D" w:rsidR="00954A43" w:rsidRPr="00A81A19" w:rsidRDefault="00461080" w:rsidP="00A81A19">
      <w:pPr>
        <w:pStyle w:val="ListParagraph"/>
        <w:numPr>
          <w:ilvl w:val="2"/>
          <w:numId w:val="26"/>
        </w:numPr>
        <w:ind w:left="0" w:firstLine="0"/>
      </w:pPr>
      <w:r w:rsidRPr="00A81A19">
        <w:rPr>
          <w:color w:val="000000" w:themeColor="text1"/>
          <w:highlight w:val="yellow"/>
        </w:rPr>
        <w:t xml:space="preserve">Use a stereotaxic arm to position </w:t>
      </w:r>
      <w:r w:rsidRPr="00A81A19">
        <w:rPr>
          <w:noProof/>
          <w:color w:val="000000" w:themeColor="text1"/>
          <w:highlight w:val="yellow"/>
        </w:rPr>
        <w:t>a head</w:t>
      </w:r>
      <w:r w:rsidRPr="00A81A19">
        <w:rPr>
          <w:color w:val="000000" w:themeColor="text1"/>
          <w:highlight w:val="yellow"/>
        </w:rPr>
        <w:t xml:space="preserve"> holder plate over the cannula, in contact with the skull</w:t>
      </w:r>
      <w:r w:rsidRPr="00A81A19">
        <w:rPr>
          <w:color w:val="000000" w:themeColor="text1"/>
        </w:rPr>
        <w:t>.</w:t>
      </w:r>
    </w:p>
    <w:p w14:paraId="46F0BBEF" w14:textId="77777777" w:rsidR="00E2318E" w:rsidRPr="00A81A19" w:rsidRDefault="00E2318E" w:rsidP="00A81A19"/>
    <w:p w14:paraId="3F474226" w14:textId="1F30BDFA" w:rsidR="001401CB" w:rsidRPr="003D3680" w:rsidRDefault="001401CB" w:rsidP="00A81A19">
      <w:pPr>
        <w:pStyle w:val="ListParagraph"/>
        <w:numPr>
          <w:ilvl w:val="2"/>
          <w:numId w:val="26"/>
        </w:numPr>
        <w:ind w:left="0" w:firstLine="0"/>
        <w:rPr>
          <w:b/>
        </w:rPr>
      </w:pPr>
      <w:r w:rsidRPr="003D3680">
        <w:rPr>
          <w:b/>
          <w:color w:val="000000" w:themeColor="text1"/>
        </w:rPr>
        <w:t>Prepar</w:t>
      </w:r>
      <w:r w:rsidR="003D3680" w:rsidRPr="003D3680">
        <w:rPr>
          <w:b/>
          <w:color w:val="000000" w:themeColor="text1"/>
        </w:rPr>
        <w:t xml:space="preserve">ation of </w:t>
      </w:r>
      <w:r w:rsidRPr="003D3680">
        <w:rPr>
          <w:b/>
          <w:color w:val="000000" w:themeColor="text1"/>
        </w:rPr>
        <w:t>a mixture of dental acrylic</w:t>
      </w:r>
    </w:p>
    <w:p w14:paraId="4413BDFB" w14:textId="77777777" w:rsidR="00E2318E" w:rsidRPr="00A81A19" w:rsidRDefault="00E2318E" w:rsidP="00A81A19"/>
    <w:p w14:paraId="2BC18306" w14:textId="082268DF" w:rsidR="0021333D" w:rsidRPr="00A81A19" w:rsidRDefault="00436FEE" w:rsidP="00A81A19">
      <w:pPr>
        <w:pStyle w:val="ListParagraph"/>
        <w:numPr>
          <w:ilvl w:val="3"/>
          <w:numId w:val="26"/>
        </w:numPr>
        <w:ind w:firstLine="0"/>
      </w:pPr>
      <w:r w:rsidRPr="00A81A19">
        <w:t>Using a spoon (≈9</w:t>
      </w:r>
      <w:r w:rsidR="001401CB" w:rsidRPr="00A81A19">
        <w:t xml:space="preserve"> mm diameter)</w:t>
      </w:r>
      <w:r w:rsidR="003D3680">
        <w:t>,</w:t>
      </w:r>
      <w:r w:rsidR="001401CB" w:rsidRPr="00A81A19">
        <w:t xml:space="preserve"> dispense 1 level scoop (1 part) of powder into a mixing well.</w:t>
      </w:r>
    </w:p>
    <w:p w14:paraId="47DBE542" w14:textId="77777777" w:rsidR="00E2318E" w:rsidRPr="00A81A19" w:rsidRDefault="00E2318E" w:rsidP="00A81A19"/>
    <w:p w14:paraId="39CC4124" w14:textId="41C79951" w:rsidR="0021333D" w:rsidRPr="00A81A19" w:rsidRDefault="00436FEE" w:rsidP="00A81A19">
      <w:pPr>
        <w:pStyle w:val="ListParagraph"/>
        <w:numPr>
          <w:ilvl w:val="3"/>
          <w:numId w:val="26"/>
        </w:numPr>
        <w:ind w:firstLine="0"/>
      </w:pPr>
      <w:r w:rsidRPr="00A81A19">
        <w:t>Dispense</w:t>
      </w:r>
      <w:r w:rsidR="001401CB" w:rsidRPr="00A81A19">
        <w:t xml:space="preserve"> 2</w:t>
      </w:r>
      <w:r w:rsidR="006343B1" w:rsidRPr="00A81A19">
        <w:t>-3</w:t>
      </w:r>
      <w:r w:rsidR="001401CB" w:rsidRPr="00A81A19">
        <w:t xml:space="preserve"> parts of </w:t>
      </w:r>
      <w:r w:rsidR="0021333D" w:rsidRPr="00A81A19">
        <w:t>liquid</w:t>
      </w:r>
      <w:r w:rsidRPr="00A81A19">
        <w:t xml:space="preserve"> in the same well</w:t>
      </w:r>
      <w:r w:rsidR="0021333D" w:rsidRPr="00A81A19">
        <w:t>. Cover the whole powder with the liquid.</w:t>
      </w:r>
    </w:p>
    <w:p w14:paraId="21517EB6" w14:textId="77777777" w:rsidR="00E2318E" w:rsidRPr="00A81A19" w:rsidRDefault="00E2318E" w:rsidP="00A81A19"/>
    <w:p w14:paraId="6BEBD240" w14:textId="76F1A5D0" w:rsidR="00954A43" w:rsidRPr="00A81A19" w:rsidRDefault="0021333D" w:rsidP="00A81A19">
      <w:pPr>
        <w:pStyle w:val="ListParagraph"/>
        <w:numPr>
          <w:ilvl w:val="3"/>
          <w:numId w:val="26"/>
        </w:numPr>
        <w:ind w:firstLine="0"/>
      </w:pPr>
      <w:r w:rsidRPr="00A81A19">
        <w:t xml:space="preserve">Stir for </w:t>
      </w:r>
      <w:r w:rsidR="00761038" w:rsidRPr="00A81A19">
        <w:t>≈</w:t>
      </w:r>
      <w:r w:rsidRPr="00A81A19">
        <w:t>1 min using a spatula.</w:t>
      </w:r>
    </w:p>
    <w:p w14:paraId="157BDC76" w14:textId="77777777" w:rsidR="00E2318E" w:rsidRPr="00A81A19" w:rsidRDefault="00E2318E" w:rsidP="00A81A19"/>
    <w:p w14:paraId="50EDC8BA" w14:textId="2D07B949" w:rsidR="00856D79" w:rsidRPr="00A81A19" w:rsidRDefault="003D3680" w:rsidP="00A81A19">
      <w:r w:rsidRPr="00A81A19">
        <w:t xml:space="preserve">NOTE: </w:t>
      </w:r>
      <w:r>
        <w:t>A</w:t>
      </w:r>
      <w:r w:rsidR="00856D79" w:rsidRPr="00A81A19">
        <w:t>lternative acrylics are available. Please refer to their manufacturer’s instructions.</w:t>
      </w:r>
    </w:p>
    <w:p w14:paraId="06FDD5ED" w14:textId="77777777" w:rsidR="00E2318E" w:rsidRPr="00A81A19" w:rsidRDefault="00E2318E" w:rsidP="00A81A19"/>
    <w:p w14:paraId="4D3A5B90" w14:textId="3128ECBB" w:rsidR="00954A43" w:rsidRPr="00A81A19" w:rsidRDefault="00461080" w:rsidP="00A81A19">
      <w:pPr>
        <w:pStyle w:val="ListParagraph"/>
        <w:numPr>
          <w:ilvl w:val="2"/>
          <w:numId w:val="26"/>
        </w:numPr>
        <w:ind w:left="0" w:firstLine="0"/>
      </w:pPr>
      <w:r w:rsidRPr="00A81A19">
        <w:rPr>
          <w:color w:val="000000" w:themeColor="text1"/>
          <w:highlight w:val="yellow"/>
        </w:rPr>
        <w:t>Use a spatula or a precision applicator to apply acrylic across the cranium. Cover</w:t>
      </w:r>
      <w:r w:rsidR="00FB0777" w:rsidRPr="00A81A19">
        <w:rPr>
          <w:color w:val="000000" w:themeColor="text1"/>
          <w:highlight w:val="yellow"/>
        </w:rPr>
        <w:t xml:space="preserve"> the entire exposed skull, the screw and the open skin</w:t>
      </w:r>
      <w:r w:rsidRPr="00A81A19">
        <w:rPr>
          <w:color w:val="000000" w:themeColor="text1"/>
          <w:highlight w:val="yellow"/>
        </w:rPr>
        <w:t xml:space="preserve"> with dental acrylic</w:t>
      </w:r>
      <w:r w:rsidRPr="00A81A19">
        <w:rPr>
          <w:color w:val="000000" w:themeColor="text1"/>
        </w:rPr>
        <w:t xml:space="preserve">. This makes the preparation stable. Do not let acrylic run down the neck, ears </w:t>
      </w:r>
      <w:r w:rsidRPr="00A81A19">
        <w:rPr>
          <w:noProof/>
          <w:color w:val="000000" w:themeColor="text1"/>
        </w:rPr>
        <w:t>and</w:t>
      </w:r>
      <w:r w:rsidRPr="00A81A19">
        <w:rPr>
          <w:color w:val="000000" w:themeColor="text1"/>
        </w:rPr>
        <w:t xml:space="preserve"> eyes.</w:t>
      </w:r>
    </w:p>
    <w:p w14:paraId="0A0E99FA" w14:textId="77777777" w:rsidR="00E2318E" w:rsidRPr="00A81A19" w:rsidRDefault="00E2318E" w:rsidP="00A81A19"/>
    <w:p w14:paraId="52D794E7" w14:textId="31458B82" w:rsidR="00954A43" w:rsidRPr="00A81A19" w:rsidRDefault="00461080" w:rsidP="00A81A19">
      <w:pPr>
        <w:pStyle w:val="ListParagraph"/>
        <w:numPr>
          <w:ilvl w:val="2"/>
          <w:numId w:val="26"/>
        </w:numPr>
        <w:ind w:left="0" w:firstLine="0"/>
      </w:pPr>
      <w:r w:rsidRPr="00A81A19">
        <w:rPr>
          <w:color w:val="000000" w:themeColor="text1"/>
        </w:rPr>
        <w:t>Let the acrylic dry and harden for about 15 min.</w:t>
      </w:r>
    </w:p>
    <w:p w14:paraId="5405D710" w14:textId="77777777" w:rsidR="00E2318E" w:rsidRPr="00A81A19" w:rsidRDefault="00E2318E" w:rsidP="00A81A19"/>
    <w:p w14:paraId="337849D8" w14:textId="41F05269" w:rsidR="00954A43" w:rsidRPr="003D3680" w:rsidRDefault="00436FEE" w:rsidP="00A81A19">
      <w:pPr>
        <w:pStyle w:val="ListParagraph"/>
        <w:numPr>
          <w:ilvl w:val="2"/>
          <w:numId w:val="26"/>
        </w:numPr>
        <w:ind w:left="0" w:firstLine="0"/>
      </w:pPr>
      <w:r w:rsidRPr="00A81A19">
        <w:rPr>
          <w:color w:val="000000" w:themeColor="text1"/>
          <w:highlight w:val="yellow"/>
        </w:rPr>
        <w:t>Apply a</w:t>
      </w:r>
      <w:r w:rsidR="00057D8C" w:rsidRPr="00A81A19">
        <w:rPr>
          <w:color w:val="000000" w:themeColor="text1"/>
          <w:highlight w:val="yellow"/>
        </w:rPr>
        <w:t xml:space="preserve"> removable</w:t>
      </w:r>
      <w:r w:rsidRPr="00A81A19">
        <w:rPr>
          <w:color w:val="000000" w:themeColor="text1"/>
          <w:highlight w:val="yellow"/>
        </w:rPr>
        <w:t xml:space="preserve"> adhesive film</w:t>
      </w:r>
      <w:r w:rsidR="00461080" w:rsidRPr="00A81A19">
        <w:rPr>
          <w:color w:val="000000" w:themeColor="text1"/>
          <w:highlight w:val="yellow"/>
        </w:rPr>
        <w:t xml:space="preserve"> </w:t>
      </w:r>
      <w:r w:rsidR="00461080" w:rsidRPr="003D3680">
        <w:rPr>
          <w:color w:val="000000" w:themeColor="text1"/>
          <w:highlight w:val="yellow"/>
        </w:rPr>
        <w:t xml:space="preserve">onto the head holder plate, to prevent </w:t>
      </w:r>
      <w:r w:rsidR="004020A8" w:rsidRPr="003D3680">
        <w:rPr>
          <w:color w:val="000000" w:themeColor="text1"/>
          <w:highlight w:val="yellow"/>
        </w:rPr>
        <w:t xml:space="preserve">debris </w:t>
      </w:r>
      <w:r w:rsidR="00136405" w:rsidRPr="003D3680">
        <w:rPr>
          <w:color w:val="000000" w:themeColor="text1"/>
          <w:highlight w:val="yellow"/>
        </w:rPr>
        <w:t xml:space="preserve">from </w:t>
      </w:r>
      <w:r w:rsidR="00461080" w:rsidRPr="003D3680">
        <w:rPr>
          <w:color w:val="000000" w:themeColor="text1"/>
          <w:highlight w:val="yellow"/>
        </w:rPr>
        <w:t>enter</w:t>
      </w:r>
      <w:r w:rsidR="00136405" w:rsidRPr="003D3680">
        <w:rPr>
          <w:color w:val="000000" w:themeColor="text1"/>
          <w:highlight w:val="yellow"/>
        </w:rPr>
        <w:t>ing</w:t>
      </w:r>
      <w:r w:rsidR="00461080" w:rsidRPr="003D3680">
        <w:rPr>
          <w:color w:val="000000" w:themeColor="text1"/>
          <w:highlight w:val="yellow"/>
        </w:rPr>
        <w:t xml:space="preserve"> the cannula. </w:t>
      </w:r>
      <w:r w:rsidR="00461080" w:rsidRPr="003D3680">
        <w:rPr>
          <w:color w:val="000000" w:themeColor="text1"/>
        </w:rPr>
        <w:t xml:space="preserve">It is recommended </w:t>
      </w:r>
      <w:r w:rsidR="00895102" w:rsidRPr="003D3680">
        <w:rPr>
          <w:color w:val="000000" w:themeColor="text1"/>
        </w:rPr>
        <w:t xml:space="preserve">that </w:t>
      </w:r>
      <w:r w:rsidR="00461080" w:rsidRPr="003D3680">
        <w:rPr>
          <w:color w:val="000000" w:themeColor="text1"/>
        </w:rPr>
        <w:t xml:space="preserve">the </w:t>
      </w:r>
      <w:r w:rsidR="00461080" w:rsidRPr="003D3680">
        <w:rPr>
          <w:noProof/>
          <w:color w:val="000000" w:themeColor="text1"/>
        </w:rPr>
        <w:t>film</w:t>
      </w:r>
      <w:r w:rsidR="00461080" w:rsidRPr="003D3680">
        <w:rPr>
          <w:color w:val="000000" w:themeColor="text1"/>
        </w:rPr>
        <w:t xml:space="preserve"> size match</w:t>
      </w:r>
      <w:r w:rsidR="00136405" w:rsidRPr="003D3680">
        <w:rPr>
          <w:color w:val="000000" w:themeColor="text1"/>
        </w:rPr>
        <w:t>es</w:t>
      </w:r>
      <w:r w:rsidR="00461080" w:rsidRPr="003D3680">
        <w:rPr>
          <w:color w:val="000000" w:themeColor="text1"/>
        </w:rPr>
        <w:t xml:space="preserve"> that of the plate.</w:t>
      </w:r>
    </w:p>
    <w:p w14:paraId="1179E278" w14:textId="77777777" w:rsidR="00E2318E" w:rsidRPr="00A81A19" w:rsidRDefault="00E2318E" w:rsidP="00A81A19"/>
    <w:p w14:paraId="040D2CE3" w14:textId="08AA73CA" w:rsidR="00BA5929" w:rsidRPr="00A81A19" w:rsidRDefault="00461080" w:rsidP="00A81A19">
      <w:pPr>
        <w:pStyle w:val="ListParagraph"/>
        <w:numPr>
          <w:ilvl w:val="2"/>
          <w:numId w:val="26"/>
        </w:numPr>
        <w:ind w:left="0" w:firstLine="0"/>
      </w:pPr>
      <w:r w:rsidRPr="00A81A19">
        <w:rPr>
          <w:color w:val="000000" w:themeColor="text1"/>
        </w:rPr>
        <w:t xml:space="preserve">Turn off isoflurane flow, remove the animal from stereotactic apparatus and position it on a heating plate to maintain physiological body temperature while </w:t>
      </w:r>
      <w:r w:rsidR="00136405" w:rsidRPr="00A81A19">
        <w:rPr>
          <w:color w:val="000000" w:themeColor="text1"/>
        </w:rPr>
        <w:t xml:space="preserve">it </w:t>
      </w:r>
      <w:r w:rsidRPr="00A81A19">
        <w:rPr>
          <w:color w:val="000000" w:themeColor="text1"/>
        </w:rPr>
        <w:t>wak</w:t>
      </w:r>
      <w:r w:rsidR="00136405" w:rsidRPr="00A81A19">
        <w:rPr>
          <w:color w:val="000000" w:themeColor="text1"/>
        </w:rPr>
        <w:t>es</w:t>
      </w:r>
      <w:r w:rsidRPr="00A81A19">
        <w:rPr>
          <w:color w:val="000000" w:themeColor="text1"/>
        </w:rPr>
        <w:t xml:space="preserve"> up from anesthesia.</w:t>
      </w:r>
    </w:p>
    <w:p w14:paraId="0E28D405" w14:textId="77777777" w:rsidR="00D215DE" w:rsidRPr="00A81A19" w:rsidRDefault="00D215DE" w:rsidP="00A81A19"/>
    <w:p w14:paraId="132497B1" w14:textId="77777777" w:rsidR="00A4060B" w:rsidRPr="00A81A19" w:rsidRDefault="00623A93" w:rsidP="00A81A19">
      <w:pPr>
        <w:pStyle w:val="ListParagraph"/>
        <w:numPr>
          <w:ilvl w:val="2"/>
          <w:numId w:val="26"/>
        </w:numPr>
        <w:ind w:left="0" w:firstLine="0"/>
      </w:pPr>
      <w:r w:rsidRPr="00A81A19">
        <w:t xml:space="preserve">Monitor the animal until it has regained sufficient </w:t>
      </w:r>
      <w:r w:rsidR="006569BC" w:rsidRPr="00A81A19">
        <w:t>consciousness to maintain sternal recumbency.</w:t>
      </w:r>
    </w:p>
    <w:p w14:paraId="111FF797" w14:textId="77777777" w:rsidR="00A4060B" w:rsidRPr="00A81A19" w:rsidRDefault="00A4060B" w:rsidP="00A81A19">
      <w:pPr>
        <w:pStyle w:val="ListParagraph"/>
        <w:ind w:left="0"/>
      </w:pPr>
    </w:p>
    <w:p w14:paraId="23F5B256" w14:textId="177E2CC2" w:rsidR="00A4060B" w:rsidRPr="00A81A19" w:rsidRDefault="00A4060B" w:rsidP="00A81A19">
      <w:pPr>
        <w:pStyle w:val="ListParagraph"/>
        <w:numPr>
          <w:ilvl w:val="2"/>
          <w:numId w:val="26"/>
        </w:numPr>
        <w:ind w:left="0" w:firstLine="0"/>
      </w:pPr>
      <w:r w:rsidRPr="00A81A19">
        <w:t>Return the animal which has undergone surgery to the company of other animals only when fully recovered.</w:t>
      </w:r>
    </w:p>
    <w:p w14:paraId="5EA8E521" w14:textId="77777777" w:rsidR="00FC5BC2" w:rsidRPr="00A81A19" w:rsidRDefault="00FC5BC2" w:rsidP="00A81A19"/>
    <w:p w14:paraId="0963D184" w14:textId="6400CA1C" w:rsidR="00FC5BC2" w:rsidRPr="00A81A19" w:rsidRDefault="00FC5BC2" w:rsidP="00A81A19">
      <w:pPr>
        <w:pStyle w:val="ListParagraph"/>
        <w:numPr>
          <w:ilvl w:val="0"/>
          <w:numId w:val="26"/>
        </w:numPr>
        <w:rPr>
          <w:b/>
        </w:rPr>
      </w:pPr>
      <w:r w:rsidRPr="00A81A19">
        <w:rPr>
          <w:b/>
        </w:rPr>
        <w:t>Postoperative care</w:t>
      </w:r>
    </w:p>
    <w:p w14:paraId="0D567715" w14:textId="77777777" w:rsidR="00FC5BC2" w:rsidRPr="00A81A19" w:rsidRDefault="00FC5BC2" w:rsidP="00A81A19">
      <w:pPr>
        <w:pStyle w:val="ListParagraph"/>
        <w:ind w:left="0"/>
      </w:pPr>
    </w:p>
    <w:p w14:paraId="56FA6E45" w14:textId="67819883" w:rsidR="00FC5BC2" w:rsidRPr="00A81A19" w:rsidRDefault="00FC5BC2" w:rsidP="00A81A19">
      <w:pPr>
        <w:pStyle w:val="ListParagraph"/>
        <w:numPr>
          <w:ilvl w:val="1"/>
          <w:numId w:val="26"/>
        </w:numPr>
        <w:ind w:firstLine="0"/>
        <w:rPr>
          <w:color w:val="000000" w:themeColor="text1"/>
        </w:rPr>
      </w:pPr>
      <w:r w:rsidRPr="00A81A19">
        <w:rPr>
          <w:color w:val="000000" w:themeColor="text1"/>
        </w:rPr>
        <w:t xml:space="preserve">Check </w:t>
      </w:r>
      <w:r w:rsidR="00DF1794" w:rsidRPr="00A81A19">
        <w:rPr>
          <w:color w:val="000000" w:themeColor="text1"/>
        </w:rPr>
        <w:t xml:space="preserve">the </w:t>
      </w:r>
      <w:r w:rsidR="005248A8" w:rsidRPr="00A81A19">
        <w:rPr>
          <w:color w:val="000000" w:themeColor="text1"/>
        </w:rPr>
        <w:t xml:space="preserve">status of the mouse </w:t>
      </w:r>
      <w:r w:rsidRPr="00A81A19">
        <w:rPr>
          <w:color w:val="000000" w:themeColor="text1"/>
        </w:rPr>
        <w:t>f</w:t>
      </w:r>
      <w:r w:rsidR="005248A8" w:rsidRPr="00A81A19">
        <w:rPr>
          <w:color w:val="000000" w:themeColor="text1"/>
        </w:rPr>
        <w:t xml:space="preserve">or </w:t>
      </w:r>
      <w:r w:rsidRPr="00A81A19">
        <w:rPr>
          <w:color w:val="000000" w:themeColor="text1"/>
        </w:rPr>
        <w:t xml:space="preserve">2 days </w:t>
      </w:r>
      <w:r w:rsidR="005248A8" w:rsidRPr="00A81A19">
        <w:rPr>
          <w:color w:val="000000" w:themeColor="text1"/>
        </w:rPr>
        <w:t>following</w:t>
      </w:r>
      <w:r w:rsidRPr="00A81A19">
        <w:rPr>
          <w:color w:val="000000" w:themeColor="text1"/>
        </w:rPr>
        <w:t xml:space="preserve"> surgery, by monitoring </w:t>
      </w:r>
      <w:r w:rsidR="00DF1794" w:rsidRPr="00A81A19">
        <w:rPr>
          <w:color w:val="000000" w:themeColor="text1"/>
        </w:rPr>
        <w:t>the</w:t>
      </w:r>
      <w:r w:rsidRPr="00A81A19">
        <w:rPr>
          <w:color w:val="000000" w:themeColor="text1"/>
        </w:rPr>
        <w:t xml:space="preserve"> weight and </w:t>
      </w:r>
      <w:r w:rsidR="005248A8" w:rsidRPr="00A81A19">
        <w:rPr>
          <w:color w:val="000000" w:themeColor="text1"/>
        </w:rPr>
        <w:t xml:space="preserve">general </w:t>
      </w:r>
      <w:r w:rsidRPr="00A81A19">
        <w:rPr>
          <w:color w:val="000000" w:themeColor="text1"/>
        </w:rPr>
        <w:t>behavior.</w:t>
      </w:r>
    </w:p>
    <w:p w14:paraId="6ABE07B1" w14:textId="77777777" w:rsidR="00FC5BC2" w:rsidRPr="00A81A19" w:rsidRDefault="00FC5BC2" w:rsidP="00A81A19"/>
    <w:p w14:paraId="3E4DD22F" w14:textId="7F6C3862" w:rsidR="00D175E0" w:rsidRPr="00A81A19" w:rsidRDefault="00FC5BC2" w:rsidP="00A81A19">
      <w:pPr>
        <w:pStyle w:val="ListParagraph"/>
        <w:numPr>
          <w:ilvl w:val="1"/>
          <w:numId w:val="26"/>
        </w:numPr>
        <w:ind w:firstLine="0"/>
      </w:pPr>
      <w:r w:rsidRPr="00A81A19">
        <w:rPr>
          <w:color w:val="000000" w:themeColor="text1"/>
        </w:rPr>
        <w:t>Apply anti-inflammatory (Meloxicam, 1mg/Kg) and pain killer (Vetalgin, 200mg/kg) drugs subcutaneously</w:t>
      </w:r>
      <w:r w:rsidR="00A4060B" w:rsidRPr="00A81A19">
        <w:rPr>
          <w:color w:val="000000" w:themeColor="text1"/>
        </w:rPr>
        <w:t xml:space="preserve"> for 2 days following surgery</w:t>
      </w:r>
    </w:p>
    <w:p w14:paraId="7F955E70" w14:textId="77777777" w:rsidR="00FC5BC2" w:rsidRPr="00A81A19" w:rsidRDefault="00FC5BC2" w:rsidP="00A81A19"/>
    <w:p w14:paraId="6620B444" w14:textId="5AC3B8FF" w:rsidR="00FC5BC2" w:rsidRPr="00A81A19" w:rsidRDefault="003D3680" w:rsidP="00A81A19">
      <w:pPr>
        <w:rPr>
          <w:color w:val="000000" w:themeColor="text1"/>
          <w:shd w:val="clear" w:color="auto" w:fill="FFFFFF"/>
        </w:rPr>
      </w:pPr>
      <w:r w:rsidRPr="00A81A19">
        <w:rPr>
          <w:color w:val="000000" w:themeColor="text1"/>
          <w:shd w:val="clear" w:color="auto" w:fill="FFFFFF"/>
        </w:rPr>
        <w:t xml:space="preserve">NOTE: </w:t>
      </w:r>
      <w:r>
        <w:rPr>
          <w:color w:val="000000" w:themeColor="text1"/>
          <w:shd w:val="clear" w:color="auto" w:fill="FFFFFF"/>
        </w:rPr>
        <w:t>A</w:t>
      </w:r>
      <w:r w:rsidR="00FC5BC2" w:rsidRPr="00A81A19">
        <w:rPr>
          <w:color w:val="000000" w:themeColor="text1"/>
          <w:shd w:val="clear" w:color="auto" w:fill="FFFFFF"/>
        </w:rPr>
        <w:t>lternative m</w:t>
      </w:r>
      <w:r w:rsidR="003C18FC" w:rsidRPr="00A81A19">
        <w:rPr>
          <w:color w:val="000000" w:themeColor="text1"/>
          <w:shd w:val="clear" w:color="auto" w:fill="FFFFFF"/>
        </w:rPr>
        <w:t>onitoring procedures,</w:t>
      </w:r>
      <w:r w:rsidR="00FC5BC2" w:rsidRPr="00A81A19">
        <w:rPr>
          <w:color w:val="000000" w:themeColor="text1"/>
          <w:shd w:val="clear" w:color="auto" w:fill="FFFFFF"/>
        </w:rPr>
        <w:t xml:space="preserve"> drugs</w:t>
      </w:r>
      <w:r w:rsidR="003C18FC" w:rsidRPr="00A81A19">
        <w:rPr>
          <w:color w:val="000000" w:themeColor="text1"/>
          <w:shd w:val="clear" w:color="auto" w:fill="FFFFFF"/>
        </w:rPr>
        <w:t xml:space="preserve"> </w:t>
      </w:r>
      <w:r w:rsidR="003C18FC" w:rsidRPr="00A81A19">
        <w:rPr>
          <w:noProof/>
          <w:color w:val="000000" w:themeColor="text1"/>
          <w:shd w:val="clear" w:color="auto" w:fill="FFFFFF"/>
        </w:rPr>
        <w:t>and</w:t>
      </w:r>
      <w:r w:rsidR="003C18FC" w:rsidRPr="00A81A19">
        <w:rPr>
          <w:color w:val="000000" w:themeColor="text1"/>
          <w:shd w:val="clear" w:color="auto" w:fill="FFFFFF"/>
        </w:rPr>
        <w:t xml:space="preserve"> dosages</w:t>
      </w:r>
      <w:r w:rsidR="00FC5BC2" w:rsidRPr="00A81A19">
        <w:rPr>
          <w:color w:val="000000" w:themeColor="text1"/>
          <w:shd w:val="clear" w:color="auto" w:fill="FFFFFF"/>
        </w:rPr>
        <w:t xml:space="preserve"> are possible for </w:t>
      </w:r>
      <w:r w:rsidR="003C18FC" w:rsidRPr="00A81A19">
        <w:rPr>
          <w:color w:val="000000" w:themeColor="text1"/>
          <w:shd w:val="clear" w:color="auto" w:fill="FFFFFF"/>
        </w:rPr>
        <w:t>postoperative care</w:t>
      </w:r>
      <w:r w:rsidR="00FC5BC2" w:rsidRPr="00A81A19">
        <w:rPr>
          <w:color w:val="000000" w:themeColor="text1"/>
          <w:shd w:val="clear" w:color="auto" w:fill="FFFFFF"/>
        </w:rPr>
        <w:t xml:space="preserve">. </w:t>
      </w:r>
      <w:r w:rsidR="00FC5BC2" w:rsidRPr="00A81A19">
        <w:rPr>
          <w:color w:val="000000" w:themeColor="text1"/>
          <w:shd w:val="clear" w:color="auto" w:fill="FFFFFF"/>
        </w:rPr>
        <w:lastRenderedPageBreak/>
        <w:t>Please, refer to your animal license and the relative literature.</w:t>
      </w:r>
    </w:p>
    <w:p w14:paraId="2024200E" w14:textId="3FA895D2" w:rsidR="00FC5BC2" w:rsidRPr="00A81A19" w:rsidRDefault="00FC5BC2" w:rsidP="00A81A19">
      <w:pPr>
        <w:rPr>
          <w:color w:val="000000" w:themeColor="text1"/>
          <w:shd w:val="clear" w:color="auto" w:fill="FFFFFF"/>
        </w:rPr>
      </w:pPr>
    </w:p>
    <w:p w14:paraId="418879B9" w14:textId="12B191E5" w:rsidR="00FC5BC2" w:rsidRPr="00A81A19" w:rsidRDefault="00E90509" w:rsidP="00A81A19">
      <w:pPr>
        <w:pStyle w:val="ListParagraph"/>
        <w:numPr>
          <w:ilvl w:val="0"/>
          <w:numId w:val="26"/>
        </w:numPr>
        <w:tabs>
          <w:tab w:val="left" w:pos="993"/>
        </w:tabs>
        <w:rPr>
          <w:b/>
          <w:color w:val="000000" w:themeColor="text1"/>
          <w:shd w:val="clear" w:color="auto" w:fill="FFFFFF"/>
        </w:rPr>
      </w:pPr>
      <w:r w:rsidRPr="00A81A19">
        <w:rPr>
          <w:b/>
          <w:color w:val="000000" w:themeColor="text1"/>
          <w:shd w:val="clear" w:color="auto" w:fill="FFFFFF"/>
        </w:rPr>
        <w:t xml:space="preserve">Preparation of </w:t>
      </w:r>
      <w:r w:rsidR="002A55B8" w:rsidRPr="00A81A19">
        <w:rPr>
          <w:b/>
          <w:color w:val="000000" w:themeColor="text1"/>
          <w:shd w:val="clear" w:color="auto" w:fill="FFFFFF"/>
        </w:rPr>
        <w:t xml:space="preserve">the </w:t>
      </w:r>
      <w:r w:rsidRPr="00A81A19">
        <w:rPr>
          <w:b/>
          <w:color w:val="000000" w:themeColor="text1"/>
          <w:shd w:val="clear" w:color="auto" w:fill="FFFFFF"/>
        </w:rPr>
        <w:t>imaging session</w:t>
      </w:r>
    </w:p>
    <w:p w14:paraId="666D575E" w14:textId="77777777" w:rsidR="006C0058" w:rsidRPr="00A81A19" w:rsidRDefault="006C0058" w:rsidP="00A81A19">
      <w:pPr>
        <w:rPr>
          <w:b/>
          <w:color w:val="000000" w:themeColor="text1"/>
          <w:shd w:val="clear" w:color="auto" w:fill="FFFFFF"/>
        </w:rPr>
      </w:pPr>
    </w:p>
    <w:p w14:paraId="45282CEC" w14:textId="276F0D44" w:rsidR="006C0058" w:rsidRPr="00A81A19" w:rsidRDefault="00E90509" w:rsidP="00A81A19">
      <w:pPr>
        <w:pStyle w:val="ListParagraph"/>
        <w:numPr>
          <w:ilvl w:val="1"/>
          <w:numId w:val="26"/>
        </w:numPr>
        <w:ind w:firstLine="0"/>
        <w:rPr>
          <w:shd w:val="clear" w:color="auto" w:fill="FFFFFF"/>
        </w:rPr>
      </w:pPr>
      <w:r w:rsidRPr="00A81A19">
        <w:rPr>
          <w:color w:val="000000" w:themeColor="text1"/>
          <w:shd w:val="clear" w:color="auto" w:fill="FFFFFF"/>
        </w:rPr>
        <w:t xml:space="preserve">Turn on the imaging setup in advance and let the laser </w:t>
      </w:r>
      <w:r w:rsidR="006C0058" w:rsidRPr="00A81A19">
        <w:rPr>
          <w:color w:val="000000" w:themeColor="text1"/>
          <w:shd w:val="clear" w:color="auto" w:fill="FFFFFF"/>
        </w:rPr>
        <w:t xml:space="preserve">to </w:t>
      </w:r>
      <w:r w:rsidRPr="00A81A19">
        <w:rPr>
          <w:color w:val="000000" w:themeColor="text1"/>
          <w:shd w:val="clear" w:color="auto" w:fill="FFFFFF"/>
        </w:rPr>
        <w:t>warm up and stabilize, if necessary.</w:t>
      </w:r>
    </w:p>
    <w:p w14:paraId="474C1F3E" w14:textId="77777777" w:rsidR="00DF1794" w:rsidRPr="00A81A19" w:rsidRDefault="00DF1794" w:rsidP="00A81A19">
      <w:pPr>
        <w:rPr>
          <w:color w:val="000000" w:themeColor="text1"/>
          <w:shd w:val="clear" w:color="auto" w:fill="FFFFFF"/>
        </w:rPr>
      </w:pPr>
    </w:p>
    <w:p w14:paraId="16F015A3" w14:textId="65916505" w:rsidR="006C0058" w:rsidRPr="00A81A19" w:rsidRDefault="006C0058" w:rsidP="00A81A19">
      <w:pPr>
        <w:pStyle w:val="ListParagraph"/>
        <w:numPr>
          <w:ilvl w:val="1"/>
          <w:numId w:val="26"/>
        </w:numPr>
        <w:tabs>
          <w:tab w:val="left" w:pos="993"/>
        </w:tabs>
        <w:ind w:firstLine="0"/>
        <w:rPr>
          <w:color w:val="000000" w:themeColor="text1"/>
          <w:shd w:val="clear" w:color="auto" w:fill="FFFFFF"/>
        </w:rPr>
      </w:pPr>
      <w:r w:rsidRPr="00A81A19">
        <w:rPr>
          <w:color w:val="000000" w:themeColor="text1"/>
          <w:shd w:val="clear" w:color="auto" w:fill="FFFFFF"/>
        </w:rPr>
        <w:t xml:space="preserve">Anesthetize the mouse (refer to </w:t>
      </w:r>
      <w:r w:rsidR="003D3680">
        <w:rPr>
          <w:color w:val="000000" w:themeColor="text1"/>
          <w:shd w:val="clear" w:color="auto" w:fill="FFFFFF"/>
        </w:rPr>
        <w:t xml:space="preserve">step </w:t>
      </w:r>
      <w:r w:rsidRPr="00A81A19">
        <w:rPr>
          <w:color w:val="000000" w:themeColor="text1"/>
          <w:shd w:val="clear" w:color="auto" w:fill="FFFFFF"/>
        </w:rPr>
        <w:t>2.2.1).</w:t>
      </w:r>
    </w:p>
    <w:p w14:paraId="018F598E" w14:textId="77777777" w:rsidR="00DF1794" w:rsidRPr="00A81A19" w:rsidRDefault="00DF1794" w:rsidP="00A81A19">
      <w:pPr>
        <w:rPr>
          <w:color w:val="000000" w:themeColor="text1"/>
          <w:shd w:val="clear" w:color="auto" w:fill="FFFFFF"/>
        </w:rPr>
      </w:pPr>
    </w:p>
    <w:p w14:paraId="5E53B307" w14:textId="24F9207D" w:rsidR="006C0058" w:rsidRPr="00A81A19" w:rsidRDefault="006C0058" w:rsidP="00A81A19">
      <w:pPr>
        <w:pStyle w:val="ListParagraph"/>
        <w:numPr>
          <w:ilvl w:val="1"/>
          <w:numId w:val="26"/>
        </w:numPr>
        <w:tabs>
          <w:tab w:val="left" w:pos="993"/>
        </w:tabs>
        <w:ind w:firstLine="0"/>
        <w:rPr>
          <w:color w:val="000000" w:themeColor="text1"/>
          <w:shd w:val="clear" w:color="auto" w:fill="FFFFFF"/>
        </w:rPr>
      </w:pPr>
      <w:r w:rsidRPr="00A81A19">
        <w:rPr>
          <w:color w:val="000000" w:themeColor="text1"/>
          <w:highlight w:val="yellow"/>
          <w:shd w:val="clear" w:color="auto" w:fill="FFFFFF"/>
        </w:rPr>
        <w:t xml:space="preserve">Use </w:t>
      </w:r>
      <w:r w:rsidR="000A31A6" w:rsidRPr="00A81A19">
        <w:rPr>
          <w:color w:val="000000" w:themeColor="text1"/>
          <w:highlight w:val="yellow"/>
          <w:shd w:val="clear" w:color="auto" w:fill="FFFFFF"/>
        </w:rPr>
        <w:t>forceps</w:t>
      </w:r>
      <w:r w:rsidRPr="00A81A19">
        <w:rPr>
          <w:color w:val="000000" w:themeColor="text1"/>
          <w:highlight w:val="yellow"/>
          <w:shd w:val="clear" w:color="auto" w:fill="FFFFFF"/>
        </w:rPr>
        <w:t xml:space="preserve"> to carefully remove the adhesive film from the head holder plate. Hold the mouse in a hand and the head holder plate with the fingers</w:t>
      </w:r>
      <w:r w:rsidRPr="00A81A19">
        <w:rPr>
          <w:color w:val="000000" w:themeColor="text1"/>
          <w:shd w:val="clear" w:color="auto" w:fill="FFFFFF"/>
        </w:rPr>
        <w:t>. Remove the film gently, to avoid damaging the preparation.</w:t>
      </w:r>
    </w:p>
    <w:p w14:paraId="35757F90" w14:textId="77777777" w:rsidR="00DF1794" w:rsidRPr="00A81A19" w:rsidRDefault="00DF1794" w:rsidP="00A81A19">
      <w:pPr>
        <w:rPr>
          <w:color w:val="000000" w:themeColor="text1"/>
          <w:shd w:val="clear" w:color="auto" w:fill="FFFFFF"/>
        </w:rPr>
      </w:pPr>
    </w:p>
    <w:p w14:paraId="23157E4F" w14:textId="47BC3375" w:rsidR="00DF1794" w:rsidRPr="00A81A19" w:rsidRDefault="006C0058" w:rsidP="00A81A19">
      <w:pPr>
        <w:pStyle w:val="ListParagraph"/>
        <w:numPr>
          <w:ilvl w:val="1"/>
          <w:numId w:val="26"/>
        </w:numPr>
        <w:ind w:firstLine="0"/>
        <w:rPr>
          <w:color w:val="000000" w:themeColor="text1"/>
          <w:shd w:val="clear" w:color="auto" w:fill="FFFFFF"/>
        </w:rPr>
      </w:pPr>
      <w:r w:rsidRPr="00A81A19">
        <w:rPr>
          <w:color w:val="000000" w:themeColor="text1"/>
          <w:highlight w:val="yellow"/>
          <w:shd w:val="clear" w:color="auto" w:fill="FFFFFF"/>
        </w:rPr>
        <w:t>Position the mouse under the microscope, over the heating carpet</w:t>
      </w:r>
      <w:r w:rsidR="00DF1794" w:rsidRPr="00A81A19">
        <w:rPr>
          <w:color w:val="000000" w:themeColor="text1"/>
          <w:highlight w:val="yellow"/>
          <w:shd w:val="clear" w:color="auto" w:fill="FFFFFF"/>
        </w:rPr>
        <w:t xml:space="preserve"> and secure the head plate to the holder</w:t>
      </w:r>
      <w:r w:rsidR="006569BC" w:rsidRPr="00A81A19">
        <w:rPr>
          <w:color w:val="000000" w:themeColor="text1"/>
          <w:shd w:val="clear" w:color="auto" w:fill="FFFFFF"/>
        </w:rPr>
        <w:t xml:space="preserve"> (</w:t>
      </w:r>
      <w:r w:rsidR="006569BC" w:rsidRPr="00A81A19">
        <w:rPr>
          <w:b/>
          <w:color w:val="000000" w:themeColor="text1"/>
          <w:shd w:val="clear" w:color="auto" w:fill="FFFFFF"/>
        </w:rPr>
        <w:t>Figure 1D</w:t>
      </w:r>
      <w:r w:rsidR="006569BC" w:rsidRPr="00A81A19">
        <w:rPr>
          <w:color w:val="000000" w:themeColor="text1"/>
          <w:shd w:val="clear" w:color="auto" w:fill="FFFFFF"/>
        </w:rPr>
        <w:t>)</w:t>
      </w:r>
      <w:r w:rsidR="00DF1794" w:rsidRPr="00A81A19">
        <w:rPr>
          <w:color w:val="000000" w:themeColor="text1"/>
          <w:shd w:val="clear" w:color="auto" w:fill="FFFFFF"/>
        </w:rPr>
        <w:t>.</w:t>
      </w:r>
    </w:p>
    <w:p w14:paraId="3738134F" w14:textId="77777777" w:rsidR="00DF1794" w:rsidRPr="00A81A19" w:rsidRDefault="00DF1794" w:rsidP="00A81A19">
      <w:pPr>
        <w:rPr>
          <w:color w:val="000000" w:themeColor="text1"/>
          <w:shd w:val="clear" w:color="auto" w:fill="FFFFFF"/>
        </w:rPr>
      </w:pPr>
    </w:p>
    <w:p w14:paraId="19045981" w14:textId="0CD87172" w:rsidR="00DF1794" w:rsidRPr="00A81A19" w:rsidRDefault="006215B2" w:rsidP="00A81A19">
      <w:pPr>
        <w:pStyle w:val="ListParagraph"/>
        <w:numPr>
          <w:ilvl w:val="1"/>
          <w:numId w:val="26"/>
        </w:numPr>
        <w:ind w:firstLine="0"/>
        <w:rPr>
          <w:color w:val="000000" w:themeColor="text1"/>
          <w:shd w:val="clear" w:color="auto" w:fill="FFFFFF"/>
        </w:rPr>
      </w:pPr>
      <w:r w:rsidRPr="00A81A19">
        <w:rPr>
          <w:color w:val="000000" w:themeColor="text1"/>
        </w:rPr>
        <w:t>P</w:t>
      </w:r>
      <w:r w:rsidR="00DF1794" w:rsidRPr="00A81A19">
        <w:rPr>
          <w:color w:val="000000" w:themeColor="text1"/>
        </w:rPr>
        <w:t>osition the nose cone to cover the snout and decrease isoflurane to 1.5-2%.</w:t>
      </w:r>
    </w:p>
    <w:p w14:paraId="0FAC5ADE" w14:textId="77777777" w:rsidR="00DF1794" w:rsidRPr="00A81A19" w:rsidRDefault="00DF1794" w:rsidP="00A81A19">
      <w:pPr>
        <w:rPr>
          <w:color w:val="000000" w:themeColor="text1"/>
          <w:shd w:val="clear" w:color="auto" w:fill="FFFFFF"/>
        </w:rPr>
      </w:pPr>
    </w:p>
    <w:p w14:paraId="0F594276" w14:textId="0B30B592" w:rsidR="00FC5BC2" w:rsidRPr="00A81A19" w:rsidRDefault="00DF1794" w:rsidP="00A81A19">
      <w:pPr>
        <w:pStyle w:val="ListParagraph"/>
        <w:numPr>
          <w:ilvl w:val="1"/>
          <w:numId w:val="26"/>
        </w:numPr>
        <w:ind w:firstLine="0"/>
        <w:rPr>
          <w:color w:val="000000" w:themeColor="text1"/>
          <w:shd w:val="clear" w:color="auto" w:fill="FFFFFF"/>
        </w:rPr>
      </w:pPr>
      <w:r w:rsidRPr="00A81A19">
        <w:rPr>
          <w:color w:val="000000" w:themeColor="text1"/>
        </w:rPr>
        <w:t>Apply ophthalmic ointment to the mouse eyes.</w:t>
      </w:r>
    </w:p>
    <w:p w14:paraId="66B254B0" w14:textId="77777777" w:rsidR="00DF1794" w:rsidRPr="00A81A19" w:rsidRDefault="00DF1794" w:rsidP="00A81A19">
      <w:pPr>
        <w:rPr>
          <w:color w:val="000000" w:themeColor="text1"/>
          <w:shd w:val="clear" w:color="auto" w:fill="FFFFFF"/>
        </w:rPr>
      </w:pPr>
    </w:p>
    <w:p w14:paraId="778358DB" w14:textId="493AEC3A" w:rsidR="006215B2" w:rsidRPr="00A81A19" w:rsidRDefault="00DF1794" w:rsidP="00A81A19">
      <w:pPr>
        <w:pStyle w:val="ListParagraph"/>
        <w:numPr>
          <w:ilvl w:val="1"/>
          <w:numId w:val="26"/>
        </w:numPr>
        <w:ind w:firstLine="0"/>
        <w:rPr>
          <w:color w:val="000000" w:themeColor="text1"/>
          <w:shd w:val="clear" w:color="auto" w:fill="FFFFFF"/>
        </w:rPr>
      </w:pPr>
      <w:r w:rsidRPr="00A81A19">
        <w:rPr>
          <w:color w:val="000000" w:themeColor="text1"/>
          <w:highlight w:val="yellow"/>
        </w:rPr>
        <w:t xml:space="preserve">Clean the </w:t>
      </w:r>
      <w:r w:rsidR="006215B2" w:rsidRPr="00A81A19">
        <w:rPr>
          <w:color w:val="000000" w:themeColor="text1"/>
          <w:highlight w:val="yellow"/>
        </w:rPr>
        <w:t>imaging cannula</w:t>
      </w:r>
      <w:r w:rsidRPr="00A81A19">
        <w:rPr>
          <w:color w:val="000000" w:themeColor="text1"/>
          <w:highlight w:val="yellow"/>
        </w:rPr>
        <w:t xml:space="preserve"> by </w:t>
      </w:r>
      <w:r w:rsidR="006569BC" w:rsidRPr="00A81A19">
        <w:rPr>
          <w:color w:val="000000" w:themeColor="text1"/>
          <w:highlight w:val="yellow"/>
        </w:rPr>
        <w:t>rins</w:t>
      </w:r>
      <w:r w:rsidRPr="00A81A19">
        <w:rPr>
          <w:color w:val="000000" w:themeColor="text1"/>
          <w:highlight w:val="yellow"/>
        </w:rPr>
        <w:t xml:space="preserve">ing with deionized water. Use a syringe and a thin needle to drop water into the cannula and </w:t>
      </w:r>
      <w:r w:rsidR="006215B2" w:rsidRPr="00A81A19">
        <w:rPr>
          <w:color w:val="000000" w:themeColor="text1"/>
          <w:highlight w:val="yellow"/>
        </w:rPr>
        <w:t>a</w:t>
      </w:r>
      <w:r w:rsidRPr="00A81A19">
        <w:rPr>
          <w:color w:val="000000" w:themeColor="text1"/>
          <w:highlight w:val="yellow"/>
        </w:rPr>
        <w:t xml:space="preserve"> vacuum pump </w:t>
      </w:r>
      <w:r w:rsidR="00057D8C" w:rsidRPr="00A81A19">
        <w:rPr>
          <w:color w:val="000000" w:themeColor="text1"/>
          <w:highlight w:val="yellow"/>
        </w:rPr>
        <w:t>to remove it</w:t>
      </w:r>
      <w:r w:rsidRPr="00A81A19">
        <w:rPr>
          <w:color w:val="000000" w:themeColor="text1"/>
        </w:rPr>
        <w:t>.</w:t>
      </w:r>
    </w:p>
    <w:p w14:paraId="420D3A31" w14:textId="77777777" w:rsidR="006215B2" w:rsidRPr="00A81A19" w:rsidRDefault="006215B2" w:rsidP="00A81A19">
      <w:pPr>
        <w:pStyle w:val="ListParagraph"/>
        <w:ind w:left="0"/>
        <w:rPr>
          <w:color w:val="000000" w:themeColor="text1"/>
          <w:shd w:val="clear" w:color="auto" w:fill="FFFFFF"/>
        </w:rPr>
      </w:pPr>
    </w:p>
    <w:p w14:paraId="3ADD8085" w14:textId="478AB0A3" w:rsidR="006215B2" w:rsidRPr="00A81A19" w:rsidRDefault="006215B2" w:rsidP="00A81A19">
      <w:pPr>
        <w:pStyle w:val="ListParagraph"/>
        <w:numPr>
          <w:ilvl w:val="0"/>
          <w:numId w:val="26"/>
        </w:numPr>
        <w:rPr>
          <w:b/>
          <w:color w:val="000000" w:themeColor="text1"/>
          <w:shd w:val="clear" w:color="auto" w:fill="FFFFFF"/>
        </w:rPr>
      </w:pPr>
      <w:r w:rsidRPr="00A81A19">
        <w:rPr>
          <w:b/>
          <w:color w:val="000000" w:themeColor="text1"/>
          <w:shd w:val="clear" w:color="auto" w:fill="FFFFFF"/>
        </w:rPr>
        <w:t>Imaging session</w:t>
      </w:r>
    </w:p>
    <w:p w14:paraId="2EA7461E" w14:textId="77777777" w:rsidR="00FB023C" w:rsidRPr="00A81A19" w:rsidRDefault="00FB023C" w:rsidP="00A81A19">
      <w:pPr>
        <w:rPr>
          <w:b/>
          <w:color w:val="000000" w:themeColor="text1"/>
          <w:shd w:val="clear" w:color="auto" w:fill="FFFFFF"/>
        </w:rPr>
      </w:pPr>
    </w:p>
    <w:p w14:paraId="65572D3A" w14:textId="33C5C6C8" w:rsidR="00181E78" w:rsidRPr="00A81A19" w:rsidRDefault="00FB023C" w:rsidP="00A81A19">
      <w:pPr>
        <w:pStyle w:val="ListParagraph"/>
        <w:numPr>
          <w:ilvl w:val="1"/>
          <w:numId w:val="26"/>
        </w:numPr>
        <w:ind w:firstLine="0"/>
        <w:rPr>
          <w:color w:val="000000" w:themeColor="text1"/>
          <w:shd w:val="clear" w:color="auto" w:fill="FFFFFF"/>
        </w:rPr>
      </w:pPr>
      <w:r w:rsidRPr="00A81A19">
        <w:rPr>
          <w:color w:val="000000" w:themeColor="text1"/>
          <w:shd w:val="clear" w:color="auto" w:fill="FFFFFF"/>
        </w:rPr>
        <w:t>Use low magnification, long working distance objective</w:t>
      </w:r>
      <w:r w:rsidR="005360A0" w:rsidRPr="00A81A19">
        <w:rPr>
          <w:color w:val="000000" w:themeColor="text1"/>
          <w:shd w:val="clear" w:color="auto" w:fill="FFFFFF"/>
        </w:rPr>
        <w:t>s</w:t>
      </w:r>
      <w:r w:rsidRPr="00A81A19">
        <w:rPr>
          <w:color w:val="000000" w:themeColor="text1"/>
          <w:shd w:val="clear" w:color="auto" w:fill="FFFFFF"/>
        </w:rPr>
        <w:t xml:space="preserve"> to visually check the cannula for residual water, dirt, integrity and the presence of fluorescence.</w:t>
      </w:r>
    </w:p>
    <w:p w14:paraId="41DAAF0A" w14:textId="77777777" w:rsidR="00181E78" w:rsidRPr="00A81A19" w:rsidRDefault="00181E78" w:rsidP="00A81A19">
      <w:pPr>
        <w:pStyle w:val="ListParagraph"/>
        <w:ind w:left="0"/>
        <w:rPr>
          <w:color w:val="000000" w:themeColor="text1"/>
          <w:shd w:val="clear" w:color="auto" w:fill="FFFFFF"/>
        </w:rPr>
      </w:pPr>
    </w:p>
    <w:p w14:paraId="254C7C28" w14:textId="36742183" w:rsidR="00181E78" w:rsidRPr="00A81A19" w:rsidRDefault="00181E78" w:rsidP="00A81A19">
      <w:pPr>
        <w:pStyle w:val="ListParagraph"/>
        <w:numPr>
          <w:ilvl w:val="1"/>
          <w:numId w:val="26"/>
        </w:numPr>
        <w:ind w:firstLine="0"/>
        <w:rPr>
          <w:color w:val="000000" w:themeColor="text1"/>
          <w:shd w:val="clear" w:color="auto" w:fill="FFFFFF"/>
        </w:rPr>
      </w:pPr>
      <w:r w:rsidRPr="00A81A19">
        <w:rPr>
          <w:color w:val="000000" w:themeColor="text1"/>
          <w:shd w:val="clear" w:color="auto" w:fill="FFFFFF"/>
        </w:rPr>
        <w:t>Align the cannula to the optic axis by adjusting the angles of the head holder arms.</w:t>
      </w:r>
    </w:p>
    <w:p w14:paraId="7A7018F2" w14:textId="77777777" w:rsidR="00972D33" w:rsidRPr="00A81A19" w:rsidRDefault="00972D33" w:rsidP="00A81A19">
      <w:pPr>
        <w:pStyle w:val="ListParagraph"/>
        <w:ind w:left="0"/>
        <w:rPr>
          <w:color w:val="000000" w:themeColor="text1"/>
          <w:shd w:val="clear" w:color="auto" w:fill="FFFFFF"/>
        </w:rPr>
      </w:pPr>
    </w:p>
    <w:p w14:paraId="06F9FE55" w14:textId="68EAA3BC" w:rsidR="00181E78" w:rsidRPr="00A81A19" w:rsidRDefault="00223B70" w:rsidP="00A81A19">
      <w:pPr>
        <w:pStyle w:val="ListParagraph"/>
        <w:numPr>
          <w:ilvl w:val="1"/>
          <w:numId w:val="26"/>
        </w:numPr>
        <w:ind w:firstLine="0"/>
        <w:rPr>
          <w:color w:val="000000" w:themeColor="text1"/>
          <w:shd w:val="clear" w:color="auto" w:fill="FFFFFF"/>
        </w:rPr>
      </w:pPr>
      <w:r w:rsidRPr="00A81A19">
        <w:rPr>
          <w:color w:val="000000" w:themeColor="text1"/>
          <w:highlight w:val="yellow"/>
          <w:shd w:val="clear" w:color="auto" w:fill="FFFFFF"/>
        </w:rPr>
        <w:t>Switch to the 25X</w:t>
      </w:r>
      <w:r w:rsidR="00972D33" w:rsidRPr="00A81A19">
        <w:rPr>
          <w:color w:val="000000" w:themeColor="text1"/>
          <w:highlight w:val="yellow"/>
          <w:shd w:val="clear" w:color="auto" w:fill="FFFFFF"/>
        </w:rPr>
        <w:t xml:space="preserve"> 1.0 NA, 4 mm WD</w:t>
      </w:r>
      <w:r w:rsidR="00C46E6C" w:rsidRPr="00A81A19">
        <w:rPr>
          <w:color w:val="000000" w:themeColor="text1"/>
          <w:highlight w:val="yellow"/>
          <w:shd w:val="clear" w:color="auto" w:fill="FFFFFF"/>
        </w:rPr>
        <w:t xml:space="preserve"> or </w:t>
      </w:r>
      <w:r w:rsidR="00C46E6C" w:rsidRPr="00A81A19">
        <w:rPr>
          <w:color w:val="000000" w:themeColor="text1"/>
          <w:highlight w:val="yellow"/>
        </w:rPr>
        <w:t>the 40X 0.8 NA, 3 mm WD</w:t>
      </w:r>
      <w:r w:rsidR="00972D33" w:rsidRPr="00A81A19">
        <w:rPr>
          <w:color w:val="000000" w:themeColor="text1"/>
          <w:highlight w:val="yellow"/>
          <w:shd w:val="clear" w:color="auto" w:fill="FFFFFF"/>
        </w:rPr>
        <w:t>, water immersion objective</w:t>
      </w:r>
      <w:r w:rsidR="00C46E6C" w:rsidRPr="00A81A19">
        <w:rPr>
          <w:color w:val="000000" w:themeColor="text1"/>
          <w:highlight w:val="yellow"/>
          <w:shd w:val="clear" w:color="auto" w:fill="FFFFFF"/>
        </w:rPr>
        <w:t>s</w:t>
      </w:r>
      <w:r w:rsidR="00972D33" w:rsidRPr="00A81A19">
        <w:rPr>
          <w:color w:val="000000" w:themeColor="text1"/>
          <w:highlight w:val="yellow"/>
          <w:shd w:val="clear" w:color="auto" w:fill="FFFFFF"/>
        </w:rPr>
        <w:t xml:space="preserve">. Add enough deionized water to fill the cannula and maintain </w:t>
      </w:r>
      <w:r w:rsidR="00972D33" w:rsidRPr="00A81A19">
        <w:rPr>
          <w:noProof/>
          <w:color w:val="000000" w:themeColor="text1"/>
          <w:highlight w:val="yellow"/>
          <w:shd w:val="clear" w:color="auto" w:fill="FFFFFF"/>
        </w:rPr>
        <w:t>excess</w:t>
      </w:r>
      <w:r w:rsidR="00972D33" w:rsidRPr="00A81A19">
        <w:rPr>
          <w:color w:val="000000" w:themeColor="text1"/>
          <w:highlight w:val="yellow"/>
          <w:shd w:val="clear" w:color="auto" w:fill="FFFFFF"/>
        </w:rPr>
        <w:t xml:space="preserve"> water on top of the cannula. Avoid </w:t>
      </w:r>
      <w:r w:rsidR="00895102" w:rsidRPr="00A81A19">
        <w:rPr>
          <w:color w:val="000000" w:themeColor="text1"/>
          <w:highlight w:val="yellow"/>
          <w:shd w:val="clear" w:color="auto" w:fill="FFFFFF"/>
        </w:rPr>
        <w:t xml:space="preserve">the </w:t>
      </w:r>
      <w:r w:rsidR="00972D33" w:rsidRPr="00A81A19">
        <w:rPr>
          <w:noProof/>
          <w:color w:val="000000" w:themeColor="text1"/>
          <w:highlight w:val="yellow"/>
          <w:shd w:val="clear" w:color="auto" w:fill="FFFFFF"/>
        </w:rPr>
        <w:t>formation</w:t>
      </w:r>
      <w:r w:rsidR="00972D33" w:rsidRPr="00A81A19">
        <w:rPr>
          <w:color w:val="000000" w:themeColor="text1"/>
          <w:highlight w:val="yellow"/>
          <w:shd w:val="clear" w:color="auto" w:fill="FFFFFF"/>
        </w:rPr>
        <w:t xml:space="preserve"> of air bubbles.</w:t>
      </w:r>
    </w:p>
    <w:p w14:paraId="41DC118B" w14:textId="77777777" w:rsidR="00FB023C" w:rsidRPr="00A81A19" w:rsidRDefault="00FB023C" w:rsidP="00A81A19">
      <w:pPr>
        <w:rPr>
          <w:shd w:val="clear" w:color="auto" w:fill="FFFFFF"/>
        </w:rPr>
      </w:pPr>
    </w:p>
    <w:bookmarkEnd w:id="1"/>
    <w:p w14:paraId="4ED660D2" w14:textId="0FEAC754" w:rsidR="00FB023C" w:rsidRPr="00A81A19" w:rsidRDefault="00FB023C" w:rsidP="00A81A19">
      <w:pPr>
        <w:pStyle w:val="ListParagraph"/>
        <w:numPr>
          <w:ilvl w:val="1"/>
          <w:numId w:val="26"/>
        </w:numPr>
        <w:ind w:firstLine="0"/>
        <w:rPr>
          <w:shd w:val="clear" w:color="auto" w:fill="FFFFFF"/>
        </w:rPr>
      </w:pPr>
      <w:r w:rsidRPr="00A81A19">
        <w:rPr>
          <w:shd w:val="clear" w:color="auto" w:fill="FFFFFF"/>
        </w:rPr>
        <w:t>Use</w:t>
      </w:r>
      <w:r w:rsidR="006E46EC" w:rsidRPr="00A81A19">
        <w:rPr>
          <w:shd w:val="clear" w:color="auto" w:fill="FFFFFF"/>
        </w:rPr>
        <w:t xml:space="preserve"> 2P </w:t>
      </w:r>
      <w:r w:rsidR="001A1C2A" w:rsidRPr="00A81A19">
        <w:rPr>
          <w:shd w:val="clear" w:color="auto" w:fill="FFFFFF"/>
        </w:rPr>
        <w:t>excitation and</w:t>
      </w:r>
      <w:r w:rsidRPr="00A81A19">
        <w:rPr>
          <w:shd w:val="clear" w:color="auto" w:fill="FFFFFF"/>
        </w:rPr>
        <w:t xml:space="preserve"> image fluorescent signals.</w:t>
      </w:r>
    </w:p>
    <w:p w14:paraId="6003C7A8" w14:textId="77777777" w:rsidR="00FB023C" w:rsidRPr="00A81A19" w:rsidRDefault="00FB023C" w:rsidP="00A81A19">
      <w:pPr>
        <w:pStyle w:val="ListParagraph"/>
        <w:ind w:left="0"/>
        <w:rPr>
          <w:shd w:val="clear" w:color="auto" w:fill="FFFFFF"/>
        </w:rPr>
      </w:pPr>
    </w:p>
    <w:p w14:paraId="495DFF94" w14:textId="6510EF5B" w:rsidR="00FB023C" w:rsidRPr="00A81A19" w:rsidRDefault="003D3680" w:rsidP="00A81A19">
      <w:pPr>
        <w:rPr>
          <w:shd w:val="clear" w:color="auto" w:fill="FFFFFF"/>
        </w:rPr>
      </w:pPr>
      <w:r w:rsidRPr="00A81A19">
        <w:rPr>
          <w:shd w:val="clear" w:color="auto" w:fill="FFFFFF"/>
        </w:rPr>
        <w:t xml:space="preserve">NOTE: </w:t>
      </w:r>
      <w:r>
        <w:rPr>
          <w:shd w:val="clear" w:color="auto" w:fill="FFFFFF"/>
        </w:rPr>
        <w:t>T</w:t>
      </w:r>
      <w:r w:rsidR="002B116E" w:rsidRPr="00A81A19">
        <w:rPr>
          <w:shd w:val="clear" w:color="auto" w:fill="FFFFFF"/>
        </w:rPr>
        <w:t>he ima</w:t>
      </w:r>
      <w:r w:rsidR="006335BC" w:rsidRPr="00A81A19">
        <w:rPr>
          <w:shd w:val="clear" w:color="auto" w:fill="FFFFFF"/>
        </w:rPr>
        <w:t>g</w:t>
      </w:r>
      <w:r w:rsidR="002B116E" w:rsidRPr="00A81A19">
        <w:rPr>
          <w:shd w:val="clear" w:color="auto" w:fill="FFFFFF"/>
        </w:rPr>
        <w:t>ing protocol is highly dependent on the time and spatial scales to be imaged. Please refer to the section</w:t>
      </w:r>
      <w:r w:rsidR="00C46E6C" w:rsidRPr="00A81A19">
        <w:rPr>
          <w:shd w:val="clear" w:color="auto" w:fill="FFFFFF"/>
        </w:rPr>
        <w:t>s</w:t>
      </w:r>
      <w:r w:rsidR="002B116E" w:rsidRPr="00A81A19">
        <w:rPr>
          <w:shd w:val="clear" w:color="auto" w:fill="FFFFFF"/>
        </w:rPr>
        <w:t xml:space="preserve"> </w:t>
      </w:r>
      <w:r w:rsidRPr="00A81A19">
        <w:rPr>
          <w:shd w:val="clear" w:color="auto" w:fill="FFFFFF"/>
        </w:rPr>
        <w:t xml:space="preserve">representative results and discussion </w:t>
      </w:r>
      <w:r w:rsidR="002B116E" w:rsidRPr="00A81A19">
        <w:rPr>
          <w:shd w:val="clear" w:color="auto" w:fill="FFFFFF"/>
        </w:rPr>
        <w:t>for details about the imaging settings we have used to produce the images shown in this article.</w:t>
      </w:r>
    </w:p>
    <w:p w14:paraId="5ECD75A3" w14:textId="77777777" w:rsidR="00954A43" w:rsidRPr="00A81A19" w:rsidRDefault="00954A43" w:rsidP="00A81A19">
      <w:pPr>
        <w:rPr>
          <w:color w:val="808080"/>
        </w:rPr>
      </w:pPr>
    </w:p>
    <w:p w14:paraId="286E5292" w14:textId="5C10DF0E" w:rsidR="00127288" w:rsidRPr="00A81A19" w:rsidRDefault="00461080" w:rsidP="00A81A19">
      <w:r w:rsidRPr="00A81A19">
        <w:rPr>
          <w:b/>
          <w:color w:val="000000" w:themeColor="text1"/>
        </w:rPr>
        <w:t>REPRESENTATIVE RESULTS</w:t>
      </w:r>
      <w:r w:rsidR="003D3680">
        <w:rPr>
          <w:b/>
          <w:bCs/>
          <w:color w:val="000000" w:themeColor="text1"/>
        </w:rPr>
        <w:t>:</w:t>
      </w:r>
    </w:p>
    <w:p w14:paraId="7C9388CA" w14:textId="32458A7F" w:rsidR="00AA36B1" w:rsidRPr="00A81A19" w:rsidRDefault="00967FBF" w:rsidP="00A81A19">
      <w:pPr>
        <w:pStyle w:val="NormalWeb"/>
        <w:spacing w:before="0" w:beforeAutospacing="0" w:after="0" w:afterAutospacing="0"/>
        <w:rPr>
          <w:color w:val="000000" w:themeColor="text1"/>
        </w:rPr>
      </w:pPr>
      <w:r w:rsidRPr="00A81A19">
        <w:rPr>
          <w:color w:val="000000" w:themeColor="text1"/>
        </w:rPr>
        <w:t>Since</w:t>
      </w:r>
      <w:r w:rsidR="00807B8A" w:rsidRPr="00A81A19">
        <w:rPr>
          <w:color w:val="000000" w:themeColor="text1"/>
        </w:rPr>
        <w:t xml:space="preserve"> t</w:t>
      </w:r>
      <w:r w:rsidR="00AA36B1" w:rsidRPr="00A81A19">
        <w:rPr>
          <w:color w:val="000000" w:themeColor="text1"/>
        </w:rPr>
        <w:t xml:space="preserve">he cannula </w:t>
      </w:r>
      <w:r w:rsidRPr="00A81A19">
        <w:rPr>
          <w:color w:val="000000" w:themeColor="text1"/>
        </w:rPr>
        <w:t xml:space="preserve">is placed </w:t>
      </w:r>
      <w:r w:rsidR="00D318FB" w:rsidRPr="00A81A19">
        <w:rPr>
          <w:color w:val="000000" w:themeColor="text1"/>
        </w:rPr>
        <w:t>just</w:t>
      </w:r>
      <w:r w:rsidR="00AA36B1" w:rsidRPr="00A81A19">
        <w:rPr>
          <w:color w:val="000000" w:themeColor="text1"/>
        </w:rPr>
        <w:t xml:space="preserve"> dorsal to CA1, </w:t>
      </w:r>
      <w:r w:rsidR="00D318FB" w:rsidRPr="00A81A19">
        <w:rPr>
          <w:color w:val="000000" w:themeColor="text1"/>
        </w:rPr>
        <w:t>the</w:t>
      </w:r>
      <w:r w:rsidR="00AA36B1" w:rsidRPr="00A81A19">
        <w:rPr>
          <w:color w:val="000000" w:themeColor="text1"/>
        </w:rPr>
        <w:t xml:space="preserve"> dorsal</w:t>
      </w:r>
      <w:r w:rsidR="00D318FB" w:rsidRPr="00A81A19">
        <w:rPr>
          <w:color w:val="000000" w:themeColor="text1"/>
        </w:rPr>
        <w:t xml:space="preserve"> aspect of the CA1 is more proximal to the microscope if compared</w:t>
      </w:r>
      <w:r w:rsidR="00AA36B1" w:rsidRPr="00A81A19">
        <w:rPr>
          <w:color w:val="000000" w:themeColor="text1"/>
        </w:rPr>
        <w:t xml:space="preserve"> to </w:t>
      </w:r>
      <w:r w:rsidR="00D318FB" w:rsidRPr="00A81A19">
        <w:rPr>
          <w:color w:val="000000" w:themeColor="text1"/>
        </w:rPr>
        <w:t xml:space="preserve">the </w:t>
      </w:r>
      <w:r w:rsidR="00AA36B1" w:rsidRPr="00A81A19">
        <w:rPr>
          <w:noProof/>
          <w:color w:val="000000" w:themeColor="text1"/>
        </w:rPr>
        <w:t>ventral</w:t>
      </w:r>
      <w:r w:rsidR="00D318FB" w:rsidRPr="00A81A19">
        <w:rPr>
          <w:color w:val="000000" w:themeColor="text1"/>
        </w:rPr>
        <w:t xml:space="preserve"> one</w:t>
      </w:r>
      <w:r w:rsidR="00AA36B1" w:rsidRPr="00A81A19">
        <w:rPr>
          <w:color w:val="000000" w:themeColor="text1"/>
        </w:rPr>
        <w:t xml:space="preserve">. </w:t>
      </w:r>
      <w:r w:rsidR="00D318FB" w:rsidRPr="00A81A19">
        <w:rPr>
          <w:color w:val="000000" w:themeColor="text1"/>
        </w:rPr>
        <w:t>T</w:t>
      </w:r>
      <w:r w:rsidR="00AA36B1" w:rsidRPr="00A81A19">
        <w:rPr>
          <w:color w:val="000000" w:themeColor="text1"/>
        </w:rPr>
        <w:t xml:space="preserve">he </w:t>
      </w:r>
      <w:r w:rsidR="00AA36B1" w:rsidRPr="00A81A19">
        <w:rPr>
          <w:i/>
          <w:color w:val="000000" w:themeColor="text1"/>
        </w:rPr>
        <w:t>alveus</w:t>
      </w:r>
      <w:r w:rsidR="00AA36B1" w:rsidRPr="00A81A19">
        <w:rPr>
          <w:color w:val="000000" w:themeColor="text1"/>
        </w:rPr>
        <w:t xml:space="preserve"> is the most proximal structure followed in order by </w:t>
      </w:r>
      <w:r w:rsidR="00AA36B1" w:rsidRPr="00A81A19">
        <w:rPr>
          <w:i/>
          <w:color w:val="000000" w:themeColor="text1"/>
        </w:rPr>
        <w:t xml:space="preserve">stratum </w:t>
      </w:r>
      <w:r w:rsidR="00AA36B1" w:rsidRPr="00A81A19">
        <w:rPr>
          <w:i/>
          <w:noProof/>
          <w:color w:val="000000" w:themeColor="text1"/>
        </w:rPr>
        <w:t>oriens</w:t>
      </w:r>
      <w:r w:rsidR="00AA36B1" w:rsidRPr="00A81A19">
        <w:rPr>
          <w:color w:val="000000" w:themeColor="text1"/>
        </w:rPr>
        <w:t xml:space="preserve"> (SO), </w:t>
      </w:r>
      <w:r w:rsidR="00AA36B1" w:rsidRPr="00A81A19">
        <w:rPr>
          <w:i/>
          <w:color w:val="000000" w:themeColor="text1"/>
        </w:rPr>
        <w:t xml:space="preserve">stratum </w:t>
      </w:r>
      <w:r w:rsidR="00AA36B1" w:rsidRPr="00A81A19">
        <w:rPr>
          <w:i/>
          <w:noProof/>
          <w:color w:val="000000" w:themeColor="text1"/>
        </w:rPr>
        <w:t>pyramidale</w:t>
      </w:r>
      <w:r w:rsidR="00AA36B1" w:rsidRPr="00A81A19">
        <w:rPr>
          <w:color w:val="000000" w:themeColor="text1"/>
        </w:rPr>
        <w:t xml:space="preserve"> (SP), </w:t>
      </w:r>
      <w:r w:rsidR="00AA36B1" w:rsidRPr="00A81A19">
        <w:rPr>
          <w:i/>
          <w:color w:val="000000" w:themeColor="text1"/>
        </w:rPr>
        <w:t xml:space="preserve">stratum </w:t>
      </w:r>
      <w:r w:rsidR="00AA36B1" w:rsidRPr="00A81A19">
        <w:rPr>
          <w:i/>
          <w:noProof/>
          <w:color w:val="000000" w:themeColor="text1"/>
        </w:rPr>
        <w:t>radiatum</w:t>
      </w:r>
      <w:r w:rsidR="00AA36B1" w:rsidRPr="00A81A19">
        <w:rPr>
          <w:color w:val="000000" w:themeColor="text1"/>
        </w:rPr>
        <w:t xml:space="preserve"> (SR) and </w:t>
      </w:r>
      <w:r w:rsidR="00AA36B1" w:rsidRPr="00A81A19">
        <w:rPr>
          <w:i/>
          <w:color w:val="000000" w:themeColor="text1"/>
        </w:rPr>
        <w:lastRenderedPageBreak/>
        <w:t xml:space="preserve">stratum </w:t>
      </w:r>
      <w:r w:rsidR="00AA36B1" w:rsidRPr="00A81A19">
        <w:rPr>
          <w:i/>
          <w:noProof/>
          <w:color w:val="000000" w:themeColor="text1"/>
        </w:rPr>
        <w:t>lacunosum</w:t>
      </w:r>
      <w:r w:rsidR="00AA36B1" w:rsidRPr="00A81A19">
        <w:rPr>
          <w:i/>
          <w:color w:val="000000" w:themeColor="text1"/>
        </w:rPr>
        <w:t xml:space="preserve"> </w:t>
      </w:r>
      <w:r w:rsidR="00AA36B1" w:rsidRPr="00A81A19">
        <w:rPr>
          <w:i/>
          <w:noProof/>
          <w:color w:val="000000" w:themeColor="text1"/>
        </w:rPr>
        <w:t>moleculare</w:t>
      </w:r>
      <w:r w:rsidR="00AA36B1" w:rsidRPr="00A81A19">
        <w:rPr>
          <w:color w:val="000000" w:themeColor="text1"/>
        </w:rPr>
        <w:t xml:space="preserve"> (SLM), the most distal layer</w:t>
      </w:r>
      <w:r w:rsidR="004020A8" w:rsidRPr="00A81A19">
        <w:rPr>
          <w:color w:val="000000" w:themeColor="text1"/>
        </w:rPr>
        <w:t xml:space="preserve"> (</w:t>
      </w:r>
      <w:r w:rsidR="004020A8" w:rsidRPr="00A81A19">
        <w:rPr>
          <w:b/>
          <w:color w:val="000000" w:themeColor="text1"/>
        </w:rPr>
        <w:t>F</w:t>
      </w:r>
      <w:r w:rsidR="00667C87" w:rsidRPr="00A81A19">
        <w:rPr>
          <w:b/>
          <w:color w:val="000000" w:themeColor="text1"/>
        </w:rPr>
        <w:t>ig</w:t>
      </w:r>
      <w:r w:rsidR="003F4DCD" w:rsidRPr="00A81A19">
        <w:rPr>
          <w:b/>
          <w:color w:val="000000" w:themeColor="text1"/>
        </w:rPr>
        <w:t>ures</w:t>
      </w:r>
      <w:r w:rsidR="00AD6ACC" w:rsidRPr="00A81A19">
        <w:rPr>
          <w:b/>
          <w:color w:val="000000" w:themeColor="text1"/>
        </w:rPr>
        <w:t xml:space="preserve"> 1B</w:t>
      </w:r>
      <w:r w:rsidR="003D3680">
        <w:rPr>
          <w:b/>
          <w:color w:val="000000" w:themeColor="text1"/>
        </w:rPr>
        <w:t>,</w:t>
      </w:r>
      <w:r w:rsidR="00AD6ACC" w:rsidRPr="00A81A19">
        <w:rPr>
          <w:b/>
          <w:color w:val="000000" w:themeColor="text1"/>
        </w:rPr>
        <w:t xml:space="preserve"> C</w:t>
      </w:r>
      <w:r w:rsidR="004020A8" w:rsidRPr="00A81A19">
        <w:rPr>
          <w:color w:val="000000" w:themeColor="text1"/>
        </w:rPr>
        <w:t>)</w:t>
      </w:r>
      <w:r w:rsidR="00AA36B1" w:rsidRPr="00A81A19">
        <w:rPr>
          <w:color w:val="000000" w:themeColor="text1"/>
        </w:rPr>
        <w:t>.</w:t>
      </w:r>
      <w:r w:rsidR="003D3680">
        <w:rPr>
          <w:color w:val="000000" w:themeColor="text1"/>
        </w:rPr>
        <w:t xml:space="preserve"> </w:t>
      </w:r>
      <w:r w:rsidR="00833B88" w:rsidRPr="00A81A19">
        <w:rPr>
          <w:color w:val="000000" w:themeColor="text1"/>
        </w:rPr>
        <w:t>L</w:t>
      </w:r>
      <w:r w:rsidR="00802A97" w:rsidRPr="00A81A19">
        <w:rPr>
          <w:color w:val="000000" w:themeColor="text1"/>
        </w:rPr>
        <w:t xml:space="preserve">ongitudinal 2P imaging of neuronal structure with subcellular resolution and of </w:t>
      </w:r>
      <w:r w:rsidR="003F4DCD" w:rsidRPr="00A81A19">
        <w:t xml:space="preserve">activity-evoked plasticity </w:t>
      </w:r>
      <w:r w:rsidR="00802A97" w:rsidRPr="00A81A19">
        <w:rPr>
          <w:color w:val="000000" w:themeColor="text1"/>
        </w:rPr>
        <w:t>with cellular resolution</w:t>
      </w:r>
      <w:r w:rsidR="00470902" w:rsidRPr="00A81A19">
        <w:rPr>
          <w:color w:val="000000" w:themeColor="text1"/>
        </w:rPr>
        <w:t xml:space="preserve"> are presented</w:t>
      </w:r>
      <w:r w:rsidR="00833B88" w:rsidRPr="00A81A19">
        <w:rPr>
          <w:color w:val="000000" w:themeColor="text1"/>
        </w:rPr>
        <w:t xml:space="preserve"> as representative results</w:t>
      </w:r>
      <w:r w:rsidR="00802A97" w:rsidRPr="00A81A19">
        <w:rPr>
          <w:color w:val="000000" w:themeColor="text1"/>
        </w:rPr>
        <w:t xml:space="preserve">. </w:t>
      </w:r>
      <w:r w:rsidR="00DC22D3" w:rsidRPr="00A81A19">
        <w:rPr>
          <w:color w:val="000000" w:themeColor="text1"/>
        </w:rPr>
        <w:t xml:space="preserve">To excite the fluorophores </w:t>
      </w:r>
      <w:r w:rsidR="00C31402" w:rsidRPr="00A81A19">
        <w:rPr>
          <w:color w:val="000000" w:themeColor="text1"/>
        </w:rPr>
        <w:t>green fluorescent protein (GFP)</w:t>
      </w:r>
      <w:r w:rsidR="00DC22D3" w:rsidRPr="00A81A19">
        <w:rPr>
          <w:color w:val="000000" w:themeColor="text1"/>
        </w:rPr>
        <w:t xml:space="preserve">, </w:t>
      </w:r>
      <w:r w:rsidR="007E229E" w:rsidRPr="00A81A19">
        <w:rPr>
          <w:color w:val="000000" w:themeColor="text1"/>
        </w:rPr>
        <w:t>d2</w:t>
      </w:r>
      <w:r w:rsidR="00DC22D3" w:rsidRPr="00A81A19">
        <w:rPr>
          <w:color w:val="000000" w:themeColor="text1"/>
        </w:rPr>
        <w:t>Venus and T</w:t>
      </w:r>
      <w:r w:rsidR="00802A97" w:rsidRPr="00A81A19">
        <w:rPr>
          <w:color w:val="000000" w:themeColor="text1"/>
        </w:rPr>
        <w:t>urbo</w:t>
      </w:r>
      <w:r w:rsidR="00DC22D3" w:rsidRPr="00A81A19">
        <w:rPr>
          <w:color w:val="000000" w:themeColor="text1"/>
        </w:rPr>
        <w:t>FP635</w:t>
      </w:r>
      <w:r w:rsidR="00A13302" w:rsidRPr="00A81A19">
        <w:rPr>
          <w:color w:val="000000" w:themeColor="text1"/>
        </w:rPr>
        <w:t>,</w:t>
      </w:r>
      <w:r w:rsidR="00DC22D3" w:rsidRPr="00A81A19">
        <w:rPr>
          <w:color w:val="000000" w:themeColor="text1"/>
        </w:rPr>
        <w:t xml:space="preserve"> a </w:t>
      </w:r>
      <w:r w:rsidR="003F4DCD" w:rsidRPr="00A81A19">
        <w:rPr>
          <w:color w:val="000000" w:themeColor="text1"/>
        </w:rPr>
        <w:t xml:space="preserve">femtosecond pulsed </w:t>
      </w:r>
      <w:r w:rsidR="00DC22D3" w:rsidRPr="00A81A19">
        <w:rPr>
          <w:color w:val="000000" w:themeColor="text1"/>
        </w:rPr>
        <w:t>Ti</w:t>
      </w:r>
      <w:r w:rsidR="00DC22D3" w:rsidRPr="00A81A19">
        <w:rPr>
          <w:noProof/>
          <w:color w:val="000000" w:themeColor="text1"/>
        </w:rPr>
        <w:t>:Sapphire</w:t>
      </w:r>
      <w:r w:rsidR="00DC22D3" w:rsidRPr="00A81A19">
        <w:rPr>
          <w:color w:val="000000" w:themeColor="text1"/>
        </w:rPr>
        <w:t xml:space="preserve"> laser tuned </w:t>
      </w:r>
      <w:r w:rsidR="00BF4F96" w:rsidRPr="00A81A19">
        <w:rPr>
          <w:color w:val="000000" w:themeColor="text1"/>
        </w:rPr>
        <w:t>to</w:t>
      </w:r>
      <w:r w:rsidR="00DC22D3" w:rsidRPr="00A81A19">
        <w:rPr>
          <w:color w:val="000000" w:themeColor="text1"/>
        </w:rPr>
        <w:t xml:space="preserve"> 920 nm </w:t>
      </w:r>
      <w:r w:rsidR="00A13302" w:rsidRPr="00A81A19">
        <w:rPr>
          <w:color w:val="000000" w:themeColor="text1"/>
        </w:rPr>
        <w:t xml:space="preserve">is used </w:t>
      </w:r>
      <w:r w:rsidR="00DC22D3" w:rsidRPr="00A81A19">
        <w:rPr>
          <w:color w:val="000000" w:themeColor="text1"/>
        </w:rPr>
        <w:t xml:space="preserve">and the </w:t>
      </w:r>
      <w:r w:rsidR="003F4DCD" w:rsidRPr="00A81A19">
        <w:rPr>
          <w:color w:val="000000" w:themeColor="text1"/>
        </w:rPr>
        <w:t xml:space="preserve">average </w:t>
      </w:r>
      <w:r w:rsidR="00DC22D3" w:rsidRPr="00A81A19">
        <w:rPr>
          <w:color w:val="000000" w:themeColor="text1"/>
        </w:rPr>
        <w:t>laser power</w:t>
      </w:r>
      <w:r w:rsidR="00A13302" w:rsidRPr="00A81A19">
        <w:rPr>
          <w:color w:val="000000" w:themeColor="text1"/>
        </w:rPr>
        <w:t xml:space="preserve"> is adjusted</w:t>
      </w:r>
      <w:r w:rsidR="00DC22D3" w:rsidRPr="00A81A19">
        <w:rPr>
          <w:color w:val="000000" w:themeColor="text1"/>
        </w:rPr>
        <w:t xml:space="preserve"> to </w:t>
      </w:r>
      <w:r w:rsidR="00BF4F96" w:rsidRPr="00A81A19">
        <w:rPr>
          <w:color w:val="000000" w:themeColor="text1"/>
        </w:rPr>
        <w:t>5</w:t>
      </w:r>
      <w:r w:rsidR="00DC22D3" w:rsidRPr="00A81A19">
        <w:rPr>
          <w:color w:val="000000" w:themeColor="text1"/>
        </w:rPr>
        <w:t xml:space="preserve">-25 mW at the sample. </w:t>
      </w:r>
      <w:r w:rsidRPr="00A81A19">
        <w:rPr>
          <w:color w:val="000000" w:themeColor="text1"/>
        </w:rPr>
        <w:t>T</w:t>
      </w:r>
      <w:r w:rsidR="00DC22D3" w:rsidRPr="00A81A19">
        <w:rPr>
          <w:color w:val="000000" w:themeColor="text1"/>
        </w:rPr>
        <w:t xml:space="preserve">he different </w:t>
      </w:r>
      <w:r w:rsidR="00F7687E" w:rsidRPr="00A81A19">
        <w:rPr>
          <w:color w:val="000000" w:themeColor="text1"/>
        </w:rPr>
        <w:t xml:space="preserve">emission </w:t>
      </w:r>
      <w:r w:rsidR="005274CC" w:rsidRPr="00A81A19">
        <w:rPr>
          <w:color w:val="000000" w:themeColor="text1"/>
        </w:rPr>
        <w:t>wavelengths</w:t>
      </w:r>
      <w:r w:rsidRPr="00A81A19">
        <w:rPr>
          <w:color w:val="000000" w:themeColor="text1"/>
        </w:rPr>
        <w:t xml:space="preserve"> </w:t>
      </w:r>
      <w:r w:rsidR="002D7F67" w:rsidRPr="00A81A19">
        <w:rPr>
          <w:color w:val="000000" w:themeColor="text1"/>
        </w:rPr>
        <w:t>are</w:t>
      </w:r>
      <w:r w:rsidRPr="00A81A19">
        <w:rPr>
          <w:color w:val="000000" w:themeColor="text1"/>
        </w:rPr>
        <w:t xml:space="preserve"> separated</w:t>
      </w:r>
      <w:r w:rsidR="00F7687E" w:rsidRPr="00A81A19">
        <w:rPr>
          <w:color w:val="000000" w:themeColor="text1"/>
        </w:rPr>
        <w:t xml:space="preserve"> using </w:t>
      </w:r>
      <w:r w:rsidR="00F75748" w:rsidRPr="00A81A19">
        <w:rPr>
          <w:color w:val="000000" w:themeColor="text1"/>
        </w:rPr>
        <w:t xml:space="preserve">emission </w:t>
      </w:r>
      <w:r w:rsidR="00F7687E" w:rsidRPr="00A81A19">
        <w:rPr>
          <w:color w:val="000000" w:themeColor="text1"/>
        </w:rPr>
        <w:t>filters</w:t>
      </w:r>
      <w:r w:rsidR="00F75748" w:rsidRPr="00A81A19">
        <w:rPr>
          <w:color w:val="000000" w:themeColor="text1"/>
        </w:rPr>
        <w:t xml:space="preserve"> and different photomultiplier tubes</w:t>
      </w:r>
      <w:r w:rsidR="00F7687E" w:rsidRPr="00A81A19">
        <w:rPr>
          <w:color w:val="000000" w:themeColor="text1"/>
        </w:rPr>
        <w:t>.</w:t>
      </w:r>
    </w:p>
    <w:p w14:paraId="42F39828" w14:textId="77777777" w:rsidR="007C4D50" w:rsidRPr="00A81A19" w:rsidRDefault="007C4D50" w:rsidP="00A81A19">
      <w:pPr>
        <w:pStyle w:val="NormalWeb"/>
        <w:spacing w:before="0" w:beforeAutospacing="0" w:after="0" w:afterAutospacing="0"/>
        <w:rPr>
          <w:b/>
          <w:bCs/>
        </w:rPr>
      </w:pPr>
    </w:p>
    <w:p w14:paraId="57A3AB49" w14:textId="77777777" w:rsidR="003D3680" w:rsidRPr="003D3680" w:rsidRDefault="00461080" w:rsidP="003D3680">
      <w:pPr>
        <w:pStyle w:val="NormalWeb"/>
        <w:spacing w:before="0" w:beforeAutospacing="0" w:after="0" w:afterAutospacing="0"/>
        <w:rPr>
          <w:b/>
          <w:color w:val="000000" w:themeColor="text1"/>
        </w:rPr>
      </w:pPr>
      <w:r w:rsidRPr="003D3680">
        <w:rPr>
          <w:b/>
          <w:color w:val="000000" w:themeColor="text1"/>
        </w:rPr>
        <w:t>Longitudinal imaging of dendritic structure and dendritic spines</w:t>
      </w:r>
      <w:r w:rsidR="00BF4F96" w:rsidRPr="003D3680">
        <w:rPr>
          <w:b/>
          <w:color w:val="000000" w:themeColor="text1"/>
        </w:rPr>
        <w:t xml:space="preserve"> dynamics</w:t>
      </w:r>
      <w:r w:rsidR="00DB5A8D" w:rsidRPr="003D3680">
        <w:rPr>
          <w:b/>
          <w:color w:val="000000" w:themeColor="text1"/>
        </w:rPr>
        <w:t xml:space="preserve">. </w:t>
      </w:r>
    </w:p>
    <w:p w14:paraId="5E339F6E" w14:textId="641A14FA" w:rsidR="00CD367F" w:rsidRDefault="00D318FB" w:rsidP="003D3680">
      <w:pPr>
        <w:pStyle w:val="NormalWeb"/>
        <w:spacing w:before="0" w:beforeAutospacing="0" w:after="0" w:afterAutospacing="0"/>
        <w:rPr>
          <w:color w:val="000000" w:themeColor="text1"/>
        </w:rPr>
      </w:pPr>
      <w:r w:rsidRPr="00A81A19">
        <w:rPr>
          <w:color w:val="000000" w:themeColor="text1"/>
        </w:rPr>
        <w:t>T</w:t>
      </w:r>
      <w:r w:rsidR="00461080" w:rsidRPr="00A81A19">
        <w:rPr>
          <w:color w:val="000000" w:themeColor="text1"/>
        </w:rPr>
        <w:t>o sparse</w:t>
      </w:r>
      <w:r w:rsidR="00D7567F" w:rsidRPr="00A81A19">
        <w:rPr>
          <w:color w:val="000000" w:themeColor="text1"/>
        </w:rPr>
        <w:t>ly</w:t>
      </w:r>
      <w:r w:rsidR="00461080" w:rsidRPr="00A81A19">
        <w:rPr>
          <w:color w:val="000000" w:themeColor="text1"/>
        </w:rPr>
        <w:t xml:space="preserve"> label hippocampal PNs and visualize</w:t>
      </w:r>
      <w:r w:rsidRPr="00A81A19">
        <w:rPr>
          <w:color w:val="000000" w:themeColor="text1"/>
        </w:rPr>
        <w:t xml:space="preserve"> their structure</w:t>
      </w:r>
      <w:r w:rsidR="00C31402" w:rsidRPr="00A81A19">
        <w:rPr>
          <w:color w:val="000000" w:themeColor="text1"/>
        </w:rPr>
        <w:t>,</w:t>
      </w:r>
      <w:r w:rsidR="00461080" w:rsidRPr="00A81A19">
        <w:rPr>
          <w:color w:val="000000" w:themeColor="text1"/>
        </w:rPr>
        <w:t xml:space="preserve"> </w:t>
      </w:r>
      <w:r w:rsidRPr="00A81A19">
        <w:rPr>
          <w:color w:val="000000" w:themeColor="text1"/>
        </w:rPr>
        <w:t xml:space="preserve">a </w:t>
      </w:r>
      <w:r w:rsidR="00461080" w:rsidRPr="00A81A19">
        <w:rPr>
          <w:color w:val="000000" w:themeColor="text1"/>
        </w:rPr>
        <w:t>Thy1</w:t>
      </w:r>
      <w:r w:rsidR="004047AD" w:rsidRPr="00A81A19">
        <w:rPr>
          <w:color w:val="000000" w:themeColor="text1"/>
        </w:rPr>
        <w:t>-</w:t>
      </w:r>
      <w:r w:rsidR="00461080" w:rsidRPr="00A81A19">
        <w:rPr>
          <w:color w:val="000000" w:themeColor="text1"/>
        </w:rPr>
        <w:t>GFP transgenic mouse line</w:t>
      </w:r>
      <w:r w:rsidR="003F4DCD" w:rsidRPr="00A81A19">
        <w:rPr>
          <w:color w:val="000000" w:themeColor="text1"/>
        </w:rPr>
        <w:t xml:space="preserve"> (M line)</w:t>
      </w:r>
      <w:r w:rsidR="00A13302" w:rsidRPr="00A81A19">
        <w:rPr>
          <w:color w:val="000000" w:themeColor="text1"/>
        </w:rPr>
        <w:t xml:space="preserve"> is used. Thy1-GFP mice</w:t>
      </w:r>
      <w:r w:rsidR="00461080" w:rsidRPr="00A81A19">
        <w:rPr>
          <w:color w:val="000000" w:themeColor="text1"/>
        </w:rPr>
        <w:t xml:space="preserve"> express cytoplasmic enhanced GFP under </w:t>
      </w:r>
      <w:r w:rsidRPr="00A81A19">
        <w:rPr>
          <w:color w:val="000000" w:themeColor="text1"/>
        </w:rPr>
        <w:t xml:space="preserve">the control of </w:t>
      </w:r>
      <w:r w:rsidR="00FB0777" w:rsidRPr="00A81A19">
        <w:rPr>
          <w:color w:val="000000" w:themeColor="text1"/>
        </w:rPr>
        <w:t xml:space="preserve">the </w:t>
      </w:r>
      <w:r w:rsidR="00461080" w:rsidRPr="00A81A19">
        <w:rPr>
          <w:i/>
          <w:color w:val="000000" w:themeColor="text1"/>
        </w:rPr>
        <w:t>Thy1</w:t>
      </w:r>
      <w:r w:rsidR="00461080" w:rsidRPr="00A81A19">
        <w:rPr>
          <w:color w:val="000000" w:themeColor="text1"/>
        </w:rPr>
        <w:t xml:space="preserve"> promoter</w:t>
      </w:r>
      <w:r w:rsidR="006E49E7" w:rsidRPr="00A81A19">
        <w:rPr>
          <w:color w:val="000000" w:themeColor="text1"/>
        </w:rPr>
        <w:t xml:space="preserve"> in a s</w:t>
      </w:r>
      <w:r w:rsidR="00461080" w:rsidRPr="00A81A19">
        <w:rPr>
          <w:color w:val="000000" w:themeColor="text1"/>
        </w:rPr>
        <w:t xml:space="preserve">parse, random population of </w:t>
      </w:r>
      <w:r w:rsidR="00F71A52" w:rsidRPr="00A81A19">
        <w:rPr>
          <w:color w:val="000000" w:themeColor="text1"/>
        </w:rPr>
        <w:t>PNs</w:t>
      </w:r>
      <w:r w:rsidR="00667C87" w:rsidRPr="00A81A19">
        <w:rPr>
          <w:color w:val="000000" w:themeColor="text1"/>
        </w:rPr>
        <w:fldChar w:fldCharType="begin"/>
      </w:r>
      <w:r w:rsidR="00667C87" w:rsidRPr="00A81A19">
        <w:rPr>
          <w:color w:val="000000" w:themeColor="text1"/>
        </w:rPr>
        <w:instrText xml:space="preserve"> ADDIN ZOTERO_ITEM CSL_CITATION {"citationID":"3rxGhryN","properties":{"formattedCitation":"\\super 25\\nosupersub{}","plainCitation":"25","noteIndex":0},"citationItems":[{"id":77,"uris":["http://zotero.org/users/local/ftzQ6viF/items/X36I2NFT"],"uri":["http://zotero.org/users/local/ftzQ6viF/items/X36I2NFT"],"itemData":{"id":77,"type":"article-journal","title":"Imaging Neuronal Subsets in Transgenic Mice Expressing Multiple Spectral Variants of GFP","container-title":"Neuron","page":"41-51","volume":"28","issue":"1","source":"Crossref","abstract":"We generated transgenic mice in which red, green, yellow, or cyan fluorescent proteins (together termed XFPs) were selectively expressed in neurons. All four XFPs labeled neurons in their entirety, including axons, nerve terminals, dendrites, and dendritic spines. Remarkably, each of 25 independently generated transgenic lines expressed XFP in a unique pattern, even though all incorporated identical regulatory elements (from the thy1 gene). For example, all retinal ganglion cells or many cortical neurons were XFP positive in some lines, whereas only a few ganglion cells or only layer 5 cortical pyramids were labeled in others. In some lines, intense labeling of small neuronal subsets provided a Golgi-like vital stain. In double transgenic mice expressing two different XFPs, it was possible to differentially label 3 neuronal subsets in a single animal.","DOI":"10.1016/S0896-6273(00)00084-2","ISSN":"08966273","language":"en","author":[{"family":"Feng","given":"Guoping"},{"family":"Mellor","given":"Rebecca H."},{"family":"Bernstein","given":"Michael"},{"family":"Keller-Peck","given":"Cynthia"},{"family":"Nguyen","given":"Quyen T."},{"family":"Wallace","given":"Mia"},{"family":"Nerbonne","given":"Jeanne M."},{"family":"Lichtman","given":"Jeff W."},{"family":"Sanes","given":"Joshua R."}],"issued":{"date-parts":[["2000",10]]}}}],"schema":"https://github.com/citation-style-language/schema/raw/master/csl-citation.json"} </w:instrText>
      </w:r>
      <w:r w:rsidR="00667C87" w:rsidRPr="00A81A19">
        <w:rPr>
          <w:color w:val="000000" w:themeColor="text1"/>
        </w:rPr>
        <w:fldChar w:fldCharType="separate"/>
      </w:r>
      <w:r w:rsidR="00667C87" w:rsidRPr="00A81A19">
        <w:rPr>
          <w:vertAlign w:val="superscript"/>
        </w:rPr>
        <w:t>25</w:t>
      </w:r>
      <w:r w:rsidR="00667C87" w:rsidRPr="00A81A19">
        <w:rPr>
          <w:color w:val="000000" w:themeColor="text1"/>
        </w:rPr>
        <w:fldChar w:fldCharType="end"/>
      </w:r>
      <w:r w:rsidR="00461080" w:rsidRPr="00A81A19">
        <w:rPr>
          <w:color w:val="000000" w:themeColor="text1"/>
        </w:rPr>
        <w:t>.</w:t>
      </w:r>
      <w:r w:rsidR="003D3680">
        <w:rPr>
          <w:color w:val="000000" w:themeColor="text1"/>
        </w:rPr>
        <w:t xml:space="preserve"> </w:t>
      </w:r>
      <w:r w:rsidR="006B002F" w:rsidRPr="00A81A19">
        <w:rPr>
          <w:color w:val="000000" w:themeColor="text1"/>
        </w:rPr>
        <w:t>Generally</w:t>
      </w:r>
      <w:r w:rsidR="00456FF3" w:rsidRPr="00A81A19">
        <w:rPr>
          <w:color w:val="000000" w:themeColor="text1"/>
        </w:rPr>
        <w:t>, t</w:t>
      </w:r>
      <w:r w:rsidR="00AA36B1" w:rsidRPr="00A81A19">
        <w:rPr>
          <w:color w:val="000000" w:themeColor="text1"/>
        </w:rPr>
        <w:t xml:space="preserve">he major axis of CA1 PNs is </w:t>
      </w:r>
      <w:r w:rsidR="004020A8" w:rsidRPr="00A81A19">
        <w:rPr>
          <w:color w:val="000000" w:themeColor="text1"/>
        </w:rPr>
        <w:t xml:space="preserve">roughly </w:t>
      </w:r>
      <w:r w:rsidRPr="00A81A19">
        <w:rPr>
          <w:color w:val="000000" w:themeColor="text1"/>
        </w:rPr>
        <w:t>perpendicular to the XY</w:t>
      </w:r>
      <w:r w:rsidR="00AA36B1" w:rsidRPr="00A81A19">
        <w:rPr>
          <w:color w:val="000000" w:themeColor="text1"/>
        </w:rPr>
        <w:t xml:space="preserve">-imaging </w:t>
      </w:r>
      <w:r w:rsidRPr="00A81A19">
        <w:rPr>
          <w:color w:val="000000" w:themeColor="text1"/>
        </w:rPr>
        <w:t>plane</w:t>
      </w:r>
      <w:r w:rsidR="00AA36B1" w:rsidRPr="00A81A19">
        <w:rPr>
          <w:color w:val="000000" w:themeColor="text1"/>
        </w:rPr>
        <w:t xml:space="preserve"> </w:t>
      </w:r>
      <w:r w:rsidR="0000392F" w:rsidRPr="00A81A19">
        <w:rPr>
          <w:color w:val="000000" w:themeColor="text1"/>
        </w:rPr>
        <w:t>(</w:t>
      </w:r>
      <w:r w:rsidR="00667C87" w:rsidRPr="00A81A19">
        <w:rPr>
          <w:b/>
          <w:color w:val="000000" w:themeColor="text1"/>
        </w:rPr>
        <w:t>Fig</w:t>
      </w:r>
      <w:r w:rsidR="003F4DCD" w:rsidRPr="00A81A19">
        <w:rPr>
          <w:b/>
          <w:color w:val="000000" w:themeColor="text1"/>
        </w:rPr>
        <w:t>ures</w:t>
      </w:r>
      <w:r w:rsidR="00667C87" w:rsidRPr="00A81A19">
        <w:rPr>
          <w:b/>
          <w:color w:val="000000" w:themeColor="text1"/>
        </w:rPr>
        <w:t xml:space="preserve"> 1B</w:t>
      </w:r>
      <w:r w:rsidR="003D3680">
        <w:rPr>
          <w:b/>
          <w:color w:val="000000" w:themeColor="text1"/>
        </w:rPr>
        <w:t>,</w:t>
      </w:r>
      <w:r w:rsidR="00667C87" w:rsidRPr="00A81A19">
        <w:rPr>
          <w:b/>
          <w:color w:val="000000" w:themeColor="text1"/>
        </w:rPr>
        <w:t xml:space="preserve"> </w:t>
      </w:r>
      <w:r w:rsidR="003D3680">
        <w:rPr>
          <w:b/>
          <w:color w:val="000000" w:themeColor="text1"/>
        </w:rPr>
        <w:t xml:space="preserve">Figure </w:t>
      </w:r>
      <w:r w:rsidR="00667C87" w:rsidRPr="00A81A19">
        <w:rPr>
          <w:b/>
          <w:color w:val="000000" w:themeColor="text1"/>
        </w:rPr>
        <w:t xml:space="preserve">2A </w:t>
      </w:r>
      <w:r w:rsidR="004020A8" w:rsidRPr="00A81A19">
        <w:rPr>
          <w:color w:val="000000" w:themeColor="text1"/>
        </w:rPr>
        <w:t>and</w:t>
      </w:r>
      <w:r w:rsidR="00F71D1C" w:rsidRPr="00A81A19">
        <w:rPr>
          <w:b/>
          <w:color w:val="000000" w:themeColor="text1"/>
        </w:rPr>
        <w:t xml:space="preserve"> </w:t>
      </w:r>
      <w:r w:rsidR="003D3680">
        <w:rPr>
          <w:b/>
          <w:color w:val="000000" w:themeColor="text1"/>
        </w:rPr>
        <w:t xml:space="preserve">Supplementary </w:t>
      </w:r>
      <w:r w:rsidR="00AA36B1" w:rsidRPr="00A81A19">
        <w:rPr>
          <w:b/>
          <w:color w:val="000000" w:themeColor="text1"/>
        </w:rPr>
        <w:t>Movie 1</w:t>
      </w:r>
      <w:r w:rsidR="00AA36B1" w:rsidRPr="00A81A19">
        <w:rPr>
          <w:color w:val="000000" w:themeColor="text1"/>
        </w:rPr>
        <w:t xml:space="preserve">). Basal dendrites extend in </w:t>
      </w:r>
      <w:r w:rsidR="0050188E" w:rsidRPr="00A81A19">
        <w:rPr>
          <w:color w:val="000000" w:themeColor="text1"/>
        </w:rPr>
        <w:t xml:space="preserve">the </w:t>
      </w:r>
      <w:r w:rsidR="00AA36B1" w:rsidRPr="00A81A19">
        <w:rPr>
          <w:color w:val="000000" w:themeColor="text1"/>
        </w:rPr>
        <w:t xml:space="preserve">SO, </w:t>
      </w:r>
      <w:r w:rsidRPr="00A81A19">
        <w:rPr>
          <w:color w:val="000000" w:themeColor="text1"/>
        </w:rPr>
        <w:t xml:space="preserve">from the soma towards </w:t>
      </w:r>
      <w:r w:rsidR="00AA36B1" w:rsidRPr="00A81A19">
        <w:rPr>
          <w:color w:val="000000" w:themeColor="text1"/>
        </w:rPr>
        <w:t>the cannula, whereas apical and apical tuft dendrites extend distally to the cannula,</w:t>
      </w:r>
      <w:r w:rsidRPr="00A81A19">
        <w:rPr>
          <w:color w:val="000000" w:themeColor="text1"/>
        </w:rPr>
        <w:t xml:space="preserve"> </w:t>
      </w:r>
      <w:r w:rsidR="00AA36B1" w:rsidRPr="00A81A19">
        <w:rPr>
          <w:color w:val="000000" w:themeColor="text1"/>
        </w:rPr>
        <w:t>in the opposite direction</w:t>
      </w:r>
      <w:r w:rsidR="0000392F" w:rsidRPr="00A81A19">
        <w:rPr>
          <w:color w:val="000000" w:themeColor="text1"/>
        </w:rPr>
        <w:t xml:space="preserve"> (</w:t>
      </w:r>
      <w:r w:rsidR="003D3680">
        <w:rPr>
          <w:b/>
          <w:color w:val="000000" w:themeColor="text1"/>
        </w:rPr>
        <w:t xml:space="preserve">Supplementary </w:t>
      </w:r>
      <w:r w:rsidR="00667C87" w:rsidRPr="00A81A19">
        <w:rPr>
          <w:b/>
          <w:color w:val="000000" w:themeColor="text1"/>
        </w:rPr>
        <w:t xml:space="preserve">Movie </w:t>
      </w:r>
      <w:r w:rsidR="0000392F" w:rsidRPr="00A81A19">
        <w:rPr>
          <w:b/>
          <w:color w:val="000000" w:themeColor="text1"/>
        </w:rPr>
        <w:t>1</w:t>
      </w:r>
      <w:r w:rsidR="0000392F" w:rsidRPr="00A81A19">
        <w:rPr>
          <w:color w:val="000000" w:themeColor="text1"/>
        </w:rPr>
        <w:t>)</w:t>
      </w:r>
      <w:r w:rsidR="00AA36B1" w:rsidRPr="00A81A19">
        <w:rPr>
          <w:color w:val="000000" w:themeColor="text1"/>
        </w:rPr>
        <w:t xml:space="preserve">. </w:t>
      </w:r>
      <w:r w:rsidR="0050188E" w:rsidRPr="00A81A19">
        <w:rPr>
          <w:color w:val="000000" w:themeColor="text1"/>
        </w:rPr>
        <w:t>Since</w:t>
      </w:r>
      <w:r w:rsidR="00AA36B1" w:rsidRPr="00A81A19">
        <w:rPr>
          <w:color w:val="000000" w:themeColor="text1"/>
        </w:rPr>
        <w:t xml:space="preserve"> the preparation leaves the deepest fibers of </w:t>
      </w:r>
      <w:r w:rsidR="00FB0777" w:rsidRPr="00A81A19">
        <w:rPr>
          <w:color w:val="000000" w:themeColor="text1"/>
        </w:rPr>
        <w:t xml:space="preserve">the </w:t>
      </w:r>
      <w:r w:rsidR="00FB0777" w:rsidRPr="00A81A19">
        <w:rPr>
          <w:i/>
          <w:color w:val="000000" w:themeColor="text1"/>
        </w:rPr>
        <w:t>alveus</w:t>
      </w:r>
      <w:r w:rsidR="0050188E" w:rsidRPr="00A81A19">
        <w:rPr>
          <w:i/>
          <w:color w:val="000000" w:themeColor="text1"/>
        </w:rPr>
        <w:t xml:space="preserve"> </w:t>
      </w:r>
      <w:r w:rsidR="0050188E" w:rsidRPr="00A81A19">
        <w:rPr>
          <w:color w:val="000000" w:themeColor="text1"/>
        </w:rPr>
        <w:t>intact</w:t>
      </w:r>
      <w:r w:rsidR="00AA36B1" w:rsidRPr="00A81A19">
        <w:rPr>
          <w:color w:val="000000" w:themeColor="text1"/>
        </w:rPr>
        <w:t xml:space="preserve">, a few fluorescent fibers traversing the field of view, just beneath the cannula, </w:t>
      </w:r>
      <w:r w:rsidRPr="00A81A19">
        <w:rPr>
          <w:color w:val="000000" w:themeColor="text1"/>
        </w:rPr>
        <w:t xml:space="preserve">should be </w:t>
      </w:r>
      <w:r w:rsidR="00AA36B1" w:rsidRPr="00A81A19">
        <w:rPr>
          <w:color w:val="000000" w:themeColor="text1"/>
        </w:rPr>
        <w:t>visible</w:t>
      </w:r>
      <w:r w:rsidR="0000392F" w:rsidRPr="00A81A19">
        <w:rPr>
          <w:color w:val="000000" w:themeColor="text1"/>
        </w:rPr>
        <w:t xml:space="preserve"> (</w:t>
      </w:r>
      <w:r w:rsidR="0080468B" w:rsidRPr="00A81A19">
        <w:rPr>
          <w:b/>
          <w:color w:val="000000" w:themeColor="text1"/>
        </w:rPr>
        <w:t>Figure 2A</w:t>
      </w:r>
      <w:r w:rsidR="0080468B" w:rsidRPr="00A81A19">
        <w:rPr>
          <w:color w:val="000000" w:themeColor="text1"/>
        </w:rPr>
        <w:t xml:space="preserve"> and </w:t>
      </w:r>
      <w:r w:rsidR="00667C87" w:rsidRPr="00A81A19">
        <w:rPr>
          <w:b/>
          <w:color w:val="000000" w:themeColor="text1"/>
        </w:rPr>
        <w:t xml:space="preserve">Movie </w:t>
      </w:r>
      <w:r w:rsidR="0000392F" w:rsidRPr="00A81A19">
        <w:rPr>
          <w:b/>
          <w:color w:val="000000" w:themeColor="text1"/>
        </w:rPr>
        <w:t>1</w:t>
      </w:r>
      <w:r w:rsidR="0000392F" w:rsidRPr="00A81A19">
        <w:rPr>
          <w:color w:val="000000" w:themeColor="text1"/>
        </w:rPr>
        <w:t>)</w:t>
      </w:r>
      <w:r w:rsidR="00AA36B1" w:rsidRPr="00A81A19">
        <w:rPr>
          <w:color w:val="000000" w:themeColor="text1"/>
        </w:rPr>
        <w:t>.</w:t>
      </w:r>
      <w:r w:rsidR="0000392F" w:rsidRPr="00A81A19">
        <w:rPr>
          <w:color w:val="000000" w:themeColor="text1"/>
        </w:rPr>
        <w:t xml:space="preserve"> </w:t>
      </w:r>
      <w:r w:rsidR="00802A97" w:rsidRPr="00A81A19">
        <w:rPr>
          <w:color w:val="000000" w:themeColor="text1"/>
        </w:rPr>
        <w:t xml:space="preserve">The preparation allows </w:t>
      </w:r>
      <w:r w:rsidR="00802A97" w:rsidRPr="00A81A19">
        <w:rPr>
          <w:noProof/>
          <w:color w:val="000000" w:themeColor="text1"/>
        </w:rPr>
        <w:t>imaging</w:t>
      </w:r>
      <w:r w:rsidR="00802A97" w:rsidRPr="00A81A19">
        <w:rPr>
          <w:color w:val="000000" w:themeColor="text1"/>
        </w:rPr>
        <w:t xml:space="preserve"> of PN dendrites with spine resolution</w:t>
      </w:r>
      <w:r w:rsidR="00F42449" w:rsidRPr="00A81A19">
        <w:rPr>
          <w:color w:val="000000" w:themeColor="text1"/>
        </w:rPr>
        <w:t xml:space="preserve"> (</w:t>
      </w:r>
      <w:r w:rsidR="00667C87" w:rsidRPr="00A81A19">
        <w:rPr>
          <w:b/>
          <w:color w:val="000000" w:themeColor="text1"/>
        </w:rPr>
        <w:t>Fig</w:t>
      </w:r>
      <w:r w:rsidR="003F4DCD" w:rsidRPr="00A81A19">
        <w:rPr>
          <w:b/>
          <w:color w:val="000000" w:themeColor="text1"/>
        </w:rPr>
        <w:t xml:space="preserve">ures </w:t>
      </w:r>
      <w:r w:rsidR="00F53B0C" w:rsidRPr="00A81A19">
        <w:rPr>
          <w:b/>
          <w:color w:val="000000" w:themeColor="text1"/>
        </w:rPr>
        <w:t>2 A-C</w:t>
      </w:r>
      <w:r w:rsidR="00F42449" w:rsidRPr="00A81A19">
        <w:rPr>
          <w:color w:val="000000" w:themeColor="text1"/>
        </w:rPr>
        <w:t>)</w:t>
      </w:r>
      <w:r w:rsidR="00802A97" w:rsidRPr="00A81A19">
        <w:rPr>
          <w:color w:val="000000" w:themeColor="text1"/>
        </w:rPr>
        <w:t xml:space="preserve">. </w:t>
      </w:r>
      <w:r w:rsidR="00F71D1C" w:rsidRPr="00A81A19">
        <w:rPr>
          <w:color w:val="000000" w:themeColor="text1"/>
        </w:rPr>
        <w:t xml:space="preserve">To </w:t>
      </w:r>
      <w:r w:rsidR="005F0A71" w:rsidRPr="00A81A19">
        <w:rPr>
          <w:color w:val="000000" w:themeColor="text1"/>
        </w:rPr>
        <w:t xml:space="preserve">image </w:t>
      </w:r>
      <w:r w:rsidRPr="00A81A19">
        <w:rPr>
          <w:color w:val="000000" w:themeColor="text1"/>
        </w:rPr>
        <w:t xml:space="preserve">dendrites and </w:t>
      </w:r>
      <w:r w:rsidR="005F0A71" w:rsidRPr="00A81A19">
        <w:rPr>
          <w:color w:val="000000" w:themeColor="text1"/>
        </w:rPr>
        <w:t xml:space="preserve">dendritic spines, a </w:t>
      </w:r>
      <w:r w:rsidRPr="00A81A19">
        <w:rPr>
          <w:color w:val="000000" w:themeColor="text1"/>
        </w:rPr>
        <w:t>25</w:t>
      </w:r>
      <w:r w:rsidR="00223B70" w:rsidRPr="00A81A19">
        <w:rPr>
          <w:color w:val="000000" w:themeColor="text1"/>
        </w:rPr>
        <w:t>X</w:t>
      </w:r>
      <w:r w:rsidRPr="00A81A19">
        <w:rPr>
          <w:color w:val="000000" w:themeColor="text1"/>
        </w:rPr>
        <w:t xml:space="preserve"> </w:t>
      </w:r>
      <w:r w:rsidR="005F0A71" w:rsidRPr="00A81A19">
        <w:rPr>
          <w:color w:val="000000" w:themeColor="text1"/>
        </w:rPr>
        <w:t>1</w:t>
      </w:r>
      <w:r w:rsidR="004E5FA7" w:rsidRPr="00A81A19">
        <w:rPr>
          <w:color w:val="000000" w:themeColor="text1"/>
        </w:rPr>
        <w:t>.0</w:t>
      </w:r>
      <w:r w:rsidR="00EB2E1E" w:rsidRPr="00A81A19">
        <w:rPr>
          <w:color w:val="000000" w:themeColor="text1"/>
        </w:rPr>
        <w:t xml:space="preserve"> </w:t>
      </w:r>
      <w:r w:rsidR="00CD367F" w:rsidRPr="00A81A19">
        <w:rPr>
          <w:color w:val="000000" w:themeColor="text1"/>
        </w:rPr>
        <w:t>NA</w:t>
      </w:r>
      <w:r w:rsidR="003F4DCD" w:rsidRPr="00A81A19">
        <w:rPr>
          <w:color w:val="000000" w:themeColor="text1"/>
        </w:rPr>
        <w:t>,</w:t>
      </w:r>
      <w:r w:rsidR="005F0A71" w:rsidRPr="00A81A19">
        <w:rPr>
          <w:color w:val="000000" w:themeColor="text1"/>
        </w:rPr>
        <w:t xml:space="preserve"> 4</w:t>
      </w:r>
      <w:r w:rsidR="00CD367F" w:rsidRPr="00A81A19">
        <w:rPr>
          <w:color w:val="000000" w:themeColor="text1"/>
        </w:rPr>
        <w:t xml:space="preserve"> </w:t>
      </w:r>
      <w:r w:rsidR="005F0A71" w:rsidRPr="00A81A19">
        <w:rPr>
          <w:color w:val="000000" w:themeColor="text1"/>
        </w:rPr>
        <w:t xml:space="preserve">mm </w:t>
      </w:r>
      <w:r w:rsidR="00EB2E1E" w:rsidRPr="00A81A19">
        <w:rPr>
          <w:color w:val="000000" w:themeColor="text1"/>
        </w:rPr>
        <w:t>WD</w:t>
      </w:r>
      <w:r w:rsidR="003F4DCD" w:rsidRPr="00A81A19">
        <w:rPr>
          <w:color w:val="000000" w:themeColor="text1"/>
        </w:rPr>
        <w:t>,</w:t>
      </w:r>
      <w:r w:rsidR="00EB2E1E" w:rsidRPr="00A81A19">
        <w:rPr>
          <w:color w:val="000000" w:themeColor="text1"/>
        </w:rPr>
        <w:t xml:space="preserve"> </w:t>
      </w:r>
      <w:r w:rsidR="005F0A71" w:rsidRPr="00A81A19">
        <w:rPr>
          <w:color w:val="000000" w:themeColor="text1"/>
        </w:rPr>
        <w:t xml:space="preserve">water immersion </w:t>
      </w:r>
      <w:r w:rsidR="003F4DCD" w:rsidRPr="00A81A19">
        <w:rPr>
          <w:color w:val="000000" w:themeColor="text1"/>
        </w:rPr>
        <w:t xml:space="preserve">commercial </w:t>
      </w:r>
      <w:r w:rsidR="005F0A71" w:rsidRPr="00A81A19">
        <w:rPr>
          <w:color w:val="000000" w:themeColor="text1"/>
        </w:rPr>
        <w:t>objective</w:t>
      </w:r>
      <w:r w:rsidR="0050188E" w:rsidRPr="00A81A19">
        <w:rPr>
          <w:color w:val="000000" w:themeColor="text1"/>
        </w:rPr>
        <w:t xml:space="preserve"> lens</w:t>
      </w:r>
      <w:r w:rsidR="00A13302" w:rsidRPr="00A81A19">
        <w:rPr>
          <w:color w:val="000000" w:themeColor="text1"/>
        </w:rPr>
        <w:t xml:space="preserve"> is used</w:t>
      </w:r>
      <w:r w:rsidR="0087476F" w:rsidRPr="00A81A19">
        <w:rPr>
          <w:color w:val="000000" w:themeColor="text1"/>
        </w:rPr>
        <w:t>.</w:t>
      </w:r>
    </w:p>
    <w:p w14:paraId="6C2EA8E7" w14:textId="77777777" w:rsidR="003D3680" w:rsidRPr="00A81A19" w:rsidRDefault="003D3680" w:rsidP="003D3680">
      <w:pPr>
        <w:pStyle w:val="NormalWeb"/>
        <w:spacing w:before="0" w:beforeAutospacing="0" w:after="0" w:afterAutospacing="0"/>
        <w:rPr>
          <w:color w:val="000000" w:themeColor="text1"/>
        </w:rPr>
      </w:pPr>
    </w:p>
    <w:p w14:paraId="02C3E901" w14:textId="6A81D1EA" w:rsidR="00954A43" w:rsidRPr="00A81A19" w:rsidRDefault="00F71D1C" w:rsidP="00A81A19">
      <w:pPr>
        <w:rPr>
          <w:color w:val="000000" w:themeColor="text1"/>
        </w:rPr>
      </w:pPr>
      <w:r w:rsidRPr="00A81A19">
        <w:rPr>
          <w:color w:val="000000" w:themeColor="text1"/>
        </w:rPr>
        <w:t xml:space="preserve">For longitudinal tracking, </w:t>
      </w:r>
      <w:r w:rsidR="0061590F" w:rsidRPr="00A81A19">
        <w:rPr>
          <w:color w:val="000000" w:themeColor="text1"/>
        </w:rPr>
        <w:t xml:space="preserve">several </w:t>
      </w:r>
      <w:r w:rsidRPr="00A81A19">
        <w:rPr>
          <w:color w:val="000000" w:themeColor="text1"/>
        </w:rPr>
        <w:t>brain regions</w:t>
      </w:r>
      <w:r w:rsidR="00FB0777" w:rsidRPr="00A81A19">
        <w:rPr>
          <w:color w:val="000000" w:themeColor="text1"/>
        </w:rPr>
        <w:t xml:space="preserve"> within the field of view of the cannula</w:t>
      </w:r>
      <w:r w:rsidR="00A13302" w:rsidRPr="00A81A19">
        <w:rPr>
          <w:color w:val="000000" w:themeColor="text1"/>
        </w:rPr>
        <w:t xml:space="preserve"> are defined</w:t>
      </w:r>
      <w:r w:rsidRPr="00A81A19">
        <w:rPr>
          <w:color w:val="000000" w:themeColor="text1"/>
        </w:rPr>
        <w:t xml:space="preserve"> </w:t>
      </w:r>
      <w:r w:rsidR="0061590F" w:rsidRPr="00A81A19">
        <w:rPr>
          <w:color w:val="000000" w:themeColor="text1"/>
        </w:rPr>
        <w:t xml:space="preserve">during </w:t>
      </w:r>
      <w:r w:rsidR="00ED344D" w:rsidRPr="00A81A19">
        <w:rPr>
          <w:color w:val="000000" w:themeColor="text1"/>
        </w:rPr>
        <w:t>the first imaging session.</w:t>
      </w:r>
      <w:r w:rsidR="00C25536" w:rsidRPr="00A81A19">
        <w:rPr>
          <w:color w:val="000000" w:themeColor="text1"/>
        </w:rPr>
        <w:t xml:space="preserve"> </w:t>
      </w:r>
      <w:r w:rsidR="0061590F" w:rsidRPr="00A81A19">
        <w:rPr>
          <w:color w:val="000000" w:themeColor="text1"/>
        </w:rPr>
        <w:t>Each region corresponds to</w:t>
      </w:r>
      <w:r w:rsidR="00A85CAE" w:rsidRPr="00A81A19">
        <w:rPr>
          <w:color w:val="000000" w:themeColor="text1"/>
        </w:rPr>
        <w:t xml:space="preserve"> </w:t>
      </w:r>
      <w:r w:rsidR="0061590F" w:rsidRPr="00A81A19">
        <w:rPr>
          <w:color w:val="000000" w:themeColor="text1"/>
        </w:rPr>
        <w:t xml:space="preserve">an area </w:t>
      </w:r>
      <w:r w:rsidR="0061590F" w:rsidRPr="00A81A19">
        <w:rPr>
          <w:color w:val="auto"/>
        </w:rPr>
        <w:t xml:space="preserve">of approximately </w:t>
      </w:r>
      <w:r w:rsidR="00CD367F" w:rsidRPr="00A81A19">
        <w:rPr>
          <w:color w:val="000000" w:themeColor="text1"/>
        </w:rPr>
        <w:t>240</w:t>
      </w:r>
      <w:r w:rsidR="0050188E" w:rsidRPr="00A81A19">
        <w:rPr>
          <w:color w:val="000000" w:themeColor="text1"/>
        </w:rPr>
        <w:t xml:space="preserve"> </w:t>
      </w:r>
      <w:r w:rsidR="00CD367F" w:rsidRPr="00A81A19">
        <w:rPr>
          <w:color w:val="000000" w:themeColor="text1"/>
        </w:rPr>
        <w:t>x</w:t>
      </w:r>
      <w:r w:rsidR="0050188E" w:rsidRPr="00A81A19">
        <w:rPr>
          <w:color w:val="000000" w:themeColor="text1"/>
        </w:rPr>
        <w:t xml:space="preserve"> </w:t>
      </w:r>
      <w:r w:rsidR="00CD367F" w:rsidRPr="00A81A19">
        <w:rPr>
          <w:color w:val="000000" w:themeColor="text1"/>
        </w:rPr>
        <w:t>240</w:t>
      </w:r>
      <w:r w:rsidR="0061590F" w:rsidRPr="00A81A19">
        <w:rPr>
          <w:color w:val="auto"/>
        </w:rPr>
        <w:t xml:space="preserve"> </w:t>
      </w:r>
      <w:r w:rsidR="00CD367F" w:rsidRPr="00A81A19">
        <w:rPr>
          <w:color w:val="auto"/>
        </w:rPr>
        <w:t xml:space="preserve">µm </w:t>
      </w:r>
      <w:r w:rsidR="0061590F" w:rsidRPr="00A81A19">
        <w:rPr>
          <w:color w:val="000000" w:themeColor="text1"/>
        </w:rPr>
        <w:t xml:space="preserve">and contains between 1 and 7 dendritic segments </w:t>
      </w:r>
      <w:r w:rsidR="004020A8" w:rsidRPr="00A81A19">
        <w:rPr>
          <w:color w:val="000000" w:themeColor="text1"/>
        </w:rPr>
        <w:t>(</w:t>
      </w:r>
      <w:r w:rsidR="00667C87" w:rsidRPr="00A81A19">
        <w:rPr>
          <w:b/>
          <w:color w:val="000000" w:themeColor="text1"/>
        </w:rPr>
        <w:t>Fig</w:t>
      </w:r>
      <w:r w:rsidR="003F4DCD" w:rsidRPr="00A81A19">
        <w:rPr>
          <w:b/>
          <w:color w:val="000000" w:themeColor="text1"/>
        </w:rPr>
        <w:t>ure 2</w:t>
      </w:r>
      <w:r w:rsidR="00F53B0C" w:rsidRPr="00A81A19">
        <w:rPr>
          <w:b/>
          <w:color w:val="000000" w:themeColor="text1"/>
        </w:rPr>
        <w:t>B</w:t>
      </w:r>
      <w:r w:rsidR="004020A8" w:rsidRPr="00A81A19">
        <w:rPr>
          <w:color w:val="000000" w:themeColor="text1"/>
        </w:rPr>
        <w:t xml:space="preserve">). </w:t>
      </w:r>
      <w:r w:rsidR="00470902" w:rsidRPr="00A81A19">
        <w:rPr>
          <w:color w:val="000000" w:themeColor="text1"/>
        </w:rPr>
        <w:t>T</w:t>
      </w:r>
      <w:r w:rsidR="0061590F" w:rsidRPr="00A81A19">
        <w:rPr>
          <w:color w:val="000000" w:themeColor="text1"/>
        </w:rPr>
        <w:t>hese regions</w:t>
      </w:r>
      <w:r w:rsidR="00470902" w:rsidRPr="00A81A19">
        <w:rPr>
          <w:color w:val="000000" w:themeColor="text1"/>
        </w:rPr>
        <w:t xml:space="preserve"> are manually mapped</w:t>
      </w:r>
      <w:r w:rsidR="0061590F" w:rsidRPr="00A81A19">
        <w:rPr>
          <w:color w:val="000000" w:themeColor="text1"/>
        </w:rPr>
        <w:t xml:space="preserve"> to a low </w:t>
      </w:r>
      <w:r w:rsidR="005274CC" w:rsidRPr="00A81A19">
        <w:rPr>
          <w:color w:val="000000" w:themeColor="text1"/>
        </w:rPr>
        <w:t>magnification</w:t>
      </w:r>
      <w:r w:rsidR="0061590F" w:rsidRPr="00A81A19">
        <w:rPr>
          <w:color w:val="000000" w:themeColor="text1"/>
        </w:rPr>
        <w:t xml:space="preserve"> three-dimensional stack showing the pattern of GFP expression in the volume below the imaging cannula</w:t>
      </w:r>
      <w:r w:rsidR="00F53B0C" w:rsidRPr="00A81A19">
        <w:rPr>
          <w:color w:val="000000" w:themeColor="text1"/>
        </w:rPr>
        <w:t xml:space="preserve"> (</w:t>
      </w:r>
      <w:r w:rsidR="00667C87" w:rsidRPr="00A81A19">
        <w:rPr>
          <w:b/>
          <w:color w:val="000000" w:themeColor="text1"/>
        </w:rPr>
        <w:t>Fig</w:t>
      </w:r>
      <w:r w:rsidR="003F4DCD" w:rsidRPr="00A81A19">
        <w:rPr>
          <w:b/>
          <w:color w:val="000000" w:themeColor="text1"/>
        </w:rPr>
        <w:t>ure</w:t>
      </w:r>
      <w:r w:rsidR="00667C87" w:rsidRPr="00A81A19">
        <w:rPr>
          <w:b/>
          <w:color w:val="000000" w:themeColor="text1"/>
        </w:rPr>
        <w:t xml:space="preserve"> 2</w:t>
      </w:r>
      <w:r w:rsidR="0087506D" w:rsidRPr="00A81A19">
        <w:rPr>
          <w:b/>
          <w:color w:val="000000" w:themeColor="text1"/>
        </w:rPr>
        <w:t>A</w:t>
      </w:r>
      <w:r w:rsidR="00F53B0C" w:rsidRPr="00A81A19">
        <w:rPr>
          <w:color w:val="000000" w:themeColor="text1"/>
        </w:rPr>
        <w:t>)</w:t>
      </w:r>
      <w:r w:rsidR="0061590F" w:rsidRPr="00A81A19">
        <w:rPr>
          <w:color w:val="000000" w:themeColor="text1"/>
        </w:rPr>
        <w:t xml:space="preserve">. </w:t>
      </w:r>
      <w:r w:rsidR="00470902" w:rsidRPr="00A81A19">
        <w:rPr>
          <w:color w:val="000000" w:themeColor="text1"/>
        </w:rPr>
        <w:t>Then,</w:t>
      </w:r>
      <w:r w:rsidR="0061590F" w:rsidRPr="00A81A19">
        <w:rPr>
          <w:color w:val="000000" w:themeColor="text1"/>
        </w:rPr>
        <w:t xml:space="preserve"> </w:t>
      </w:r>
      <w:r w:rsidR="00FB0777" w:rsidRPr="00A81A19">
        <w:rPr>
          <w:color w:val="000000" w:themeColor="text1"/>
        </w:rPr>
        <w:t>1</w:t>
      </w:r>
      <w:r w:rsidR="0061590F" w:rsidRPr="00A81A19">
        <w:rPr>
          <w:color w:val="000000" w:themeColor="text1"/>
        </w:rPr>
        <w:t xml:space="preserve"> µm z-step image stacks of CA1 PN basal dendrites </w:t>
      </w:r>
      <w:r w:rsidR="00470902" w:rsidRPr="00A81A19">
        <w:rPr>
          <w:color w:val="000000" w:themeColor="text1"/>
        </w:rPr>
        <w:t xml:space="preserve">are acquired </w:t>
      </w:r>
      <w:r w:rsidR="0061590F" w:rsidRPr="00A81A19">
        <w:rPr>
          <w:color w:val="000000" w:themeColor="text1"/>
        </w:rPr>
        <w:t>at different time intervals (from 24 h to 3 d</w:t>
      </w:r>
      <w:r w:rsidR="00802A97" w:rsidRPr="00A81A19">
        <w:rPr>
          <w:color w:val="000000" w:themeColor="text1"/>
        </w:rPr>
        <w:t>ays</w:t>
      </w:r>
      <w:r w:rsidR="0061590F" w:rsidRPr="00A81A19">
        <w:rPr>
          <w:color w:val="000000" w:themeColor="text1"/>
        </w:rPr>
        <w:t>) for up to about 14 days</w:t>
      </w:r>
      <w:r w:rsidR="00F53B0C" w:rsidRPr="00A81A19">
        <w:rPr>
          <w:color w:val="000000" w:themeColor="text1"/>
        </w:rPr>
        <w:t xml:space="preserve"> (</w:t>
      </w:r>
      <w:r w:rsidR="0087506D" w:rsidRPr="00A81A19">
        <w:rPr>
          <w:b/>
          <w:color w:val="000000" w:themeColor="text1"/>
        </w:rPr>
        <w:t>Fig</w:t>
      </w:r>
      <w:r w:rsidR="003F4DCD" w:rsidRPr="00A81A19">
        <w:rPr>
          <w:b/>
          <w:color w:val="000000" w:themeColor="text1"/>
        </w:rPr>
        <w:t>ure</w:t>
      </w:r>
      <w:r w:rsidR="0087506D" w:rsidRPr="00A81A19">
        <w:rPr>
          <w:b/>
          <w:color w:val="000000" w:themeColor="text1"/>
        </w:rPr>
        <w:t xml:space="preserve"> </w:t>
      </w:r>
      <w:r w:rsidR="00F53B0C" w:rsidRPr="00A81A19">
        <w:rPr>
          <w:b/>
          <w:color w:val="000000" w:themeColor="text1"/>
        </w:rPr>
        <w:t>2C</w:t>
      </w:r>
      <w:r w:rsidR="00F53B0C" w:rsidRPr="00A81A19">
        <w:rPr>
          <w:color w:val="000000" w:themeColor="text1"/>
        </w:rPr>
        <w:t>)</w:t>
      </w:r>
      <w:r w:rsidR="00F53B0C" w:rsidRPr="00A81A19">
        <w:rPr>
          <w:b/>
          <w:color w:val="000000" w:themeColor="text1"/>
        </w:rPr>
        <w:t>.</w:t>
      </w:r>
      <w:r w:rsidR="00765888" w:rsidRPr="00A81A19">
        <w:rPr>
          <w:color w:val="000000" w:themeColor="text1"/>
        </w:rPr>
        <w:t xml:space="preserve"> </w:t>
      </w:r>
      <w:r w:rsidR="0061590F" w:rsidRPr="00A81A19">
        <w:rPr>
          <w:color w:val="000000" w:themeColor="text1"/>
        </w:rPr>
        <w:t>Longer imaging durations and intervals are possible</w:t>
      </w:r>
      <w:r w:rsidR="0087506D" w:rsidRPr="00A81A19">
        <w:rPr>
          <w:color w:val="000000" w:themeColor="text1"/>
        </w:rPr>
        <w:fldChar w:fldCharType="begin"/>
      </w:r>
      <w:r w:rsidR="0087506D" w:rsidRPr="00A81A19">
        <w:rPr>
          <w:color w:val="000000" w:themeColor="text1"/>
        </w:rPr>
        <w:instrText xml:space="preserve"> ADDIN ZOTERO_ITEM CSL_CITATION {"citationID":"IWuNAlto","properties":{"formattedCitation":"\\super 26\\nosupersub{}","plainCitation":"26","noteIndex":0},"citationItems":[{"id":64,"uris":["http://zotero.org/users/local/ftzQ6viF/items/3RGS5BYI"],"uri":["http://zotero.org/users/local/ftzQ6viF/items/3RGS5BYI"],"itemData":{"id":64,"type":"article-journal","title":"Impermanence of dendritic spines in live adult CA1 hippocampus","container-title":"Nature","page":"592-596","volume":"523","issue":"7562","source":"Crossref","DOI":"10.1038/nature14467","ISSN":"0028-0836, 1476-4687","language":"en","author":[{"family":"Attardo","given":"Alessio"},{"family":"Fitzgerald","given":"James E."},{"family":"Schnitzer","given":"Mark J."}],"issued":{"date-parts":[["2015",7]]}}}],"schema":"https://github.com/citation-style-language/schema/raw/master/csl-citation.json"} </w:instrText>
      </w:r>
      <w:r w:rsidR="0087506D" w:rsidRPr="00A81A19">
        <w:rPr>
          <w:color w:val="000000" w:themeColor="text1"/>
        </w:rPr>
        <w:fldChar w:fldCharType="separate"/>
      </w:r>
      <w:r w:rsidR="0087506D" w:rsidRPr="00A81A19">
        <w:rPr>
          <w:vertAlign w:val="superscript"/>
        </w:rPr>
        <w:t>26</w:t>
      </w:r>
      <w:r w:rsidR="0087506D" w:rsidRPr="00A81A19">
        <w:rPr>
          <w:color w:val="000000" w:themeColor="text1"/>
        </w:rPr>
        <w:fldChar w:fldCharType="end"/>
      </w:r>
      <w:r w:rsidR="0061590F" w:rsidRPr="00A81A19">
        <w:rPr>
          <w:color w:val="000000" w:themeColor="text1"/>
        </w:rPr>
        <w:t xml:space="preserve">. Each imaging session lasts </w:t>
      </w:r>
      <w:r w:rsidR="0008277A" w:rsidRPr="00A81A19">
        <w:rPr>
          <w:color w:val="000000" w:themeColor="text1"/>
        </w:rPr>
        <w:t>approximately</w:t>
      </w:r>
      <w:r w:rsidR="0061590F" w:rsidRPr="00A81A19">
        <w:rPr>
          <w:color w:val="000000" w:themeColor="text1"/>
        </w:rPr>
        <w:t xml:space="preserve"> 60 to 90</w:t>
      </w:r>
      <w:r w:rsidR="001B3C8A" w:rsidRPr="00A81A19">
        <w:rPr>
          <w:color w:val="000000" w:themeColor="text1"/>
        </w:rPr>
        <w:t xml:space="preserve"> min</w:t>
      </w:r>
      <w:r w:rsidR="0061590F" w:rsidRPr="00A81A19">
        <w:rPr>
          <w:color w:val="000000" w:themeColor="text1"/>
        </w:rPr>
        <w:t>.</w:t>
      </w:r>
      <w:r w:rsidR="00F53B0C" w:rsidRPr="00A81A19">
        <w:rPr>
          <w:color w:val="000000" w:themeColor="text1"/>
        </w:rPr>
        <w:t xml:space="preserve"> Although most image</w:t>
      </w:r>
      <w:r w:rsidR="00470902" w:rsidRPr="00A81A19">
        <w:rPr>
          <w:color w:val="000000" w:themeColor="text1"/>
        </w:rPr>
        <w:t>s are of</w:t>
      </w:r>
      <w:r w:rsidR="00F53B0C" w:rsidRPr="00A81A19">
        <w:rPr>
          <w:color w:val="000000" w:themeColor="text1"/>
        </w:rPr>
        <w:t xml:space="preserve"> </w:t>
      </w:r>
      <w:r w:rsidR="00E34B75" w:rsidRPr="00A81A19">
        <w:rPr>
          <w:color w:val="000000" w:themeColor="text1"/>
        </w:rPr>
        <w:t>dendritic</w:t>
      </w:r>
      <w:r w:rsidR="00F53B0C" w:rsidRPr="00A81A19">
        <w:rPr>
          <w:color w:val="000000" w:themeColor="text1"/>
        </w:rPr>
        <w:t xml:space="preserve"> spines in the SO, it is also possible to image dendritic spines in the oblique dendrites of SR (</w:t>
      </w:r>
      <w:r w:rsidR="0087506D" w:rsidRPr="00A81A19">
        <w:rPr>
          <w:b/>
          <w:color w:val="000000" w:themeColor="text1"/>
        </w:rPr>
        <w:t>Fig</w:t>
      </w:r>
      <w:r w:rsidR="003F4DCD" w:rsidRPr="00A81A19">
        <w:rPr>
          <w:b/>
          <w:color w:val="000000" w:themeColor="text1"/>
        </w:rPr>
        <w:t>ures</w:t>
      </w:r>
      <w:r w:rsidR="0087506D" w:rsidRPr="00A81A19">
        <w:rPr>
          <w:b/>
          <w:color w:val="000000" w:themeColor="text1"/>
        </w:rPr>
        <w:t xml:space="preserve"> </w:t>
      </w:r>
      <w:r w:rsidR="00F53B0C" w:rsidRPr="00A81A19">
        <w:rPr>
          <w:b/>
          <w:color w:val="000000" w:themeColor="text1"/>
        </w:rPr>
        <w:t>2D-</w:t>
      </w:r>
      <w:r w:rsidR="0087506D" w:rsidRPr="00A81A19">
        <w:rPr>
          <w:b/>
          <w:color w:val="000000" w:themeColor="text1"/>
        </w:rPr>
        <w:t>F</w:t>
      </w:r>
      <w:r w:rsidR="00F53B0C" w:rsidRPr="00A81A19">
        <w:rPr>
          <w:color w:val="000000" w:themeColor="text1"/>
        </w:rPr>
        <w:t>).</w:t>
      </w:r>
      <w:r w:rsidR="003D3680">
        <w:rPr>
          <w:color w:val="000000" w:themeColor="text1"/>
        </w:rPr>
        <w:t xml:space="preserve"> </w:t>
      </w:r>
      <w:r w:rsidR="006A794D" w:rsidRPr="00A81A19">
        <w:rPr>
          <w:color w:val="000000" w:themeColor="text1"/>
        </w:rPr>
        <w:t xml:space="preserve">In addition to </w:t>
      </w:r>
      <w:r w:rsidR="00FB0777" w:rsidRPr="00A81A19">
        <w:rPr>
          <w:color w:val="000000" w:themeColor="text1"/>
        </w:rPr>
        <w:t xml:space="preserve">spine </w:t>
      </w:r>
      <w:r w:rsidR="006A794D" w:rsidRPr="00A81A19">
        <w:rPr>
          <w:color w:val="000000" w:themeColor="text1"/>
        </w:rPr>
        <w:t>density, this method enables t</w:t>
      </w:r>
      <w:r w:rsidR="00FB0777" w:rsidRPr="00A81A19">
        <w:rPr>
          <w:color w:val="000000" w:themeColor="text1"/>
        </w:rPr>
        <w:t>he</w:t>
      </w:r>
      <w:r w:rsidR="006A794D" w:rsidRPr="00A81A19">
        <w:rPr>
          <w:color w:val="000000" w:themeColor="text1"/>
        </w:rPr>
        <w:t xml:space="preserve"> study</w:t>
      </w:r>
      <w:r w:rsidR="00FB0777" w:rsidRPr="00A81A19">
        <w:rPr>
          <w:color w:val="000000" w:themeColor="text1"/>
        </w:rPr>
        <w:t xml:space="preserve"> of</w:t>
      </w:r>
      <w:r w:rsidR="006A794D" w:rsidRPr="00A81A19">
        <w:rPr>
          <w:color w:val="000000" w:themeColor="text1"/>
        </w:rPr>
        <w:t xml:space="preserve"> spine dynamics by quantifying their survival, gain and loss rate</w:t>
      </w:r>
      <w:r w:rsidR="00F42449" w:rsidRPr="00A81A19">
        <w:rPr>
          <w:color w:val="000000" w:themeColor="text1"/>
        </w:rPr>
        <w:t>s</w:t>
      </w:r>
      <w:r w:rsidR="0087506D" w:rsidRPr="00A81A19">
        <w:rPr>
          <w:color w:val="000000" w:themeColor="text1"/>
        </w:rPr>
        <w:fldChar w:fldCharType="begin"/>
      </w:r>
      <w:r w:rsidR="0087506D" w:rsidRPr="00A81A19">
        <w:rPr>
          <w:color w:val="000000" w:themeColor="text1"/>
        </w:rPr>
        <w:instrText xml:space="preserve"> ADDIN ZOTERO_ITEM CSL_CITATION {"citationID":"jTnbvArJ","properties":{"formattedCitation":"\\super 26\\uc0\\u8211{}32\\nosupersub{}","plainCitation":"26–32","noteIndex":0},"citationItems":[{"id":64,"uris":["http://zotero.org/users/local/ftzQ6viF/items/3RGS5BYI"],"uri":["http://zotero.org/users/local/ftzQ6viF/items/3RGS5BYI"],"itemData":{"id":64,"type":"article-journal","title":"Impermanence of dendritic spines in live adult CA1 hippocampus","container-title":"Nature","page":"592-596","volume":"523","issue":"7562","source":"Crossref","DOI":"10.1038/nature14467","ISSN":"0028-0836, 1476-4687","language":"en","author":[{"family":"Attardo","given":"Alessio"},{"family":"Fitzgerald","given":"James E."},{"family":"Schnitzer","given":"Mark J."}],"issued":{"date-parts":[["2015",7]]}}},{"id":110,"uris":["http://zotero.org/users/local/ftzQ6viF/items/TS63VCFI"],"uri":["http://zotero.org/users/local/ftzQ6viF/items/TS63VCFI"],"itemData":{"id":110,"type":"article-journal","title":"Long-term in vivo imaging of experience-dependent synaptic plasticity in adult cortex","container-title":"Nature","page":"788-794","volume":"420","issue":"6917","source":"Crossref","DOI":"10.1038/nature01273","ISSN":"0028-0836","language":"en","author":[{"family":"Trachtenberg","given":"Joshua T."},{"family":"Chen","given":"Brian E."},{"family":"Knott","given":"Graham W."},{"family":"Feng","given":"Guoping"},{"family":"Sanes","given":"Joshua R."},{"family":"Welker","given":"Egbert"},{"family":"Svoboda","given":"Karel"}],"issued":{"date-parts":[["2002",12,19]]}}},{"id":116,"uris":["http://zotero.org/users/local/ftzQ6viF/items/5CC69W9Q"],"uri":["http://zotero.org/users/local/ftzQ6viF/items/5CC69W9Q"],"itemData":{"id":116,"type":"article-journal","title":"Long-term sensory deprivation prevents dendritic spine loss in primary somatosensory cortex","container-title":"Nature","page":"261-265","volume":"436","issue":"7048","source":"Crossref","DOI":"10.1038/nature03715","ISSN":"0028-0836, 1476-4687","language":"en","author":[{"family":"Zuo","given":"Yi"},{"family":"Yang","given":"Guang"},{"family":"Kwon","given":"Elaine"},{"family":"Gan","given":"Wen-Biao"}],"issued":{"date-parts":[["2005",7]]}}},{"id":84,"uris":["http://zotero.org/users/local/ftzQ6viF/items/9TYKJWKB"],"uri":["http://zotero.org/users/local/ftzQ6viF/items/9TYKJWKB"],"itemData":{"id":84,"type":"article-journal","title":"Transient and Persistent Dendritic Spines in the Neocortex In Vivo","container-title":"Neuron","page":"279-291","volume":"45","issue":"2","source":"Crossref","abstract":"Dendritic spines were imaged over days to months in the apical tufts of neocortical pyramidal neurons (layers 5 and 2/3) in vivo. A fraction of thin spines appeared and disappeared over a few days, while most thick spines persisted for months. In the somatosensory cortex, from postnatal day (PND) 16 to PND 25 spine retractions exceeded additions, resulting in a net loss of spines. The fraction of persistent spines (lifetime </w:instrText>
      </w:r>
      <w:r w:rsidR="0087506D" w:rsidRPr="00A81A19">
        <w:rPr>
          <w:rFonts w:ascii="Arial" w:hAnsi="Arial" w:cs="Arial"/>
          <w:color w:val="000000" w:themeColor="text1"/>
        </w:rPr>
        <w:instrText>Ն</w:instrText>
      </w:r>
      <w:r w:rsidR="0087506D" w:rsidRPr="00A81A19">
        <w:rPr>
          <w:color w:val="000000" w:themeColor="text1"/>
        </w:rPr>
        <w:instrText xml:space="preserve"> 8 days) grew gradually during development and into adulthood (PND 16–25, 35%; PND 35–80, 54%; PND 80–120, 66%; PND 175–225, 73%), providing evidence that synaptic circuits continue to stabilize even in the adult brain, long after the closure of known critical periods. In 6-month-old mice, spines turn over more slowly in visual compared to somatosensory cortex, possibly reflecting differences in the capacity for experience-dependent plasticity in these brain regions.","DOI":"10.1016/j.neuron.2005.01.003","ISSN":"08966273","language":"en","author":[{"family":"Holtmaat","given":"Anthony J.G.D."},{"family":"Trachtenberg","given":"Joshua T."},{"family":"Wilbrecht","given":"Linda"},{"family":"Shepherd","given":"Gordon M."},{"family":"Zhang","given":"Xiaoqun"},{"family":"Knott","given":"Graham W."},{"family":"Svoboda","given":"Karel"}],"issued":{"date-parts":[["2005",1]]}}},{"id":112,"uris":["http://zotero.org/users/local/ftzQ6viF/items/F75QG6M7"],"uri":["http://zotero.org/users/local/ftzQ6viF/items/F75QG6M7"],"itemData":{"id":112,"type":"article-journal","title":"Rapid formation and selective stabilization of synapses for enduring motor memories","container-title":"Nature","page":"915-919","volume":"462","issue":"7275","source":"Crossref","DOI":"10.1038/nature08389","ISSN":"0028-0836, 1476-4687","language":"en","author":[{"family":"Xu","given":"Tonghui"},{"family":"Yu","given":"Xinzhu"},{"family":"Perlik","given":"Andrew J."},{"family":"Tobin","given":"Willie F."},{"family":"Zweig","given":"Jonathan A."},{"family":"Tennant","given":"Kelly"},{"family":"Jones","given":"Theresa"},{"family":"Zuo","given":"Yi"}],"issued":{"date-parts":[["2009",12]]}}},{"id":113,"uris":["http://zotero.org/users/local/ftzQ6viF/items/M6SNP65P"],"uri":["http://zotero.org/users/local/ftzQ6viF/items/M6SNP65P"],"itemData":{"id":113,"type":"article-journal","title":"Stably maintained dendritic spines are associated with lifelong memories","container-title":"Nature","page":"920-924","volume":"462","issue":"7275","source":"Crossref","DOI":"10.1038/nature08577","ISSN":"0028-0836, 1476-4687","language":"en","author":[{"family":"Yang","given":"Guang"},{"family":"Pan","given":"Feng"},{"family":"Gan","given":"Wen-Biao"}],"issued":{"date-parts":[["2009",12]]}}},{"id":81,"uris":["http://zotero.org/users/local/ftzQ6viF/items/7YG3G9Q4"],"uri":["http://zotero.org/users/local/ftzQ6viF/items/7YG3G9Q4"],"itemData":{"id":81,"type":"article-journal","title":"Long-Term In Vivo Imaging of Dendritic Spines in the Hippocampus Reveals Structural Plasticity","container-title":"Journal of Neuroscience","page":"13948-13953","volume":"34","issue":"42","source":"Crossref","DOI":"10.1523/JNEUROSCI.1464-14.2014","ISSN":"0270-6474, 1529-2401","language":"en","author":[{"family":"Gu","given":"L."},{"family":"Kleiber","given":"S."},{"family":"Schmid","given":"L."},{"family":"Nebeling","given":"F."},{"family":"Chamoun","given":"M."},{"family":"Steffen","given":"J."},{"family":"Wagner","given":"J."},{"family":"Fuhrmann","given":"M."}],"issued":{"date-parts":[["2014",10,15]]}}}],"schema":"https://github.com/citation-style-language/schema/raw/master/csl-citation.json"} </w:instrText>
      </w:r>
      <w:r w:rsidR="0087506D" w:rsidRPr="00A81A19">
        <w:rPr>
          <w:color w:val="000000" w:themeColor="text1"/>
        </w:rPr>
        <w:fldChar w:fldCharType="separate"/>
      </w:r>
      <w:r w:rsidR="0087506D" w:rsidRPr="00A81A19">
        <w:rPr>
          <w:vertAlign w:val="superscript"/>
        </w:rPr>
        <w:t>26–32</w:t>
      </w:r>
      <w:r w:rsidR="0087506D" w:rsidRPr="00A81A19">
        <w:rPr>
          <w:color w:val="000000" w:themeColor="text1"/>
        </w:rPr>
        <w:fldChar w:fldCharType="end"/>
      </w:r>
      <w:r w:rsidR="006A794D" w:rsidRPr="00A81A19">
        <w:rPr>
          <w:color w:val="000000" w:themeColor="text1"/>
        </w:rPr>
        <w:t>.</w:t>
      </w:r>
      <w:r w:rsidR="006A794D" w:rsidRPr="00A81A19" w:rsidDel="0061590F">
        <w:rPr>
          <w:color w:val="000000" w:themeColor="text1"/>
        </w:rPr>
        <w:t xml:space="preserve"> </w:t>
      </w:r>
      <w:r w:rsidR="00475B97" w:rsidRPr="00A81A19">
        <w:rPr>
          <w:color w:val="000000" w:themeColor="text1"/>
        </w:rPr>
        <w:t xml:space="preserve">To score </w:t>
      </w:r>
      <w:r w:rsidR="004020A8" w:rsidRPr="00A81A19">
        <w:rPr>
          <w:color w:val="000000" w:themeColor="text1"/>
        </w:rPr>
        <w:t xml:space="preserve">and track </w:t>
      </w:r>
      <w:r w:rsidR="008F2933" w:rsidRPr="00A81A19">
        <w:rPr>
          <w:color w:val="000000" w:themeColor="text1"/>
        </w:rPr>
        <w:t xml:space="preserve">dendritic </w:t>
      </w:r>
      <w:r w:rsidR="00475B97" w:rsidRPr="00A81A19">
        <w:rPr>
          <w:color w:val="000000" w:themeColor="text1"/>
        </w:rPr>
        <w:t xml:space="preserve">spines </w:t>
      </w:r>
      <w:r w:rsidR="004020A8" w:rsidRPr="00A81A19">
        <w:rPr>
          <w:color w:val="000000" w:themeColor="text1"/>
        </w:rPr>
        <w:t>over time (</w:t>
      </w:r>
      <w:r w:rsidR="0087506D" w:rsidRPr="00A81A19">
        <w:rPr>
          <w:b/>
          <w:color w:val="000000" w:themeColor="text1"/>
        </w:rPr>
        <w:t>Fig</w:t>
      </w:r>
      <w:r w:rsidR="003F4DCD" w:rsidRPr="00A81A19">
        <w:rPr>
          <w:b/>
          <w:color w:val="000000" w:themeColor="text1"/>
        </w:rPr>
        <w:t>ure</w:t>
      </w:r>
      <w:r w:rsidR="0087506D" w:rsidRPr="00A81A19">
        <w:rPr>
          <w:b/>
          <w:color w:val="000000" w:themeColor="text1"/>
        </w:rPr>
        <w:t xml:space="preserve"> 2C</w:t>
      </w:r>
      <w:r w:rsidR="004020A8" w:rsidRPr="00A81A19">
        <w:rPr>
          <w:color w:val="000000" w:themeColor="text1"/>
        </w:rPr>
        <w:t>)</w:t>
      </w:r>
      <w:r w:rsidR="0050188E" w:rsidRPr="00A81A19">
        <w:rPr>
          <w:color w:val="000000" w:themeColor="text1"/>
        </w:rPr>
        <w:t>,</w:t>
      </w:r>
      <w:r w:rsidR="004020A8" w:rsidRPr="00A81A19">
        <w:rPr>
          <w:color w:val="000000" w:themeColor="text1"/>
        </w:rPr>
        <w:t xml:space="preserve"> </w:t>
      </w:r>
      <w:r w:rsidR="004B0862" w:rsidRPr="00A81A19">
        <w:rPr>
          <w:color w:val="000000" w:themeColor="text1"/>
        </w:rPr>
        <w:t xml:space="preserve">a </w:t>
      </w:r>
      <w:r w:rsidR="00475B97" w:rsidRPr="00A81A19">
        <w:rPr>
          <w:color w:val="000000" w:themeColor="text1"/>
        </w:rPr>
        <w:t>custom MATLAB interface</w:t>
      </w:r>
      <w:r w:rsidR="00470902" w:rsidRPr="00A81A19">
        <w:rPr>
          <w:color w:val="000000" w:themeColor="text1"/>
        </w:rPr>
        <w:t xml:space="preserve"> is used. This</w:t>
      </w:r>
      <w:r w:rsidR="00475B97" w:rsidRPr="00A81A19">
        <w:rPr>
          <w:color w:val="000000" w:themeColor="text1"/>
        </w:rPr>
        <w:t xml:space="preserve"> </w:t>
      </w:r>
      <w:r w:rsidR="008F2933" w:rsidRPr="00A81A19">
        <w:rPr>
          <w:color w:val="000000" w:themeColor="text1"/>
        </w:rPr>
        <w:t>enable</w:t>
      </w:r>
      <w:r w:rsidR="00FB0777" w:rsidRPr="00A81A19">
        <w:rPr>
          <w:color w:val="000000" w:themeColor="text1"/>
        </w:rPr>
        <w:t>s</w:t>
      </w:r>
      <w:r w:rsidR="008F2933" w:rsidRPr="00A81A19">
        <w:rPr>
          <w:color w:val="000000" w:themeColor="text1"/>
        </w:rPr>
        <w:t xml:space="preserve"> </w:t>
      </w:r>
      <w:r w:rsidR="00470902" w:rsidRPr="00A81A19">
        <w:rPr>
          <w:color w:val="000000" w:themeColor="text1"/>
        </w:rPr>
        <w:t>the</w:t>
      </w:r>
      <w:r w:rsidR="00FB0777" w:rsidRPr="00A81A19">
        <w:rPr>
          <w:color w:val="000000" w:themeColor="text1"/>
        </w:rPr>
        <w:t xml:space="preserve"> </w:t>
      </w:r>
      <w:r w:rsidR="00475B97" w:rsidRPr="00A81A19">
        <w:rPr>
          <w:color w:val="000000" w:themeColor="text1"/>
        </w:rPr>
        <w:t>align</w:t>
      </w:r>
      <w:r w:rsidR="00470902" w:rsidRPr="00A81A19">
        <w:rPr>
          <w:color w:val="000000" w:themeColor="text1"/>
        </w:rPr>
        <w:t>ment of</w:t>
      </w:r>
      <w:r w:rsidR="00475B97" w:rsidRPr="00A81A19">
        <w:rPr>
          <w:color w:val="000000" w:themeColor="text1"/>
        </w:rPr>
        <w:t xml:space="preserve"> </w:t>
      </w:r>
      <w:r w:rsidR="000D2385" w:rsidRPr="00A81A19">
        <w:rPr>
          <w:color w:val="000000" w:themeColor="text1"/>
        </w:rPr>
        <w:t>the</w:t>
      </w:r>
      <w:r w:rsidR="00475B97" w:rsidRPr="00A81A19">
        <w:rPr>
          <w:color w:val="000000" w:themeColor="text1"/>
        </w:rPr>
        <w:t xml:space="preserve"> image stack</w:t>
      </w:r>
      <w:r w:rsidR="000D2385" w:rsidRPr="00A81A19">
        <w:rPr>
          <w:color w:val="000000" w:themeColor="text1"/>
        </w:rPr>
        <w:t>s acquired at different time points</w:t>
      </w:r>
      <w:r w:rsidR="00475B97" w:rsidRPr="00A81A19">
        <w:rPr>
          <w:color w:val="000000" w:themeColor="text1"/>
        </w:rPr>
        <w:t xml:space="preserve"> and supports manual </w:t>
      </w:r>
      <w:r w:rsidR="00475B97" w:rsidRPr="00A81A19">
        <w:rPr>
          <w:noProof/>
          <w:color w:val="000000" w:themeColor="text1"/>
        </w:rPr>
        <w:t>labeling</w:t>
      </w:r>
      <w:r w:rsidR="00475B97" w:rsidRPr="00A81A19">
        <w:rPr>
          <w:color w:val="000000" w:themeColor="text1"/>
        </w:rPr>
        <w:t xml:space="preserve"> of</w:t>
      </w:r>
      <w:r w:rsidR="008F2933" w:rsidRPr="00A81A19">
        <w:rPr>
          <w:color w:val="000000" w:themeColor="text1"/>
        </w:rPr>
        <w:t xml:space="preserve"> dendrites and</w:t>
      </w:r>
      <w:r w:rsidR="00475B97" w:rsidRPr="00A81A19">
        <w:rPr>
          <w:color w:val="000000" w:themeColor="text1"/>
        </w:rPr>
        <w:t xml:space="preserve"> </w:t>
      </w:r>
      <w:r w:rsidR="00475B97" w:rsidRPr="00A81A19">
        <w:rPr>
          <w:noProof/>
          <w:color w:val="000000" w:themeColor="text1"/>
        </w:rPr>
        <w:t>spines</w:t>
      </w:r>
      <w:r w:rsidR="00475B97" w:rsidRPr="00A81A19">
        <w:rPr>
          <w:color w:val="000000" w:themeColor="text1"/>
        </w:rPr>
        <w:t xml:space="preserve"> while tracking </w:t>
      </w:r>
      <w:r w:rsidR="008F2933" w:rsidRPr="00A81A19">
        <w:rPr>
          <w:color w:val="000000" w:themeColor="text1"/>
        </w:rPr>
        <w:t xml:space="preserve">dendritic lengths </w:t>
      </w:r>
      <w:r w:rsidR="002D7F67" w:rsidRPr="00A81A19">
        <w:rPr>
          <w:color w:val="000000" w:themeColor="text1"/>
        </w:rPr>
        <w:t xml:space="preserve">and </w:t>
      </w:r>
      <w:r w:rsidR="00475B97" w:rsidRPr="00A81A19">
        <w:rPr>
          <w:color w:val="000000" w:themeColor="text1"/>
        </w:rPr>
        <w:t xml:space="preserve">spine positions </w:t>
      </w:r>
      <w:r w:rsidR="00AF53E5" w:rsidRPr="00A81A19">
        <w:rPr>
          <w:color w:val="000000" w:themeColor="text1"/>
        </w:rPr>
        <w:t>over time</w:t>
      </w:r>
      <w:r w:rsidR="0087506D" w:rsidRPr="00A81A19">
        <w:rPr>
          <w:color w:val="000000" w:themeColor="text1"/>
        </w:rPr>
        <w:fldChar w:fldCharType="begin"/>
      </w:r>
      <w:r w:rsidR="0087506D" w:rsidRPr="00A81A19">
        <w:rPr>
          <w:color w:val="000000" w:themeColor="text1"/>
        </w:rPr>
        <w:instrText xml:space="preserve"> ADDIN ZOTERO_ITEM CSL_CITATION {"citationID":"D1GVTnxc","properties":{"formattedCitation":"\\super 26\\nosupersub{}","plainCitation":"26","noteIndex":0},"citationItems":[{"id":64,"uris":["http://zotero.org/users/local/ftzQ6viF/items/3RGS5BYI"],"uri":["http://zotero.org/users/local/ftzQ6viF/items/3RGS5BYI"],"itemData":{"id":64,"type":"article-journal","title":"Impermanence of dendritic spines in live adult CA1 hippocampus","container-title":"Nature","page":"592-596","volume":"523","issue":"7562","source":"Crossref","DOI":"10.1038/nature14467","ISSN":"0028-0836, 1476-4687","language":"en","author":[{"family":"Attardo","given":"Alessio"},{"family":"Fitzgerald","given":"James E."},{"family":"Schnitzer","given":"Mark J."}],"issued":{"date-parts":[["2015",7]]}}}],"schema":"https://github.com/citation-style-language/schema/raw/master/csl-citation.json"} </w:instrText>
      </w:r>
      <w:r w:rsidR="0087506D" w:rsidRPr="00A81A19">
        <w:rPr>
          <w:color w:val="000000" w:themeColor="text1"/>
        </w:rPr>
        <w:fldChar w:fldCharType="separate"/>
      </w:r>
      <w:r w:rsidR="0087506D" w:rsidRPr="00A81A19">
        <w:rPr>
          <w:vertAlign w:val="superscript"/>
        </w:rPr>
        <w:t>26</w:t>
      </w:r>
      <w:r w:rsidR="0087506D" w:rsidRPr="00A81A19">
        <w:rPr>
          <w:color w:val="000000" w:themeColor="text1"/>
        </w:rPr>
        <w:fldChar w:fldCharType="end"/>
      </w:r>
      <w:r w:rsidR="00475B97" w:rsidRPr="00A81A19">
        <w:rPr>
          <w:color w:val="000000" w:themeColor="text1"/>
        </w:rPr>
        <w:t xml:space="preserve">. </w:t>
      </w:r>
      <w:r w:rsidR="008F2933" w:rsidRPr="00A81A19">
        <w:rPr>
          <w:color w:val="000000" w:themeColor="text1"/>
        </w:rPr>
        <w:t>Importantly</w:t>
      </w:r>
      <w:r w:rsidR="0050188E" w:rsidRPr="00A81A19">
        <w:rPr>
          <w:color w:val="000000" w:themeColor="text1"/>
        </w:rPr>
        <w:t>,</w:t>
      </w:r>
      <w:r w:rsidR="008F2933" w:rsidRPr="00A81A19">
        <w:rPr>
          <w:color w:val="000000" w:themeColor="text1"/>
        </w:rPr>
        <w:t xml:space="preserve"> this method </w:t>
      </w:r>
      <w:r w:rsidR="0050188E" w:rsidRPr="00A81A19">
        <w:rPr>
          <w:color w:val="000000" w:themeColor="text1"/>
        </w:rPr>
        <w:t>can be used to</w:t>
      </w:r>
      <w:r w:rsidR="008F2933" w:rsidRPr="00A81A19">
        <w:rPr>
          <w:color w:val="000000" w:themeColor="text1"/>
        </w:rPr>
        <w:t xml:space="preserve"> distinguish </w:t>
      </w:r>
      <w:r w:rsidR="00401AC1" w:rsidRPr="00A81A19">
        <w:rPr>
          <w:color w:val="000000" w:themeColor="text1"/>
        </w:rPr>
        <w:t>(</w:t>
      </w:r>
      <w:r w:rsidR="00401AC1" w:rsidRPr="00A81A19">
        <w:rPr>
          <w:i/>
          <w:color w:val="000000" w:themeColor="text1"/>
        </w:rPr>
        <w:t>per</w:t>
      </w:r>
      <w:r w:rsidR="00401AC1" w:rsidRPr="00A81A19">
        <w:rPr>
          <w:color w:val="000000" w:themeColor="text1"/>
        </w:rPr>
        <w:t xml:space="preserve"> each time point</w:t>
      </w:r>
      <w:r w:rsidR="00FB0777" w:rsidRPr="00A81A19">
        <w:rPr>
          <w:color w:val="000000" w:themeColor="text1"/>
        </w:rPr>
        <w:t>,</w:t>
      </w:r>
      <w:r w:rsidR="00401AC1" w:rsidRPr="00A81A19">
        <w:rPr>
          <w:color w:val="000000" w:themeColor="text1"/>
        </w:rPr>
        <w:t xml:space="preserve"> exclud</w:t>
      </w:r>
      <w:r w:rsidR="00FB0777" w:rsidRPr="00A81A19">
        <w:rPr>
          <w:color w:val="000000" w:themeColor="text1"/>
        </w:rPr>
        <w:t>ing</w:t>
      </w:r>
      <w:r w:rsidR="00401AC1" w:rsidRPr="00A81A19">
        <w:rPr>
          <w:color w:val="000000" w:themeColor="text1"/>
        </w:rPr>
        <w:t xml:space="preserve"> the first one) </w:t>
      </w:r>
      <w:r w:rsidR="008F2933" w:rsidRPr="00A81A19">
        <w:rPr>
          <w:color w:val="000000" w:themeColor="text1"/>
        </w:rPr>
        <w:t>between pre-</w:t>
      </w:r>
      <w:r w:rsidR="00EB0C77" w:rsidRPr="00A81A19">
        <w:rPr>
          <w:color w:val="000000" w:themeColor="text1"/>
        </w:rPr>
        <w:t>existing</w:t>
      </w:r>
      <w:r w:rsidR="008F2933" w:rsidRPr="00A81A19">
        <w:rPr>
          <w:color w:val="000000" w:themeColor="text1"/>
        </w:rPr>
        <w:t xml:space="preserve"> and newborn dendritic spines</w:t>
      </w:r>
      <w:r w:rsidR="00EC3D45" w:rsidRPr="00A81A19">
        <w:rPr>
          <w:color w:val="000000" w:themeColor="text1"/>
        </w:rPr>
        <w:t xml:space="preserve">. </w:t>
      </w:r>
      <w:r w:rsidR="00401AC1" w:rsidRPr="00A81A19">
        <w:rPr>
          <w:color w:val="000000" w:themeColor="text1"/>
        </w:rPr>
        <w:t>This is important as the different classes of dendritic spines are thought to have different roles in memory acquisition and retention</w:t>
      </w:r>
      <w:r w:rsidR="0087506D" w:rsidRPr="00A81A19">
        <w:rPr>
          <w:color w:val="000000" w:themeColor="text1"/>
        </w:rPr>
        <w:fldChar w:fldCharType="begin"/>
      </w:r>
      <w:r w:rsidR="0087506D" w:rsidRPr="00A81A19">
        <w:rPr>
          <w:color w:val="000000" w:themeColor="text1"/>
        </w:rPr>
        <w:instrText xml:space="preserve"> ADDIN ZOTERO_ITEM CSL_CITATION {"citationID":"WKOzhQcP","properties":{"formattedCitation":"\\super 33\\nosupersub{}","plainCitation":"33","noteIndex":0},"citationItems":[{"id":78,"uris":["http://zotero.org/users/local/ftzQ6viF/items/F89QJPQP"],"uri":["http://zotero.org/users/local/ftzQ6viF/items/F89QJPQP"],"itemData":{"id":78,"type":"article-journal","title":"Experience-dependent structural plasticity in the cortex","container-title":"Trends in Neurosciences","page":"177-187","volume":"34","issue":"4","source":"Crossref","DOI":"10.1016/j.tins.2011.02.001","ISSN":"01662236","language":"en","author":[{"family":"Fu","given":"Min"},{"family":"Zuo","given":"Yi"}],"issued":{"date-parts":[["2011",4]]}}}],"schema":"https://github.com/citation-style-language/schema/raw/master/csl-citation.json"} </w:instrText>
      </w:r>
      <w:r w:rsidR="0087506D" w:rsidRPr="00A81A19">
        <w:rPr>
          <w:color w:val="000000" w:themeColor="text1"/>
        </w:rPr>
        <w:fldChar w:fldCharType="separate"/>
      </w:r>
      <w:r w:rsidR="0087506D" w:rsidRPr="00A81A19">
        <w:rPr>
          <w:vertAlign w:val="superscript"/>
        </w:rPr>
        <w:t>33</w:t>
      </w:r>
      <w:r w:rsidR="0087506D" w:rsidRPr="00A81A19">
        <w:rPr>
          <w:color w:val="000000" w:themeColor="text1"/>
        </w:rPr>
        <w:fldChar w:fldCharType="end"/>
      </w:r>
      <w:r w:rsidR="0087506D" w:rsidRPr="00A81A19">
        <w:rPr>
          <w:color w:val="000000" w:themeColor="text1"/>
        </w:rPr>
        <w:t>.</w:t>
      </w:r>
    </w:p>
    <w:p w14:paraId="30CE72B4" w14:textId="77777777" w:rsidR="00954A43" w:rsidRPr="00A81A19" w:rsidRDefault="00954A43" w:rsidP="00A81A19"/>
    <w:p w14:paraId="62714647" w14:textId="77777777" w:rsidR="003D3680" w:rsidRDefault="00461080" w:rsidP="00A81A19">
      <w:pPr>
        <w:pStyle w:val="NormalWeb"/>
        <w:spacing w:before="0" w:beforeAutospacing="0" w:after="0" w:afterAutospacing="0"/>
      </w:pPr>
      <w:r w:rsidRPr="003D3680">
        <w:rPr>
          <w:b/>
          <w:color w:val="000000" w:themeColor="text1"/>
        </w:rPr>
        <w:t xml:space="preserve">Longitudinal imaging of </w:t>
      </w:r>
      <w:r w:rsidR="00BF4F96" w:rsidRPr="003D3680">
        <w:rPr>
          <w:b/>
          <w:color w:val="000000" w:themeColor="text1"/>
        </w:rPr>
        <w:t>activity-</w:t>
      </w:r>
      <w:r w:rsidR="00A83377" w:rsidRPr="003D3680">
        <w:rPr>
          <w:b/>
          <w:color w:val="000000" w:themeColor="text1"/>
        </w:rPr>
        <w:t>evoked</w:t>
      </w:r>
      <w:r w:rsidR="00BF4F96" w:rsidRPr="003D3680">
        <w:rPr>
          <w:b/>
          <w:color w:val="000000" w:themeColor="text1"/>
        </w:rPr>
        <w:t xml:space="preserve"> plasticity</w:t>
      </w:r>
      <w:r w:rsidR="00BF4F96" w:rsidRPr="00A81A19">
        <w:rPr>
          <w:color w:val="000000" w:themeColor="text1"/>
        </w:rPr>
        <w:t>.</w:t>
      </w:r>
      <w:r w:rsidR="00DB5A8D" w:rsidRPr="00A81A19">
        <w:t xml:space="preserve"> </w:t>
      </w:r>
    </w:p>
    <w:p w14:paraId="2874F366" w14:textId="40DFCF9B" w:rsidR="00DC22D3" w:rsidRDefault="00943D5B" w:rsidP="00A81A19">
      <w:pPr>
        <w:pStyle w:val="NormalWeb"/>
        <w:spacing w:before="0" w:beforeAutospacing="0" w:after="0" w:afterAutospacing="0"/>
      </w:pPr>
      <w:r w:rsidRPr="00A81A19">
        <w:t>To image activity-evoked plasticity in CA1 PNs, the dorsal CA1 hippocampal area</w:t>
      </w:r>
      <w:r w:rsidR="00A40CCF" w:rsidRPr="00A81A19">
        <w:t xml:space="preserve"> is injected</w:t>
      </w:r>
      <w:r w:rsidRPr="00A81A19">
        <w:t xml:space="preserve"> with a viral vector expressing green fluorescent destabilized d2Venus via </w:t>
      </w:r>
      <w:r w:rsidRPr="00A81A19">
        <w:rPr>
          <w:iCs/>
        </w:rPr>
        <w:t>an</w:t>
      </w:r>
      <w:r w:rsidRPr="00A81A19">
        <w:t xml:space="preserve"> </w:t>
      </w:r>
      <w:r w:rsidRPr="00A81A19">
        <w:rPr>
          <w:bCs/>
        </w:rPr>
        <w:t xml:space="preserve">enhanced form of the synaptic activity–responsive element (E-SARE) </w:t>
      </w:r>
      <w:r w:rsidRPr="00A81A19">
        <w:rPr>
          <w:iCs/>
        </w:rPr>
        <w:t xml:space="preserve">within the </w:t>
      </w:r>
      <w:r w:rsidRPr="00A81A19">
        <w:rPr>
          <w:i/>
          <w:iCs/>
        </w:rPr>
        <w:t>Arc</w:t>
      </w:r>
      <w:r w:rsidRPr="00A81A19">
        <w:rPr>
          <w:iCs/>
        </w:rPr>
        <w:t xml:space="preserve"> enhancer/promoter </w:t>
      </w:r>
      <w:r w:rsidRPr="00A81A19">
        <w:t xml:space="preserve">and red fluorescent TurboFP635 via the </w:t>
      </w:r>
      <w:r w:rsidRPr="00A81A19">
        <w:rPr>
          <w:i/>
        </w:rPr>
        <w:t>ePGK</w:t>
      </w:r>
      <w:r w:rsidRPr="00A81A19">
        <w:t xml:space="preserve"> promoter</w:t>
      </w:r>
      <w:r w:rsidRPr="00A81A19">
        <w:fldChar w:fldCharType="begin"/>
      </w:r>
      <w:r w:rsidRPr="00A81A19">
        <w:instrText xml:space="preserve"> ADDIN ZOTERO_ITEM CSL_CITATION {"citationID":"eIn7eA3d","properties":{"formattedCitation":"\\super 34\\nosupersub{}","plainCitation":"34","noteIndex":0},"citationItems":[{"id":92,"uris":["http://zotero.org/users/local/ftzQ6viF/items/52ATEQH7"],"uri":["http://zotero.org/users/local/ftzQ6viF/items/52ATEQH7"],"itemData":{"id":92,"type":"article-journal","title":"Functional labeling of neurons and their projections using the synthetic activity–dependent promoter E-SARE","container-title":"Nature Methods","page":"889-895","volume":"10","issue":"9","source":"Crossref","DOI":"10.1038/nmeth.2559","ISSN":"1548-7091, 1548-7105","language":"en","author":[{"family":"Kawashima","given":"Takashi"},{"family":"Kitamura","given":"Kazuo"},{"family":"Suzuki","given":"Kanzo"},{"family":"Nonaka","given":"Mio"},{"family":"Kamijo","given":"Satoshi"},{"family":"Takemoto-Kimura","given":"Sayaka"},{"family":"Kano","given":"Masanobu"},{"family":"Okuno","given":"Hiroyuki"},{"family":"Ohki","given":"Kenichi"},{"family":"Bito","given":"Haruhiko"}],"issued":{"date-parts":[["2013",7,14]]}}}],"schema":"https://github.com/citation-style-language/schema/raw/master/csl-citation.json"} </w:instrText>
      </w:r>
      <w:r w:rsidRPr="00A81A19">
        <w:fldChar w:fldCharType="separate"/>
      </w:r>
      <w:r w:rsidRPr="00A81A19">
        <w:rPr>
          <w:vertAlign w:val="superscript"/>
        </w:rPr>
        <w:t>34</w:t>
      </w:r>
      <w:r w:rsidRPr="00A81A19">
        <w:fldChar w:fldCharType="end"/>
      </w:r>
      <w:r w:rsidRPr="00A81A19">
        <w:rPr>
          <w:iCs/>
          <w:color w:val="000000" w:themeColor="text1"/>
        </w:rPr>
        <w:t>.</w:t>
      </w:r>
      <w:r w:rsidRPr="00A81A19">
        <w:rPr>
          <w:color w:val="000000" w:themeColor="text1"/>
        </w:rPr>
        <w:t xml:space="preserve"> </w:t>
      </w:r>
      <w:r w:rsidR="00756DB1" w:rsidRPr="00A81A19">
        <w:rPr>
          <w:color w:val="000000" w:themeColor="text1"/>
        </w:rPr>
        <w:t>This</w:t>
      </w:r>
      <w:r w:rsidR="00A3263C" w:rsidRPr="00A81A19">
        <w:rPr>
          <w:color w:val="000000" w:themeColor="text1"/>
        </w:rPr>
        <w:t xml:space="preserve"> allows </w:t>
      </w:r>
      <w:r w:rsidR="00FB0777" w:rsidRPr="00A81A19">
        <w:rPr>
          <w:color w:val="000000" w:themeColor="text1"/>
        </w:rPr>
        <w:t xml:space="preserve">for </w:t>
      </w:r>
      <w:r w:rsidR="00756DB1" w:rsidRPr="00A81A19">
        <w:rPr>
          <w:color w:val="000000" w:themeColor="text1"/>
        </w:rPr>
        <w:t xml:space="preserve">imaging levels of activity-evoked </w:t>
      </w:r>
      <w:r w:rsidR="00756DB1" w:rsidRPr="00A81A19">
        <w:rPr>
          <w:color w:val="000000" w:themeColor="text1"/>
        </w:rPr>
        <w:lastRenderedPageBreak/>
        <w:t xml:space="preserve">plasticity of </w:t>
      </w:r>
      <w:r w:rsidR="00D315D4" w:rsidRPr="00A81A19">
        <w:rPr>
          <w:color w:val="000000" w:themeColor="text1"/>
        </w:rPr>
        <w:t>hundreds</w:t>
      </w:r>
      <w:r w:rsidR="00756DB1" w:rsidRPr="00A81A19">
        <w:rPr>
          <w:color w:val="000000" w:themeColor="text1"/>
        </w:rPr>
        <w:t xml:space="preserve"> of</w:t>
      </w:r>
      <w:r w:rsidR="00A3263C" w:rsidRPr="00A81A19">
        <w:rPr>
          <w:color w:val="000000" w:themeColor="text1"/>
        </w:rPr>
        <w:t xml:space="preserve"> CA1 PNs</w:t>
      </w:r>
      <w:r w:rsidR="00756DB1" w:rsidRPr="00A81A19">
        <w:rPr>
          <w:color w:val="000000" w:themeColor="text1"/>
        </w:rPr>
        <w:t xml:space="preserve"> in each animal</w:t>
      </w:r>
      <w:r w:rsidR="00490FB8" w:rsidRPr="00A81A19">
        <w:rPr>
          <w:color w:val="000000" w:themeColor="text1"/>
        </w:rPr>
        <w:fldChar w:fldCharType="begin"/>
      </w:r>
      <w:r w:rsidR="00490FB8" w:rsidRPr="00A81A19">
        <w:rPr>
          <w:color w:val="000000" w:themeColor="text1"/>
        </w:rPr>
        <w:instrText xml:space="preserve"> ADDIN ZOTERO_ITEM CSL_CITATION {"citationID":"L6HDYsMX","properties":{"formattedCitation":"\\super 35\\nosupersub{}","plainCitation":"35","noteIndex":0},"citationItems":[{"id":65,"uris":["http://zotero.org/users/local/ftzQ6viF/items/7MJLSU37"],"uri":["http://zotero.org/users/local/ftzQ6viF/items/7MJLSU37"],"itemData":{"id":65,"type":"article-journal","title":"Long-Term Consolidation of Ensemble Neural Plasticity Patterns in Hippocampal Area CA1","container-title":"Cell Reports","page":"640-650.e2","volume":"25","issue":"3","source":"Crossref","abstract":"Neural network remodeling underpins the ability to remember life experiences, but little is known about the long-term plasticity of neural populations. To study how the brain encodes episodic events, we used time-lapse two-photon microscopy and a ﬂuorescent reporter of neural plasticity based on an enhanced form of the synaptic activity-responsive element (E-SARE) within the Arc promoter to track thousands of CA1 hippocampal pyramidal cells over weeks in mice that repeatedly encountered different environments. Each environment evokes characteristic patterns of ensemble neural plasticity, but with each encounter, the set of activated cells gradually evolves. After repeated exposures, the plasticity patterns evoked by an individual environment progressively stabilize. Compared with young adults, plasticity patterns in aged mice are less speciﬁc to individual environments and less stable across repeat experiences. Long-term consolidation of hippocampal plasticity patterns may support longterm memory formation, whereas weaker consolidation in aged subjects might reﬂect declining memory function.","DOI":"10.1016/j.celrep.2018.09.064","ISSN":"22111247","language":"en","author":[{"family":"Attardo","given":"Alessio"},{"family":"Lu","given":"Ju"},{"family":"Kawashima","given":"Takashi"},{"family":"Okuno","given":"Hiroyuki"},{"family":"Fitzgerald","given":"James E."},{"family":"Bito","given":"Haruhiko"},{"family":"Schnitzer","given":"Mark J."}],"issued":{"date-parts":[["2018",10]]}}}],"schema":"https://github.com/citation-style-language/schema/raw/master/csl-citation.json"} </w:instrText>
      </w:r>
      <w:r w:rsidR="00490FB8" w:rsidRPr="00A81A19">
        <w:rPr>
          <w:color w:val="000000" w:themeColor="text1"/>
        </w:rPr>
        <w:fldChar w:fldCharType="separate"/>
      </w:r>
      <w:r w:rsidR="00490FB8" w:rsidRPr="00A81A19">
        <w:rPr>
          <w:vertAlign w:val="superscript"/>
        </w:rPr>
        <w:t>35</w:t>
      </w:r>
      <w:r w:rsidR="00490FB8" w:rsidRPr="00A81A19">
        <w:rPr>
          <w:color w:val="000000" w:themeColor="text1"/>
        </w:rPr>
        <w:fldChar w:fldCharType="end"/>
      </w:r>
      <w:r w:rsidR="00A3263C" w:rsidRPr="00A81A19">
        <w:t xml:space="preserve">. </w:t>
      </w:r>
      <w:r w:rsidR="00DC22D3" w:rsidRPr="00A81A19">
        <w:rPr>
          <w:iCs/>
        </w:rPr>
        <w:t xml:space="preserve">Given the very dense </w:t>
      </w:r>
      <w:r w:rsidR="00DC22D3" w:rsidRPr="00A81A19">
        <w:rPr>
          <w:iCs/>
          <w:noProof/>
        </w:rPr>
        <w:t>labeling</w:t>
      </w:r>
      <w:r w:rsidR="00DC22D3" w:rsidRPr="00A81A19">
        <w:rPr>
          <w:iCs/>
        </w:rPr>
        <w:t xml:space="preserve"> of PNs, </w:t>
      </w:r>
      <w:r w:rsidR="00DC22D3" w:rsidRPr="00A81A19">
        <w:rPr>
          <w:iCs/>
          <w:color w:val="000000" w:themeColor="text1"/>
        </w:rPr>
        <w:t>it is</w:t>
      </w:r>
      <w:r w:rsidR="007C4D50" w:rsidRPr="00A81A19">
        <w:rPr>
          <w:iCs/>
          <w:color w:val="000000" w:themeColor="text1"/>
        </w:rPr>
        <w:t xml:space="preserve"> </w:t>
      </w:r>
      <w:r w:rsidR="00DC22D3" w:rsidRPr="00A81A19">
        <w:rPr>
          <w:iCs/>
        </w:rPr>
        <w:t xml:space="preserve">generally not possible to resolve </w:t>
      </w:r>
      <w:r w:rsidR="008138FA" w:rsidRPr="00A81A19">
        <w:rPr>
          <w:iCs/>
        </w:rPr>
        <w:t xml:space="preserve">the </w:t>
      </w:r>
      <w:r w:rsidR="00DC22D3" w:rsidRPr="00A81A19">
        <w:rPr>
          <w:iCs/>
        </w:rPr>
        <w:t>dendrites</w:t>
      </w:r>
      <w:r w:rsidR="008138FA" w:rsidRPr="00A81A19">
        <w:rPr>
          <w:iCs/>
        </w:rPr>
        <w:t xml:space="preserve"> of CA1 PNs</w:t>
      </w:r>
      <w:r w:rsidR="00DC22D3" w:rsidRPr="00A81A19">
        <w:rPr>
          <w:iCs/>
        </w:rPr>
        <w:t xml:space="preserve"> </w:t>
      </w:r>
      <w:r w:rsidR="004020A8" w:rsidRPr="00A81A19">
        <w:rPr>
          <w:color w:val="000000" w:themeColor="text1"/>
        </w:rPr>
        <w:t>(</w:t>
      </w:r>
      <w:r w:rsidR="003D3680">
        <w:rPr>
          <w:b/>
          <w:color w:val="000000" w:themeColor="text1"/>
        </w:rPr>
        <w:t xml:space="preserve">Supplementary </w:t>
      </w:r>
      <w:r w:rsidR="004020A8" w:rsidRPr="00A81A19">
        <w:rPr>
          <w:b/>
          <w:color w:val="000000" w:themeColor="text1"/>
        </w:rPr>
        <w:t>Movie</w:t>
      </w:r>
      <w:r w:rsidR="00490FB8" w:rsidRPr="00A81A19">
        <w:rPr>
          <w:b/>
          <w:color w:val="000000" w:themeColor="text1"/>
        </w:rPr>
        <w:t xml:space="preserve"> </w:t>
      </w:r>
      <w:r w:rsidR="004020A8" w:rsidRPr="00A81A19">
        <w:rPr>
          <w:b/>
          <w:color w:val="000000" w:themeColor="text1"/>
        </w:rPr>
        <w:t>2</w:t>
      </w:r>
      <w:r w:rsidR="004020A8" w:rsidRPr="00A81A19">
        <w:rPr>
          <w:color w:val="000000" w:themeColor="text1"/>
        </w:rPr>
        <w:t>)</w:t>
      </w:r>
      <w:r w:rsidR="00756DB1" w:rsidRPr="00A81A19">
        <w:t>.</w:t>
      </w:r>
    </w:p>
    <w:p w14:paraId="652C4400" w14:textId="77777777" w:rsidR="003D3680" w:rsidRPr="00A81A19" w:rsidRDefault="003D3680" w:rsidP="00A81A19">
      <w:pPr>
        <w:pStyle w:val="NormalWeb"/>
        <w:spacing w:before="0" w:beforeAutospacing="0" w:after="0" w:afterAutospacing="0"/>
        <w:rPr>
          <w:color w:val="000000" w:themeColor="text1"/>
        </w:rPr>
      </w:pPr>
    </w:p>
    <w:p w14:paraId="29AA6566" w14:textId="745F33A2" w:rsidR="00E7137B" w:rsidRDefault="00F75748" w:rsidP="00A81A19">
      <w:pPr>
        <w:pStyle w:val="NormalWeb"/>
        <w:spacing w:before="0" w:beforeAutospacing="0" w:after="0" w:afterAutospacing="0"/>
      </w:pPr>
      <w:r w:rsidRPr="00A81A19">
        <w:rPr>
          <w:color w:val="000000" w:themeColor="text1"/>
        </w:rPr>
        <w:t xml:space="preserve">To image </w:t>
      </w:r>
      <w:r w:rsidR="00A40CCF" w:rsidRPr="00A81A19">
        <w:rPr>
          <w:color w:val="000000" w:themeColor="text1"/>
        </w:rPr>
        <w:t xml:space="preserve">the </w:t>
      </w:r>
      <w:r w:rsidRPr="00A81A19">
        <w:rPr>
          <w:color w:val="000000" w:themeColor="text1"/>
        </w:rPr>
        <w:t>somata of CA1 PNs</w:t>
      </w:r>
      <w:r w:rsidR="00A40CCF" w:rsidRPr="00A81A19">
        <w:rPr>
          <w:color w:val="000000" w:themeColor="text1"/>
        </w:rPr>
        <w:t>,</w:t>
      </w:r>
      <w:r w:rsidRPr="00A81A19">
        <w:rPr>
          <w:color w:val="000000" w:themeColor="text1"/>
        </w:rPr>
        <w:t xml:space="preserve"> a 40</w:t>
      </w:r>
      <w:r w:rsidR="00257138" w:rsidRPr="00A81A19">
        <w:rPr>
          <w:color w:val="000000" w:themeColor="text1"/>
        </w:rPr>
        <w:t>X</w:t>
      </w:r>
      <w:r w:rsidRPr="00A81A19">
        <w:rPr>
          <w:color w:val="000000" w:themeColor="text1"/>
        </w:rPr>
        <w:t xml:space="preserve"> 0.8</w:t>
      </w:r>
      <w:r w:rsidR="00A85CAE" w:rsidRPr="00A81A19">
        <w:rPr>
          <w:color w:val="000000" w:themeColor="text1"/>
        </w:rPr>
        <w:t xml:space="preserve"> </w:t>
      </w:r>
      <w:r w:rsidRPr="00A81A19">
        <w:rPr>
          <w:color w:val="000000" w:themeColor="text1"/>
        </w:rPr>
        <w:t>NA</w:t>
      </w:r>
      <w:r w:rsidR="007C4D50" w:rsidRPr="00A81A19">
        <w:rPr>
          <w:color w:val="000000" w:themeColor="text1"/>
        </w:rPr>
        <w:t>,</w:t>
      </w:r>
      <w:r w:rsidRPr="00A81A19">
        <w:rPr>
          <w:color w:val="000000" w:themeColor="text1"/>
        </w:rPr>
        <w:t xml:space="preserve"> 3</w:t>
      </w:r>
      <w:r w:rsidR="00A85CAE" w:rsidRPr="00A81A19">
        <w:rPr>
          <w:color w:val="000000" w:themeColor="text1"/>
        </w:rPr>
        <w:t xml:space="preserve"> </w:t>
      </w:r>
      <w:r w:rsidRPr="00A81A19">
        <w:rPr>
          <w:color w:val="000000" w:themeColor="text1"/>
        </w:rPr>
        <w:t xml:space="preserve">mm </w:t>
      </w:r>
      <w:r w:rsidR="00EB2E1E" w:rsidRPr="00A81A19">
        <w:rPr>
          <w:color w:val="000000" w:themeColor="text1"/>
        </w:rPr>
        <w:t>WD</w:t>
      </w:r>
      <w:r w:rsidR="007C4D50" w:rsidRPr="00A81A19">
        <w:rPr>
          <w:color w:val="000000" w:themeColor="text1"/>
        </w:rPr>
        <w:t>,</w:t>
      </w:r>
      <w:r w:rsidRPr="00A81A19">
        <w:rPr>
          <w:color w:val="000000" w:themeColor="text1"/>
        </w:rPr>
        <w:t xml:space="preserve"> water immersion objective</w:t>
      </w:r>
      <w:r w:rsidR="00A40CCF" w:rsidRPr="00A81A19">
        <w:rPr>
          <w:color w:val="000000" w:themeColor="text1"/>
        </w:rPr>
        <w:t xml:space="preserve"> lens is used</w:t>
      </w:r>
      <w:r w:rsidRPr="00A81A19">
        <w:rPr>
          <w:color w:val="000000" w:themeColor="text1"/>
        </w:rPr>
        <w:t>.</w:t>
      </w:r>
      <w:r w:rsidR="00A83377" w:rsidRPr="00A81A19" w:rsidDel="00A83377">
        <w:t xml:space="preserve"> </w:t>
      </w:r>
      <w:r w:rsidRPr="00A81A19">
        <w:rPr>
          <w:color w:val="000000" w:themeColor="text1"/>
        </w:rPr>
        <w:t xml:space="preserve">For longitudinal tracking, </w:t>
      </w:r>
      <w:r w:rsidR="003D34EA" w:rsidRPr="00A81A19">
        <w:rPr>
          <w:color w:val="000000" w:themeColor="text1"/>
        </w:rPr>
        <w:t>1 to 9</w:t>
      </w:r>
      <w:r w:rsidRPr="00A81A19">
        <w:rPr>
          <w:color w:val="000000" w:themeColor="text1"/>
        </w:rPr>
        <w:t xml:space="preserve"> brain regions</w:t>
      </w:r>
      <w:r w:rsidR="003D34EA" w:rsidRPr="00A81A19">
        <w:rPr>
          <w:color w:val="000000" w:themeColor="text1"/>
        </w:rPr>
        <w:t xml:space="preserve"> </w:t>
      </w:r>
      <w:r w:rsidR="00A13302" w:rsidRPr="00A81A19">
        <w:rPr>
          <w:color w:val="000000" w:themeColor="text1"/>
        </w:rPr>
        <w:t xml:space="preserve">are defined </w:t>
      </w:r>
      <w:r w:rsidR="003D34EA" w:rsidRPr="00A81A19">
        <w:rPr>
          <w:i/>
          <w:color w:val="000000" w:themeColor="text1"/>
        </w:rPr>
        <w:t>per</w:t>
      </w:r>
      <w:r w:rsidR="003D34EA" w:rsidRPr="00A81A19">
        <w:rPr>
          <w:color w:val="000000" w:themeColor="text1"/>
        </w:rPr>
        <w:t xml:space="preserve"> mouse</w:t>
      </w:r>
      <w:r w:rsidRPr="00A81A19">
        <w:rPr>
          <w:color w:val="000000" w:themeColor="text1"/>
        </w:rPr>
        <w:t xml:space="preserve"> during the first imaging session. Each region corresponds to an area of approximately </w:t>
      </w:r>
      <w:r w:rsidR="003D34EA" w:rsidRPr="00A81A19">
        <w:rPr>
          <w:color w:val="000000" w:themeColor="text1"/>
        </w:rPr>
        <w:t>300</w:t>
      </w:r>
      <w:r w:rsidRPr="00A81A19">
        <w:rPr>
          <w:color w:val="000000" w:themeColor="text1"/>
        </w:rPr>
        <w:t xml:space="preserve"> x </w:t>
      </w:r>
      <w:r w:rsidR="003D34EA" w:rsidRPr="00A81A19">
        <w:rPr>
          <w:color w:val="000000" w:themeColor="text1"/>
        </w:rPr>
        <w:t>300</w:t>
      </w:r>
      <w:r w:rsidRPr="00A81A19">
        <w:rPr>
          <w:color w:val="000000" w:themeColor="text1"/>
        </w:rPr>
        <w:t xml:space="preserve"> </w:t>
      </w:r>
      <w:r w:rsidR="002118BC" w:rsidRPr="00A81A19">
        <w:t xml:space="preserve">µm </w:t>
      </w:r>
      <w:r w:rsidRPr="00A81A19">
        <w:rPr>
          <w:color w:val="000000" w:themeColor="text1"/>
        </w:rPr>
        <w:t xml:space="preserve">and contains between </w:t>
      </w:r>
      <w:r w:rsidR="008138FA" w:rsidRPr="00A81A19">
        <w:rPr>
          <w:color w:val="000000" w:themeColor="text1"/>
        </w:rPr>
        <w:t>50</w:t>
      </w:r>
      <w:r w:rsidRPr="00A81A19">
        <w:rPr>
          <w:color w:val="000000" w:themeColor="text1"/>
        </w:rPr>
        <w:t xml:space="preserve"> and </w:t>
      </w:r>
      <w:r w:rsidR="008138FA" w:rsidRPr="00A81A19">
        <w:rPr>
          <w:color w:val="000000" w:themeColor="text1"/>
        </w:rPr>
        <w:t>150</w:t>
      </w:r>
      <w:r w:rsidRPr="00A81A19">
        <w:rPr>
          <w:color w:val="000000" w:themeColor="text1"/>
        </w:rPr>
        <w:t xml:space="preserve"> cells </w:t>
      </w:r>
      <w:r w:rsidR="004020A8" w:rsidRPr="00A81A19">
        <w:rPr>
          <w:color w:val="000000" w:themeColor="text1"/>
        </w:rPr>
        <w:t>(</w:t>
      </w:r>
      <w:r w:rsidR="004020A8" w:rsidRPr="00A81A19">
        <w:rPr>
          <w:b/>
          <w:color w:val="000000" w:themeColor="text1"/>
        </w:rPr>
        <w:t>F</w:t>
      </w:r>
      <w:r w:rsidR="007C16A1" w:rsidRPr="00A81A19">
        <w:rPr>
          <w:b/>
          <w:color w:val="000000" w:themeColor="text1"/>
        </w:rPr>
        <w:t>ig</w:t>
      </w:r>
      <w:r w:rsidR="007C4D50" w:rsidRPr="00A81A19">
        <w:rPr>
          <w:b/>
          <w:color w:val="000000" w:themeColor="text1"/>
        </w:rPr>
        <w:t>ure</w:t>
      </w:r>
      <w:r w:rsidR="00756DB1" w:rsidRPr="00A81A19">
        <w:rPr>
          <w:b/>
          <w:color w:val="000000" w:themeColor="text1"/>
        </w:rPr>
        <w:t xml:space="preserve"> 3A</w:t>
      </w:r>
      <w:r w:rsidR="004020A8" w:rsidRPr="00A81A19">
        <w:rPr>
          <w:color w:val="000000" w:themeColor="text1"/>
        </w:rPr>
        <w:t>).</w:t>
      </w:r>
      <w:r w:rsidR="00A40CCF" w:rsidRPr="00A81A19">
        <w:rPr>
          <w:color w:val="000000" w:themeColor="text1"/>
        </w:rPr>
        <w:t xml:space="preserve"> T</w:t>
      </w:r>
      <w:r w:rsidRPr="00A81A19">
        <w:rPr>
          <w:color w:val="000000" w:themeColor="text1"/>
        </w:rPr>
        <w:t xml:space="preserve">hese regions </w:t>
      </w:r>
      <w:r w:rsidR="00A40CCF" w:rsidRPr="00A81A19">
        <w:rPr>
          <w:color w:val="000000" w:themeColor="text1"/>
        </w:rPr>
        <w:t xml:space="preserve">are manually mapped </w:t>
      </w:r>
      <w:r w:rsidRPr="00A81A19">
        <w:rPr>
          <w:color w:val="000000" w:themeColor="text1"/>
        </w:rPr>
        <w:t xml:space="preserve">to </w:t>
      </w:r>
      <w:r w:rsidR="00756DB1" w:rsidRPr="00A81A19">
        <w:rPr>
          <w:color w:val="000000" w:themeColor="text1"/>
        </w:rPr>
        <w:t>local tissue landmarks visible at a lower magnification</w:t>
      </w:r>
      <w:r w:rsidR="003D34EA" w:rsidRPr="00A81A19">
        <w:rPr>
          <w:color w:val="000000" w:themeColor="text1"/>
        </w:rPr>
        <w:t xml:space="preserve">. </w:t>
      </w:r>
      <w:r w:rsidR="00A40CCF" w:rsidRPr="00A81A19">
        <w:rPr>
          <w:color w:val="000000" w:themeColor="text1"/>
        </w:rPr>
        <w:t>Then</w:t>
      </w:r>
      <w:r w:rsidR="00895102" w:rsidRPr="00A81A19">
        <w:rPr>
          <w:color w:val="000000" w:themeColor="text1"/>
        </w:rPr>
        <w:t>,</w:t>
      </w:r>
      <w:r w:rsidR="003D34EA" w:rsidRPr="00A81A19">
        <w:rPr>
          <w:color w:val="000000" w:themeColor="text1"/>
        </w:rPr>
        <w:t xml:space="preserve"> 3 µm z-step image stacks </w:t>
      </w:r>
      <w:r w:rsidR="00A40CCF" w:rsidRPr="00A81A19">
        <w:rPr>
          <w:color w:val="000000" w:themeColor="text1"/>
        </w:rPr>
        <w:t xml:space="preserve">are acquired, which </w:t>
      </w:r>
      <w:r w:rsidR="003D34EA" w:rsidRPr="00A81A19">
        <w:rPr>
          <w:color w:val="000000" w:themeColor="text1"/>
        </w:rPr>
        <w:t>encompass</w:t>
      </w:r>
      <w:r w:rsidR="00A40CCF" w:rsidRPr="00A81A19">
        <w:rPr>
          <w:color w:val="000000" w:themeColor="text1"/>
        </w:rPr>
        <w:t xml:space="preserve"> </w:t>
      </w:r>
      <w:r w:rsidR="003D34EA" w:rsidRPr="00A81A19">
        <w:rPr>
          <w:color w:val="000000" w:themeColor="text1"/>
        </w:rPr>
        <w:t xml:space="preserve">the </w:t>
      </w:r>
      <w:r w:rsidR="0092386C" w:rsidRPr="00A81A19">
        <w:rPr>
          <w:color w:val="000000" w:themeColor="text1"/>
        </w:rPr>
        <w:t>SP</w:t>
      </w:r>
      <w:r w:rsidR="003D34EA" w:rsidRPr="00A81A19">
        <w:rPr>
          <w:color w:val="000000" w:themeColor="text1"/>
        </w:rPr>
        <w:t xml:space="preserve"> of CA1 PNs</w:t>
      </w:r>
      <w:r w:rsidR="004020A8" w:rsidRPr="00A81A19">
        <w:rPr>
          <w:color w:val="000000" w:themeColor="text1"/>
        </w:rPr>
        <w:t xml:space="preserve"> (</w:t>
      </w:r>
      <w:r w:rsidR="004020A8" w:rsidRPr="00A81A19">
        <w:rPr>
          <w:b/>
          <w:color w:val="000000" w:themeColor="text1"/>
        </w:rPr>
        <w:t>F</w:t>
      </w:r>
      <w:r w:rsidR="00E61DAE" w:rsidRPr="00A81A19">
        <w:rPr>
          <w:b/>
          <w:color w:val="000000" w:themeColor="text1"/>
        </w:rPr>
        <w:t>ig</w:t>
      </w:r>
      <w:r w:rsidR="007C4D50" w:rsidRPr="00A81A19">
        <w:rPr>
          <w:b/>
          <w:color w:val="000000" w:themeColor="text1"/>
        </w:rPr>
        <w:t>ure</w:t>
      </w:r>
      <w:r w:rsidR="008D2BD0" w:rsidRPr="00A81A19">
        <w:rPr>
          <w:b/>
          <w:color w:val="000000" w:themeColor="text1"/>
        </w:rPr>
        <w:t xml:space="preserve"> 3A </w:t>
      </w:r>
      <w:r w:rsidR="008D2BD0" w:rsidRPr="003D3680">
        <w:rPr>
          <w:color w:val="000000" w:themeColor="text1"/>
        </w:rPr>
        <w:t xml:space="preserve">and </w:t>
      </w:r>
      <w:r w:rsidR="003D3680">
        <w:rPr>
          <w:b/>
          <w:color w:val="000000" w:themeColor="text1"/>
        </w:rPr>
        <w:t xml:space="preserve">Supplementary </w:t>
      </w:r>
      <w:r w:rsidR="004020A8" w:rsidRPr="00A81A19">
        <w:rPr>
          <w:b/>
          <w:color w:val="000000" w:themeColor="text1"/>
        </w:rPr>
        <w:t>M</w:t>
      </w:r>
      <w:r w:rsidR="00E61DAE" w:rsidRPr="00A81A19">
        <w:rPr>
          <w:b/>
          <w:color w:val="000000" w:themeColor="text1"/>
        </w:rPr>
        <w:t>ovie</w:t>
      </w:r>
      <w:r w:rsidR="008D2BD0" w:rsidRPr="00A81A19">
        <w:rPr>
          <w:b/>
          <w:color w:val="000000" w:themeColor="text1"/>
        </w:rPr>
        <w:t xml:space="preserve"> </w:t>
      </w:r>
      <w:r w:rsidR="004020A8" w:rsidRPr="00A81A19">
        <w:rPr>
          <w:b/>
          <w:color w:val="000000" w:themeColor="text1"/>
        </w:rPr>
        <w:t>2</w:t>
      </w:r>
      <w:r w:rsidR="004020A8" w:rsidRPr="00A81A19">
        <w:rPr>
          <w:color w:val="000000" w:themeColor="text1"/>
        </w:rPr>
        <w:t xml:space="preserve">) </w:t>
      </w:r>
      <w:r w:rsidR="003D34EA" w:rsidRPr="00A81A19">
        <w:rPr>
          <w:color w:val="000000" w:themeColor="text1"/>
        </w:rPr>
        <w:t>at different time intervals (from 24 h to 6 d</w:t>
      </w:r>
      <w:r w:rsidR="001B3C8A" w:rsidRPr="00A81A19">
        <w:rPr>
          <w:color w:val="000000" w:themeColor="text1"/>
        </w:rPr>
        <w:t>ays</w:t>
      </w:r>
      <w:r w:rsidR="003D34EA" w:rsidRPr="00A81A19">
        <w:rPr>
          <w:color w:val="000000" w:themeColor="text1"/>
        </w:rPr>
        <w:t>) for up to about 30 days</w:t>
      </w:r>
      <w:r w:rsidR="008D2BD0" w:rsidRPr="00A81A19">
        <w:rPr>
          <w:color w:val="000000" w:themeColor="text1"/>
        </w:rPr>
        <w:t xml:space="preserve">. </w:t>
      </w:r>
      <w:r w:rsidR="003D34EA" w:rsidRPr="00A81A19">
        <w:rPr>
          <w:color w:val="000000" w:themeColor="text1"/>
        </w:rPr>
        <w:t xml:space="preserve">Each imaging session lasts </w:t>
      </w:r>
      <w:r w:rsidR="00EB0C77" w:rsidRPr="00A81A19">
        <w:rPr>
          <w:color w:val="000000" w:themeColor="text1"/>
        </w:rPr>
        <w:t>approximately</w:t>
      </w:r>
      <w:r w:rsidR="003D34EA" w:rsidRPr="00A81A19">
        <w:rPr>
          <w:color w:val="000000" w:themeColor="text1"/>
        </w:rPr>
        <w:t xml:space="preserve"> 60 to 90</w:t>
      </w:r>
      <w:r w:rsidR="001B3C8A" w:rsidRPr="00A81A19">
        <w:rPr>
          <w:color w:val="000000" w:themeColor="text1"/>
        </w:rPr>
        <w:t xml:space="preserve"> min</w:t>
      </w:r>
      <w:r w:rsidR="003D34EA" w:rsidRPr="00A81A19">
        <w:rPr>
          <w:color w:val="000000" w:themeColor="text1"/>
        </w:rPr>
        <w:t xml:space="preserve">. </w:t>
      </w:r>
      <w:r w:rsidR="00C30FD2" w:rsidRPr="00A81A19">
        <w:t>E-SARE activation peaks 6</w:t>
      </w:r>
      <w:r w:rsidR="00BE0EE6" w:rsidRPr="00A81A19">
        <w:t xml:space="preserve"> to </w:t>
      </w:r>
      <w:r w:rsidR="00C30FD2" w:rsidRPr="00A81A19">
        <w:t xml:space="preserve">8 h after </w:t>
      </w:r>
      <w:r w:rsidR="00C30FD2" w:rsidRPr="00A81A19">
        <w:rPr>
          <w:noProof/>
        </w:rPr>
        <w:t>an</w:t>
      </w:r>
      <w:r w:rsidR="00BE0EE6" w:rsidRPr="00A81A19">
        <w:rPr>
          <w:noProof/>
        </w:rPr>
        <w:t xml:space="preserve"> </w:t>
      </w:r>
      <w:r w:rsidR="00C30FD2" w:rsidRPr="00A81A19">
        <w:rPr>
          <w:noProof/>
        </w:rPr>
        <w:t>exposure</w:t>
      </w:r>
      <w:r w:rsidR="00C30FD2" w:rsidRPr="00A81A19">
        <w:t xml:space="preserve"> to </w:t>
      </w:r>
      <w:r w:rsidR="006E49E7" w:rsidRPr="00A81A19">
        <w:t>a new</w:t>
      </w:r>
      <w:r w:rsidR="00BE0EE6" w:rsidRPr="00A81A19">
        <w:t xml:space="preserve"> or </w:t>
      </w:r>
      <w:r w:rsidR="006E49E7" w:rsidRPr="00A81A19">
        <w:t>enriched environment</w:t>
      </w:r>
      <w:r w:rsidR="00D315D4" w:rsidRPr="00A81A19">
        <w:t xml:space="preserve"> </w:t>
      </w:r>
      <w:r w:rsidR="008D2BD0" w:rsidRPr="00A81A19">
        <w:rPr>
          <w:color w:val="000000" w:themeColor="text1"/>
        </w:rPr>
        <w:t>(</w:t>
      </w:r>
      <w:r w:rsidR="00181589" w:rsidRPr="00A81A19">
        <w:rPr>
          <w:color w:val="000000" w:themeColor="text1"/>
        </w:rPr>
        <w:t xml:space="preserve">EE, </w:t>
      </w:r>
      <w:r w:rsidR="008D2BD0" w:rsidRPr="00A81A19">
        <w:rPr>
          <w:b/>
          <w:color w:val="000000" w:themeColor="text1"/>
        </w:rPr>
        <w:t>F</w:t>
      </w:r>
      <w:r w:rsidR="00E61DAE" w:rsidRPr="00A81A19">
        <w:rPr>
          <w:b/>
          <w:color w:val="000000" w:themeColor="text1"/>
        </w:rPr>
        <w:t>ig</w:t>
      </w:r>
      <w:r w:rsidR="007C4D50" w:rsidRPr="00A81A19">
        <w:rPr>
          <w:b/>
          <w:color w:val="000000" w:themeColor="text1"/>
        </w:rPr>
        <w:t>ure</w:t>
      </w:r>
      <w:r w:rsidR="008D2BD0" w:rsidRPr="00A81A19">
        <w:rPr>
          <w:b/>
          <w:color w:val="000000" w:themeColor="text1"/>
        </w:rPr>
        <w:t xml:space="preserve"> 3B</w:t>
      </w:r>
      <w:r w:rsidR="008D2BD0" w:rsidRPr="00A81A19">
        <w:rPr>
          <w:color w:val="000000" w:themeColor="text1"/>
        </w:rPr>
        <w:t xml:space="preserve">) </w:t>
      </w:r>
      <w:r w:rsidR="006E49E7" w:rsidRPr="00A81A19">
        <w:t xml:space="preserve">and decays over the course of </w:t>
      </w:r>
      <w:r w:rsidR="00FB0777" w:rsidRPr="00A81A19">
        <w:t xml:space="preserve">a </w:t>
      </w:r>
      <w:r w:rsidR="006E49E7" w:rsidRPr="00A81A19">
        <w:t>few days</w:t>
      </w:r>
      <w:r w:rsidR="00C30FD2" w:rsidRPr="00A81A19">
        <w:t>.</w:t>
      </w:r>
      <w:r w:rsidR="00F63F8A" w:rsidRPr="00A81A19">
        <w:t xml:space="preserve"> Thus,</w:t>
      </w:r>
      <w:r w:rsidR="00BE0EE6" w:rsidRPr="00A81A19">
        <w:t xml:space="preserve"> we generally image 6 to 8 h after experience and allow for 5 days between imaging sessions</w:t>
      </w:r>
      <w:r w:rsidR="007C4D50" w:rsidRPr="00A81A19">
        <w:rPr>
          <w:color w:val="auto"/>
        </w:rPr>
        <w:fldChar w:fldCharType="begin"/>
      </w:r>
      <w:r w:rsidR="007C4D50" w:rsidRPr="00A81A19">
        <w:rPr>
          <w:color w:val="auto"/>
        </w:rPr>
        <w:instrText xml:space="preserve"> ADDIN ZOTERO_ITEM CSL_CITATION {"citationID":"p7uV7wYN","properties":{"formattedCitation":"\\super 35\\nosupersub{}","plainCitation":"35","noteIndex":0},"citationItems":[{"id":65,"uris":["http://zotero.org/users/local/ftzQ6viF/items/7MJLSU37"],"uri":["http://zotero.org/users/local/ftzQ6viF/items/7MJLSU37"],"itemData":{"id":65,"type":"article-journal","title":"Long-Term Consolidation of Ensemble Neural Plasticity Patterns in Hippocampal Area CA1","container-title":"Cell Reports","page":"640-650.e2","volume":"25","issue":"3","source":"Crossref","abstract":"Neural network remodeling underpins the ability to remember life experiences, but little is known about the long-term plasticity of neural populations. To study how the brain encodes episodic events, we used time-lapse two-photon microscopy and a ﬂuorescent reporter of neural plasticity based on an enhanced form of the synaptic activity-responsive element (E-SARE) within the Arc promoter to track thousands of CA1 hippocampal pyramidal cells over weeks in mice that repeatedly encountered different environments. Each environment evokes characteristic patterns of ensemble neural plasticity, but with each encounter, the set of activated cells gradually evolves. After repeated exposures, the plasticity patterns evoked by an individual environment progressively stabilize. Compared with young adults, plasticity patterns in aged mice are less speciﬁc to individual environments and less stable across repeat experiences. Long-term consolidation of hippocampal plasticity patterns may support longterm memory formation, whereas weaker consolidation in aged subjects might reﬂect declining memory function.","DOI":"10.1016/j.celrep.2018.09.064","ISSN":"22111247","language":"en","author":[{"family":"Attardo","given":"Alessio"},{"family":"Lu","given":"Ju"},{"family":"Kawashima","given":"Takashi"},{"family":"Okuno","given":"Hiroyuki"},{"family":"Fitzgerald","given":"James E."},{"family":"Bito","given":"Haruhiko"},{"family":"Schnitzer","given":"Mark J."}],"issued":{"date-parts":[["2018",10]]}}}],"schema":"https://github.com/citation-style-language/schema/raw/master/csl-citation.json"} </w:instrText>
      </w:r>
      <w:r w:rsidR="007C4D50" w:rsidRPr="00A81A19">
        <w:rPr>
          <w:color w:val="auto"/>
        </w:rPr>
        <w:fldChar w:fldCharType="separate"/>
      </w:r>
      <w:r w:rsidR="007C4D50" w:rsidRPr="00A81A19">
        <w:rPr>
          <w:vertAlign w:val="superscript"/>
        </w:rPr>
        <w:t>35</w:t>
      </w:r>
      <w:r w:rsidR="007C4D50" w:rsidRPr="00A81A19">
        <w:rPr>
          <w:color w:val="auto"/>
        </w:rPr>
        <w:fldChar w:fldCharType="end"/>
      </w:r>
      <w:r w:rsidR="00BE0EE6" w:rsidRPr="00A81A19">
        <w:t>.</w:t>
      </w:r>
    </w:p>
    <w:p w14:paraId="034CD10E" w14:textId="77777777" w:rsidR="003D3680" w:rsidRPr="00A81A19" w:rsidRDefault="003D3680" w:rsidP="00A81A19">
      <w:pPr>
        <w:pStyle w:val="NormalWeb"/>
        <w:spacing w:before="0" w:beforeAutospacing="0" w:after="0" w:afterAutospacing="0"/>
      </w:pPr>
    </w:p>
    <w:p w14:paraId="0900CFA0" w14:textId="257756AC" w:rsidR="00954A43" w:rsidRPr="00A81A19" w:rsidRDefault="00BE0EE6" w:rsidP="00A81A19">
      <w:pPr>
        <w:pStyle w:val="NormalWeb"/>
        <w:spacing w:before="0" w:beforeAutospacing="0" w:after="0" w:afterAutospacing="0"/>
        <w:rPr>
          <w:color w:val="auto"/>
        </w:rPr>
      </w:pPr>
      <w:r w:rsidRPr="00A81A19">
        <w:t>To quantify d2Venus and TurboFP635 fluorescence values</w:t>
      </w:r>
      <w:r w:rsidR="003D3680">
        <w:t>,</w:t>
      </w:r>
      <w:r w:rsidRPr="00A81A19">
        <w:t xml:space="preserve"> a circular region-of-interest</w:t>
      </w:r>
      <w:r w:rsidR="00A85CAE" w:rsidRPr="00A81A19">
        <w:t xml:space="preserve"> </w:t>
      </w:r>
      <w:r w:rsidRPr="00A81A19">
        <w:t xml:space="preserve">4.64 </w:t>
      </w:r>
      <w:r w:rsidR="00761DA1" w:rsidRPr="00A81A19">
        <w:t xml:space="preserve">µm </w:t>
      </w:r>
      <w:r w:rsidRPr="00A81A19">
        <w:t>in diameter</w:t>
      </w:r>
      <w:r w:rsidR="000B1DD0" w:rsidRPr="00A81A19">
        <w:t xml:space="preserve"> is drawn</w:t>
      </w:r>
      <w:r w:rsidRPr="00A81A19">
        <w:t xml:space="preserve">, </w:t>
      </w:r>
      <w:r w:rsidR="000B1DD0" w:rsidRPr="00A81A19">
        <w:t xml:space="preserve">which is </w:t>
      </w:r>
      <w:r w:rsidRPr="00A81A19">
        <w:t>smaller than a neural cell body</w:t>
      </w:r>
      <w:r w:rsidR="00A83377" w:rsidRPr="00A81A19">
        <w:t xml:space="preserve">, centered to </w:t>
      </w:r>
      <w:r w:rsidR="004020A8" w:rsidRPr="00A81A19">
        <w:t>the cell</w:t>
      </w:r>
      <w:r w:rsidR="00A83377" w:rsidRPr="00A81A19">
        <w:t xml:space="preserve"> soma</w:t>
      </w:r>
      <w:r w:rsidRPr="00A81A19">
        <w:t xml:space="preserve">. We then progress to the next time point, score the </w:t>
      </w:r>
      <w:r w:rsidR="00A83377" w:rsidRPr="00A81A19">
        <w:t>soma</w:t>
      </w:r>
      <w:r w:rsidR="004020A8" w:rsidRPr="00A81A19">
        <w:t xml:space="preserve"> of the same cell</w:t>
      </w:r>
      <w:r w:rsidRPr="00A81A19">
        <w:t xml:space="preserve"> in the same way, and iterate this procedure for all time points and all visible cells in the longitudinal dataset. </w:t>
      </w:r>
      <w:r w:rsidR="000B1DD0" w:rsidRPr="00A81A19">
        <w:t>T</w:t>
      </w:r>
      <w:r w:rsidRPr="00A81A19">
        <w:t>he mean value of each neuron’s (activity-dependent) d</w:t>
      </w:r>
      <w:r w:rsidR="00761DA1" w:rsidRPr="00A81A19">
        <w:t>2</w:t>
      </w:r>
      <w:r w:rsidRPr="00A81A19">
        <w:t xml:space="preserve">Venus emission </w:t>
      </w:r>
      <w:r w:rsidR="000B1DD0" w:rsidRPr="00A81A19">
        <w:t xml:space="preserve">is normalized </w:t>
      </w:r>
      <w:r w:rsidRPr="00A81A19">
        <w:t>by its mean (activity-independent) T</w:t>
      </w:r>
      <w:r w:rsidR="00761DA1" w:rsidRPr="00A81A19">
        <w:t>urbo</w:t>
      </w:r>
      <w:r w:rsidRPr="00A81A19">
        <w:t>FP635 emission</w:t>
      </w:r>
      <w:r w:rsidR="002A5B2B" w:rsidRPr="00A81A19">
        <w:rPr>
          <w:color w:val="auto"/>
        </w:rPr>
        <w:t xml:space="preserve">. </w:t>
      </w:r>
      <w:r w:rsidR="00756DB1" w:rsidRPr="00A81A19">
        <w:rPr>
          <w:color w:val="auto"/>
        </w:rPr>
        <w:t xml:space="preserve">This method enables </w:t>
      </w:r>
      <w:r w:rsidR="005416AA" w:rsidRPr="00A81A19">
        <w:rPr>
          <w:color w:val="auto"/>
        </w:rPr>
        <w:t>the investigation of</w:t>
      </w:r>
      <w:r w:rsidR="00756DB1" w:rsidRPr="00A81A19">
        <w:rPr>
          <w:color w:val="auto"/>
        </w:rPr>
        <w:t xml:space="preserve"> long-term dynamics of ensemble plasticity of CA1 PNs</w:t>
      </w:r>
      <w:r w:rsidR="00E61DAE" w:rsidRPr="00A81A19">
        <w:rPr>
          <w:color w:val="auto"/>
        </w:rPr>
        <w:fldChar w:fldCharType="begin"/>
      </w:r>
      <w:r w:rsidR="00E61DAE" w:rsidRPr="00A81A19">
        <w:rPr>
          <w:color w:val="auto"/>
        </w:rPr>
        <w:instrText xml:space="preserve"> ADDIN ZOTERO_ITEM CSL_CITATION {"citationID":"p7uV7wYN","properties":{"formattedCitation":"\\super 35\\nosupersub{}","plainCitation":"35","noteIndex":0},"citationItems":[{"id":65,"uris":["http://zotero.org/users/local/ftzQ6viF/items/7MJLSU37"],"uri":["http://zotero.org/users/local/ftzQ6viF/items/7MJLSU37"],"itemData":{"id":65,"type":"article-journal","title":"Long-Term Consolidation of Ensemble Neural Plasticity Patterns in Hippocampal Area CA1","container-title":"Cell Reports","page":"640-650.e2","volume":"25","issue":"3","source":"Crossref","abstract":"Neural network remodeling underpins the ability to remember life experiences, but little is known about the long-term plasticity of neural populations. To study how the brain encodes episodic events, we used time-lapse two-photon microscopy and a ﬂuorescent reporter of neural plasticity based on an enhanced form of the synaptic activity-responsive element (E-SARE) within the Arc promoter to track thousands of CA1 hippocampal pyramidal cells over weeks in mice that repeatedly encountered different environments. Each environment evokes characteristic patterns of ensemble neural plasticity, but with each encounter, the set of activated cells gradually evolves. After repeated exposures, the plasticity patterns evoked by an individual environment progressively stabilize. Compared with young adults, plasticity patterns in aged mice are less speciﬁc to individual environments and less stable across repeat experiences. Long-term consolidation of hippocampal plasticity patterns may support longterm memory formation, whereas weaker consolidation in aged subjects might reﬂect declining memory function.","DOI":"10.1016/j.celrep.2018.09.064","ISSN":"22111247","language":"en","author":[{"family":"Attardo","given":"Alessio"},{"family":"Lu","given":"Ju"},{"family":"Kawashima","given":"Takashi"},{"family":"Okuno","given":"Hiroyuki"},{"family":"Fitzgerald","given":"James E."},{"family":"Bito","given":"Haruhiko"},{"family":"Schnitzer","given":"Mark J."}],"issued":{"date-parts":[["2018",10]]}}}],"schema":"https://github.com/citation-style-language/schema/raw/master/csl-citation.json"} </w:instrText>
      </w:r>
      <w:r w:rsidR="00E61DAE" w:rsidRPr="00A81A19">
        <w:rPr>
          <w:color w:val="auto"/>
        </w:rPr>
        <w:fldChar w:fldCharType="separate"/>
      </w:r>
      <w:r w:rsidR="00E61DAE" w:rsidRPr="00A81A19">
        <w:rPr>
          <w:vertAlign w:val="superscript"/>
        </w:rPr>
        <w:t>35</w:t>
      </w:r>
      <w:r w:rsidR="00E61DAE" w:rsidRPr="00A81A19">
        <w:rPr>
          <w:color w:val="auto"/>
        </w:rPr>
        <w:fldChar w:fldCharType="end"/>
      </w:r>
      <w:r w:rsidR="002A5B2B" w:rsidRPr="00A81A19">
        <w:rPr>
          <w:color w:val="auto"/>
        </w:rPr>
        <w:t xml:space="preserve"> </w:t>
      </w:r>
      <w:r w:rsidR="008D2BD0" w:rsidRPr="00A81A19">
        <w:rPr>
          <w:color w:val="000000" w:themeColor="text1"/>
        </w:rPr>
        <w:t>(</w:t>
      </w:r>
      <w:r w:rsidR="008D2BD0" w:rsidRPr="00A81A19">
        <w:rPr>
          <w:b/>
          <w:color w:val="000000" w:themeColor="text1"/>
        </w:rPr>
        <w:t>F</w:t>
      </w:r>
      <w:r w:rsidR="00E61DAE" w:rsidRPr="00A81A19">
        <w:rPr>
          <w:b/>
          <w:color w:val="000000" w:themeColor="text1"/>
        </w:rPr>
        <w:t>ig</w:t>
      </w:r>
      <w:r w:rsidR="007C4D50" w:rsidRPr="00A81A19">
        <w:rPr>
          <w:b/>
          <w:color w:val="000000" w:themeColor="text1"/>
        </w:rPr>
        <w:t>ure</w:t>
      </w:r>
      <w:r w:rsidR="008D2BD0" w:rsidRPr="00A81A19">
        <w:rPr>
          <w:b/>
          <w:color w:val="000000" w:themeColor="text1"/>
        </w:rPr>
        <w:t xml:space="preserve"> 3C</w:t>
      </w:r>
      <w:r w:rsidR="008D2BD0" w:rsidRPr="00A81A19">
        <w:rPr>
          <w:color w:val="000000" w:themeColor="text1"/>
        </w:rPr>
        <w:t>)</w:t>
      </w:r>
      <w:r w:rsidR="00756DB1" w:rsidRPr="00A81A19">
        <w:t>.</w:t>
      </w:r>
    </w:p>
    <w:p w14:paraId="0320E8F1" w14:textId="5A983895" w:rsidR="00D2014B" w:rsidRPr="00A81A19" w:rsidRDefault="00D2014B" w:rsidP="00A81A19"/>
    <w:p w14:paraId="1FA5C16A" w14:textId="21E5ACBF" w:rsidR="00954A43" w:rsidRPr="00A81A19" w:rsidRDefault="00461080" w:rsidP="00A81A19">
      <w:pPr>
        <w:rPr>
          <w:bCs/>
          <w:color w:val="808080"/>
        </w:rPr>
      </w:pPr>
      <w:r w:rsidRPr="00A81A19">
        <w:rPr>
          <w:b/>
        </w:rPr>
        <w:t>FIGUR</w:t>
      </w:r>
      <w:r w:rsidR="007C4D50" w:rsidRPr="00A81A19">
        <w:rPr>
          <w:b/>
        </w:rPr>
        <w:t xml:space="preserve">E, MOVIE </w:t>
      </w:r>
      <w:r w:rsidRPr="00A81A19">
        <w:rPr>
          <w:b/>
        </w:rPr>
        <w:t>AND TABLE LEGENDS</w:t>
      </w:r>
    </w:p>
    <w:p w14:paraId="6D621C0A" w14:textId="67A709A7" w:rsidR="00F65F38" w:rsidRPr="00723520" w:rsidRDefault="00F65F38" w:rsidP="00A81A19">
      <w:pPr>
        <w:rPr>
          <w:b/>
        </w:rPr>
      </w:pPr>
      <w:r w:rsidRPr="00A81A19">
        <w:rPr>
          <w:b/>
        </w:rPr>
        <w:t>Figure 1</w:t>
      </w:r>
      <w:r w:rsidR="003D3680">
        <w:rPr>
          <w:b/>
        </w:rPr>
        <w:t xml:space="preserve">: </w:t>
      </w:r>
      <w:r w:rsidRPr="00A81A19">
        <w:rPr>
          <w:b/>
        </w:rPr>
        <w:t xml:space="preserve">Preparation for </w:t>
      </w:r>
      <w:r w:rsidRPr="003D3680">
        <w:rPr>
          <w:b/>
        </w:rPr>
        <w:t>in vivo</w:t>
      </w:r>
      <w:r w:rsidRPr="00A81A19">
        <w:rPr>
          <w:b/>
        </w:rPr>
        <w:t xml:space="preserve"> deep brain optical imaging. </w:t>
      </w:r>
      <w:r w:rsidR="00723520">
        <w:rPr>
          <w:b/>
        </w:rPr>
        <w:t xml:space="preserve"> </w:t>
      </w:r>
      <w:r w:rsidR="003D3680" w:rsidRPr="003D3680">
        <w:t>(</w:t>
      </w:r>
      <w:r w:rsidRPr="00A81A19">
        <w:rPr>
          <w:b/>
        </w:rPr>
        <w:t>A</w:t>
      </w:r>
      <w:r w:rsidR="003D3680" w:rsidRPr="003D3680">
        <w:t>)</w:t>
      </w:r>
      <w:r w:rsidRPr="003D3680">
        <w:t>.</w:t>
      </w:r>
      <w:r w:rsidRPr="00A81A19">
        <w:t xml:space="preserve"> </w:t>
      </w:r>
      <w:r w:rsidR="0008443B" w:rsidRPr="00A81A19">
        <w:t>Top (left) and side (right) views of example imaging cannuals. I</w:t>
      </w:r>
      <w:r w:rsidRPr="00A81A19">
        <w:t>maging cannula</w:t>
      </w:r>
      <w:r w:rsidR="0008443B" w:rsidRPr="00A81A19">
        <w:t>s</w:t>
      </w:r>
      <w:r w:rsidRPr="00A81A19">
        <w:t xml:space="preserve"> h</w:t>
      </w:r>
      <w:r w:rsidR="0008443B" w:rsidRPr="00A81A19">
        <w:t>ave</w:t>
      </w:r>
      <w:r w:rsidRPr="00A81A19">
        <w:t xml:space="preserve"> a transparent</w:t>
      </w:r>
      <w:r w:rsidR="00451943" w:rsidRPr="00A81A19">
        <w:t xml:space="preserve"> glass</w:t>
      </w:r>
      <w:r w:rsidRPr="00A81A19">
        <w:t xml:space="preserve"> bottom to allow optical access to the hippocampus. </w:t>
      </w:r>
      <w:r w:rsidR="003D3680">
        <w:t>(</w:t>
      </w:r>
      <w:r w:rsidRPr="00A81A19">
        <w:rPr>
          <w:b/>
        </w:rPr>
        <w:t>B</w:t>
      </w:r>
      <w:r w:rsidR="003D3680" w:rsidRPr="003D3680">
        <w:t>)</w:t>
      </w:r>
      <w:r w:rsidRPr="003D3680">
        <w:t>.</w:t>
      </w:r>
      <w:r w:rsidRPr="00A81A19">
        <w:t xml:space="preserve"> Schematic description of the preparation highlighting the relative position of the imaging cannula</w:t>
      </w:r>
      <w:r w:rsidR="005416AA" w:rsidRPr="00A81A19">
        <w:t>,</w:t>
      </w:r>
      <w:r w:rsidRPr="00A81A19">
        <w:t xml:space="preserve"> a CA1 </w:t>
      </w:r>
      <w:r w:rsidR="005616AF" w:rsidRPr="00A81A19">
        <w:t>PN</w:t>
      </w:r>
      <w:r w:rsidRPr="00A81A19">
        <w:t xml:space="preserve"> and the three layers of fibers from dorsal to ventral. </w:t>
      </w:r>
      <w:r w:rsidR="003D3680">
        <w:t>(</w:t>
      </w:r>
      <w:r w:rsidRPr="00A81A19">
        <w:rPr>
          <w:b/>
        </w:rPr>
        <w:t>C</w:t>
      </w:r>
      <w:r w:rsidR="00452EB8" w:rsidRPr="00A81A19">
        <w:rPr>
          <w:b/>
        </w:rPr>
        <w:t>, D</w:t>
      </w:r>
      <w:r w:rsidR="003D3680" w:rsidRPr="003D3680">
        <w:t>)</w:t>
      </w:r>
      <w:r w:rsidRPr="003D3680">
        <w:t xml:space="preserve">. </w:t>
      </w:r>
      <w:r w:rsidRPr="00A81A19">
        <w:t>Schematic description of the imaging setup</w:t>
      </w:r>
      <w:r w:rsidR="00452EB8" w:rsidRPr="00A81A19">
        <w:t xml:space="preserve"> (</w:t>
      </w:r>
      <w:r w:rsidR="00452EB8" w:rsidRPr="003D3680">
        <w:rPr>
          <w:b/>
        </w:rPr>
        <w:t>C</w:t>
      </w:r>
      <w:r w:rsidR="00452EB8" w:rsidRPr="00A81A19">
        <w:t xml:space="preserve">) and </w:t>
      </w:r>
      <w:r w:rsidR="00EF4844" w:rsidRPr="00A81A19">
        <w:t xml:space="preserve">of </w:t>
      </w:r>
      <w:r w:rsidR="00452EB8" w:rsidRPr="00A81A19">
        <w:t xml:space="preserve">the </w:t>
      </w:r>
      <w:r w:rsidR="00EF4844" w:rsidRPr="00A81A19">
        <w:t xml:space="preserve">animal fixation </w:t>
      </w:r>
      <w:r w:rsidR="00452EB8" w:rsidRPr="00A81A19">
        <w:t>(</w:t>
      </w:r>
      <w:r w:rsidR="00452EB8" w:rsidRPr="003D3680">
        <w:rPr>
          <w:b/>
        </w:rPr>
        <w:t>D</w:t>
      </w:r>
      <w:r w:rsidR="00452EB8" w:rsidRPr="00A81A19">
        <w:t>)</w:t>
      </w:r>
      <w:r w:rsidR="00EF4844" w:rsidRPr="00A81A19">
        <w:t xml:space="preserve"> during an imaging session.</w:t>
      </w:r>
    </w:p>
    <w:p w14:paraId="67DAA2FE" w14:textId="77777777" w:rsidR="007C4D50" w:rsidRPr="00A81A19" w:rsidRDefault="007C4D50" w:rsidP="00A81A19"/>
    <w:p w14:paraId="462D38BE" w14:textId="15C7099B" w:rsidR="00F65F38" w:rsidRPr="00723520" w:rsidRDefault="00F65F38" w:rsidP="00A81A19">
      <w:pPr>
        <w:pStyle w:val="NormalWeb"/>
        <w:spacing w:before="0" w:beforeAutospacing="0" w:after="0" w:afterAutospacing="0"/>
        <w:rPr>
          <w:b/>
          <w:color w:val="000000" w:themeColor="text1"/>
        </w:rPr>
      </w:pPr>
      <w:r w:rsidRPr="00A81A19">
        <w:rPr>
          <w:b/>
        </w:rPr>
        <w:t>Figure 2</w:t>
      </w:r>
      <w:r w:rsidR="003D3680">
        <w:rPr>
          <w:b/>
        </w:rPr>
        <w:t>:</w:t>
      </w:r>
      <w:r w:rsidRPr="00A81A19">
        <w:rPr>
          <w:b/>
        </w:rPr>
        <w:t xml:space="preserve"> </w:t>
      </w:r>
      <w:r w:rsidRPr="00A81A19">
        <w:rPr>
          <w:b/>
          <w:color w:val="000000" w:themeColor="text1"/>
        </w:rPr>
        <w:t xml:space="preserve">Longitudinal imaging of dendritic structure and dendritic spines dynamics. </w:t>
      </w:r>
      <w:r w:rsidR="003D3680" w:rsidRPr="003D3680">
        <w:rPr>
          <w:color w:val="000000" w:themeColor="text1"/>
        </w:rPr>
        <w:t>(</w:t>
      </w:r>
      <w:r w:rsidRPr="00A81A19">
        <w:rPr>
          <w:b/>
        </w:rPr>
        <w:t>A</w:t>
      </w:r>
      <w:r w:rsidR="003D3680" w:rsidRPr="003D3680">
        <w:t>)</w:t>
      </w:r>
      <w:r w:rsidRPr="00A81A19">
        <w:t xml:space="preserve">. 2P image </w:t>
      </w:r>
      <w:r w:rsidRPr="00A81A19">
        <w:rPr>
          <w:color w:val="000000" w:themeColor="text1"/>
        </w:rPr>
        <w:t xml:space="preserve">stack (Maximum Intensity Projection (MIP) of </w:t>
      </w:r>
      <w:r w:rsidR="00490FB8" w:rsidRPr="00A81A19">
        <w:rPr>
          <w:color w:val="000000" w:themeColor="text1"/>
        </w:rPr>
        <w:t>59</w:t>
      </w:r>
      <w:r w:rsidRPr="00A81A19">
        <w:rPr>
          <w:color w:val="000000" w:themeColor="text1"/>
        </w:rPr>
        <w:t xml:space="preserve"> image planes, </w:t>
      </w:r>
      <w:r w:rsidR="00490FB8" w:rsidRPr="00A81A19">
        <w:rPr>
          <w:color w:val="000000" w:themeColor="text1"/>
        </w:rPr>
        <w:t>2</w:t>
      </w:r>
      <w:r w:rsidRPr="00A81A19">
        <w:rPr>
          <w:color w:val="000000" w:themeColor="text1"/>
        </w:rPr>
        <w:t xml:space="preserve"> µm z-spacing) </w:t>
      </w:r>
      <w:r w:rsidRPr="00A81A19">
        <w:t xml:space="preserve">of neurons and dendrites </w:t>
      </w:r>
      <w:r w:rsidRPr="00A81A19">
        <w:rPr>
          <w:noProof/>
        </w:rPr>
        <w:t>labelled</w:t>
      </w:r>
      <w:r w:rsidRPr="00A81A19">
        <w:t xml:space="preserve"> by GFP in a live Thy1-GFP mouse</w:t>
      </w:r>
      <w:r w:rsidRPr="003D3680">
        <w:t xml:space="preserve">. </w:t>
      </w:r>
      <w:r w:rsidR="003D3680" w:rsidRPr="003D3680">
        <w:t>(</w:t>
      </w:r>
      <w:r w:rsidRPr="00A81A19">
        <w:rPr>
          <w:b/>
        </w:rPr>
        <w:t>B</w:t>
      </w:r>
      <w:r w:rsidR="003D3680" w:rsidRPr="003D3680">
        <w:t>)</w:t>
      </w:r>
      <w:r w:rsidRPr="003D3680">
        <w:t>.</w:t>
      </w:r>
      <w:r w:rsidRPr="00A81A19">
        <w:t xml:space="preserve"> Higher magnification </w:t>
      </w:r>
      <w:r w:rsidRPr="00A81A19">
        <w:rPr>
          <w:color w:val="000000" w:themeColor="text1"/>
        </w:rPr>
        <w:t xml:space="preserve">(MIP of </w:t>
      </w:r>
      <w:r w:rsidR="00490FB8" w:rsidRPr="00A81A19">
        <w:rPr>
          <w:color w:val="000000" w:themeColor="text1"/>
        </w:rPr>
        <w:t>53</w:t>
      </w:r>
      <w:r w:rsidRPr="00A81A19">
        <w:rPr>
          <w:color w:val="000000" w:themeColor="text1"/>
        </w:rPr>
        <w:t xml:space="preserve"> image planes, </w:t>
      </w:r>
      <w:r w:rsidR="00490FB8" w:rsidRPr="00A81A19">
        <w:rPr>
          <w:color w:val="000000" w:themeColor="text1"/>
        </w:rPr>
        <w:t>1 µm</w:t>
      </w:r>
      <w:r w:rsidRPr="00A81A19">
        <w:rPr>
          <w:color w:val="000000" w:themeColor="text1"/>
        </w:rPr>
        <w:t xml:space="preserve"> z-spacing) </w:t>
      </w:r>
      <w:r w:rsidRPr="00A81A19">
        <w:t xml:space="preserve">detailing basal dendrites located in SO. </w:t>
      </w:r>
      <w:r w:rsidR="003D3680">
        <w:t>(</w:t>
      </w:r>
      <w:r w:rsidRPr="00A81A19">
        <w:rPr>
          <w:b/>
        </w:rPr>
        <w:t>C</w:t>
      </w:r>
      <w:r w:rsidR="003D3680" w:rsidRPr="003D3680">
        <w:t>)</w:t>
      </w:r>
      <w:r w:rsidRPr="00A81A19">
        <w:rPr>
          <w:b/>
        </w:rPr>
        <w:t>.</w:t>
      </w:r>
      <w:r w:rsidRPr="00A81A19">
        <w:t xml:space="preserve"> Time-lapse image sequence of a dendritic segment imaged over 14 d</w:t>
      </w:r>
      <w:r w:rsidR="005616AF" w:rsidRPr="00A81A19">
        <w:t>ays</w:t>
      </w:r>
      <w:r w:rsidRPr="00A81A19">
        <w:t>. Arrowheads indicate dendritic spines tracked over 14 d</w:t>
      </w:r>
      <w:r w:rsidR="00E518AE" w:rsidRPr="00A81A19">
        <w:t>ays</w:t>
      </w:r>
      <w:r w:rsidRPr="00A81A19">
        <w:t xml:space="preserve">. </w:t>
      </w:r>
      <w:r w:rsidR="003D3680">
        <w:t>(</w:t>
      </w:r>
      <w:r w:rsidRPr="00A81A19">
        <w:rPr>
          <w:b/>
        </w:rPr>
        <w:t>D, E</w:t>
      </w:r>
      <w:r w:rsidR="003D3680" w:rsidRPr="003D3680">
        <w:t>)</w:t>
      </w:r>
      <w:r w:rsidRPr="003D3680">
        <w:t>.</w:t>
      </w:r>
      <w:r w:rsidRPr="00A81A19">
        <w:t xml:space="preserve"> 2P image stack of neurons and dendrites </w:t>
      </w:r>
      <w:r w:rsidRPr="00A81A19">
        <w:rPr>
          <w:noProof/>
        </w:rPr>
        <w:t>labelled</w:t>
      </w:r>
      <w:r w:rsidRPr="00A81A19">
        <w:t xml:space="preserve"> by GFP in a live Thy1-GFP mouse; (</w:t>
      </w:r>
      <w:r w:rsidRPr="003D3680">
        <w:rPr>
          <w:b/>
        </w:rPr>
        <w:t>D</w:t>
      </w:r>
      <w:r w:rsidRPr="00A81A19">
        <w:t xml:space="preserve">) ZY </w:t>
      </w:r>
      <w:r w:rsidRPr="00A81A19">
        <w:rPr>
          <w:color w:val="000000" w:themeColor="text1"/>
        </w:rPr>
        <w:t>projection (31 image planes, 3 µm z-spacing)</w:t>
      </w:r>
      <w:r w:rsidRPr="00A81A19">
        <w:t xml:space="preserve"> and (</w:t>
      </w:r>
      <w:r w:rsidRPr="003D3680">
        <w:rPr>
          <w:b/>
        </w:rPr>
        <w:t>E</w:t>
      </w:r>
      <w:r w:rsidRPr="00A81A19">
        <w:t>) XY</w:t>
      </w:r>
      <w:r w:rsidRPr="00A81A19">
        <w:rPr>
          <w:color w:val="000000" w:themeColor="text1"/>
        </w:rPr>
        <w:t xml:space="preserve"> projections (17 image planes, 3 µm z-spacing).</w:t>
      </w:r>
      <w:r w:rsidRPr="00A81A19">
        <w:t xml:space="preserve"> </w:t>
      </w:r>
      <w:r w:rsidR="003D3680">
        <w:t>(</w:t>
      </w:r>
      <w:r w:rsidRPr="00A81A19">
        <w:rPr>
          <w:b/>
        </w:rPr>
        <w:t>F</w:t>
      </w:r>
      <w:r w:rsidR="003D3680">
        <w:t>).</w:t>
      </w:r>
      <w:r w:rsidRPr="00A81A19">
        <w:t xml:space="preserve"> Higher magnification </w:t>
      </w:r>
      <w:r w:rsidRPr="00A81A19">
        <w:rPr>
          <w:color w:val="000000" w:themeColor="text1"/>
        </w:rPr>
        <w:t xml:space="preserve">(single image plane) </w:t>
      </w:r>
      <w:r w:rsidRPr="00A81A19">
        <w:t>detailing apical dendrites and dendritic spines located in SR. Arrowhead</w:t>
      </w:r>
      <w:r w:rsidR="003D3680">
        <w:t>s</w:t>
      </w:r>
      <w:r w:rsidRPr="00A81A19">
        <w:t xml:space="preserve"> indicate dendritic spines. </w:t>
      </w:r>
      <w:r w:rsidR="004B2274" w:rsidRPr="00A81A19">
        <w:t>Excitation: 920 nm;</w:t>
      </w:r>
      <w:r w:rsidR="00D2014B" w:rsidRPr="00A81A19">
        <w:t xml:space="preserve"> </w:t>
      </w:r>
      <w:r w:rsidR="004B2274" w:rsidRPr="00A81A19">
        <w:t xml:space="preserve">emission peak: 510 nm. </w:t>
      </w:r>
      <w:r w:rsidRPr="00A81A19">
        <w:t xml:space="preserve">Scale bars: A, 50 </w:t>
      </w:r>
      <w:r w:rsidRPr="00A81A19">
        <w:rPr>
          <w:color w:val="000000" w:themeColor="text1"/>
        </w:rPr>
        <w:t>µm</w:t>
      </w:r>
      <w:r w:rsidRPr="00A81A19">
        <w:t xml:space="preserve">; B, 10 </w:t>
      </w:r>
      <w:r w:rsidRPr="00A81A19">
        <w:rPr>
          <w:color w:val="000000" w:themeColor="text1"/>
        </w:rPr>
        <w:t>µm</w:t>
      </w:r>
      <w:r w:rsidRPr="00A81A19">
        <w:t xml:space="preserve">; C, 2 </w:t>
      </w:r>
      <w:r w:rsidRPr="00A81A19">
        <w:rPr>
          <w:color w:val="000000" w:themeColor="text1"/>
        </w:rPr>
        <w:t xml:space="preserve">µm; </w:t>
      </w:r>
      <w:r w:rsidRPr="00A81A19">
        <w:t>D and E, 15</w:t>
      </w:r>
      <w:r w:rsidRPr="00A81A19">
        <w:rPr>
          <w:color w:val="000000" w:themeColor="text1"/>
        </w:rPr>
        <w:t xml:space="preserve"> µm</w:t>
      </w:r>
      <w:r w:rsidRPr="00A81A19">
        <w:t xml:space="preserve">; F, 4 </w:t>
      </w:r>
      <w:r w:rsidRPr="00A81A19">
        <w:rPr>
          <w:color w:val="000000" w:themeColor="text1"/>
        </w:rPr>
        <w:t>µm</w:t>
      </w:r>
      <w:r w:rsidRPr="00A81A19">
        <w:t>.</w:t>
      </w:r>
    </w:p>
    <w:p w14:paraId="4FE6BD12" w14:textId="77777777" w:rsidR="007C4D50" w:rsidRPr="00A81A19" w:rsidRDefault="007C4D50" w:rsidP="00A81A19">
      <w:pPr>
        <w:pStyle w:val="NormalWeb"/>
        <w:spacing w:before="0" w:beforeAutospacing="0" w:after="0" w:afterAutospacing="0"/>
      </w:pPr>
    </w:p>
    <w:p w14:paraId="773126C9" w14:textId="52056137" w:rsidR="008567B9" w:rsidRPr="003D3680" w:rsidRDefault="00F65F38" w:rsidP="00A81A19">
      <w:pPr>
        <w:pStyle w:val="NormalWeb"/>
        <w:spacing w:before="0" w:beforeAutospacing="0" w:after="0" w:afterAutospacing="0"/>
        <w:rPr>
          <w:b/>
          <w:color w:val="000000" w:themeColor="text1"/>
        </w:rPr>
      </w:pPr>
      <w:r w:rsidRPr="00A81A19">
        <w:rPr>
          <w:b/>
        </w:rPr>
        <w:t>Figure 3</w:t>
      </w:r>
      <w:r w:rsidR="003D3680">
        <w:rPr>
          <w:b/>
        </w:rPr>
        <w:t>:</w:t>
      </w:r>
      <w:r w:rsidRPr="00A81A19">
        <w:rPr>
          <w:b/>
        </w:rPr>
        <w:t xml:space="preserve"> </w:t>
      </w:r>
      <w:r w:rsidRPr="00A81A19">
        <w:rPr>
          <w:b/>
          <w:color w:val="000000" w:themeColor="text1"/>
        </w:rPr>
        <w:t>Longitudinal imaging of activity-evoked plasticity.</w:t>
      </w:r>
      <w:r w:rsidRPr="003D3680">
        <w:rPr>
          <w:color w:val="000000" w:themeColor="text1"/>
        </w:rPr>
        <w:t xml:space="preserve"> </w:t>
      </w:r>
      <w:r w:rsidR="003D3680" w:rsidRPr="003D3680">
        <w:rPr>
          <w:color w:val="000000" w:themeColor="text1"/>
        </w:rPr>
        <w:t>(</w:t>
      </w:r>
      <w:r w:rsidRPr="00A81A19">
        <w:rPr>
          <w:b/>
        </w:rPr>
        <w:t>A</w:t>
      </w:r>
      <w:r w:rsidR="003D3680" w:rsidRPr="003D3680">
        <w:t>)</w:t>
      </w:r>
      <w:r w:rsidRPr="003D3680">
        <w:t>.</w:t>
      </w:r>
      <w:r w:rsidRPr="00A81A19">
        <w:t xml:space="preserve"> 2P images </w:t>
      </w:r>
      <w:r w:rsidRPr="00A81A19">
        <w:rPr>
          <w:color w:val="000000" w:themeColor="text1"/>
        </w:rPr>
        <w:t>(single image plane</w:t>
      </w:r>
      <w:r w:rsidR="007C4D50" w:rsidRPr="00A81A19">
        <w:rPr>
          <w:color w:val="000000" w:themeColor="text1"/>
        </w:rPr>
        <w:t>s</w:t>
      </w:r>
      <w:r w:rsidRPr="00A81A19">
        <w:rPr>
          <w:color w:val="000000" w:themeColor="text1"/>
        </w:rPr>
        <w:t xml:space="preserve">) </w:t>
      </w:r>
      <w:r w:rsidRPr="00A81A19">
        <w:t xml:space="preserve">from a live mouse, showing the same cells on </w:t>
      </w:r>
      <w:r w:rsidR="007C4D50" w:rsidRPr="00A81A19">
        <w:t xml:space="preserve">Baseline </w:t>
      </w:r>
      <w:r w:rsidRPr="00A81A19">
        <w:t xml:space="preserve">Day 0 and after </w:t>
      </w:r>
      <w:r w:rsidR="00451943" w:rsidRPr="00A81A19">
        <w:t xml:space="preserve">EE </w:t>
      </w:r>
      <w:r w:rsidRPr="00A81A19">
        <w:t>on Day 1</w:t>
      </w:r>
      <w:r w:rsidRPr="00A81A19">
        <w:rPr>
          <w:i/>
        </w:rPr>
        <w:t xml:space="preserve">. </w:t>
      </w:r>
      <w:r w:rsidR="003D3680" w:rsidRPr="003D3680">
        <w:t>(</w:t>
      </w:r>
      <w:r w:rsidRPr="00A81A19">
        <w:rPr>
          <w:b/>
        </w:rPr>
        <w:t>B</w:t>
      </w:r>
      <w:r w:rsidR="003D3680" w:rsidRPr="003D3680">
        <w:t>)</w:t>
      </w:r>
      <w:r w:rsidRPr="00A81A19">
        <w:t xml:space="preserve">. 2P image </w:t>
      </w:r>
      <w:r w:rsidRPr="00A81A19">
        <w:lastRenderedPageBreak/>
        <w:t xml:space="preserve">stacks (MIPs of 4–6 image planes, </w:t>
      </w:r>
      <w:r w:rsidRPr="00A81A19">
        <w:rPr>
          <w:color w:val="000000" w:themeColor="text1"/>
        </w:rPr>
        <w:t>3 µm z-spacing</w:t>
      </w:r>
      <w:r w:rsidRPr="00A81A19">
        <w:t>) showing E-SARE activation patterns specific for environment A (</w:t>
      </w:r>
      <w:r w:rsidR="00CC688F" w:rsidRPr="00A81A19">
        <w:t>D</w:t>
      </w:r>
      <w:r w:rsidR="008567B9" w:rsidRPr="00A81A19">
        <w:t>ay</w:t>
      </w:r>
      <w:r w:rsidR="005616AF" w:rsidRPr="00A81A19">
        <w:t>s</w:t>
      </w:r>
      <w:r w:rsidR="008567B9" w:rsidRPr="00A81A19">
        <w:t xml:space="preserve"> 1, 19 and 25) and environment B (</w:t>
      </w:r>
      <w:r w:rsidR="00CC688F" w:rsidRPr="00A81A19">
        <w:t>D</w:t>
      </w:r>
      <w:r w:rsidR="008567B9" w:rsidRPr="00A81A19">
        <w:t>ays 7 and 13)</w:t>
      </w:r>
      <w:r w:rsidRPr="00A81A19">
        <w:t>. Green: d2Venus fluorescence. Red: TurboFP635 fluorescence.</w:t>
      </w:r>
      <w:r w:rsidR="00723520">
        <w:rPr>
          <w:b/>
          <w:color w:val="000000" w:themeColor="text1"/>
        </w:rPr>
        <w:t xml:space="preserve"> </w:t>
      </w:r>
      <w:r w:rsidR="004B2274" w:rsidRPr="00A81A19">
        <w:t>Excitation</w:t>
      </w:r>
      <w:r w:rsidR="00D2014B" w:rsidRPr="00A81A19">
        <w:t xml:space="preserve">: </w:t>
      </w:r>
      <w:r w:rsidR="004B2274" w:rsidRPr="00A81A19">
        <w:t xml:space="preserve">920 nm; </w:t>
      </w:r>
      <w:r w:rsidR="00367CDE" w:rsidRPr="00A81A19">
        <w:t>d2Venus emission peak</w:t>
      </w:r>
      <w:r w:rsidR="004B2274" w:rsidRPr="00A81A19">
        <w:t>:</w:t>
      </w:r>
      <w:r w:rsidR="00367CDE" w:rsidRPr="00A81A19">
        <w:t xml:space="preserve"> 530 nm;</w:t>
      </w:r>
      <w:r w:rsidR="00D2014B" w:rsidRPr="00A81A19">
        <w:t xml:space="preserve"> </w:t>
      </w:r>
      <w:r w:rsidR="00EF4844" w:rsidRPr="00A81A19">
        <w:t>TurboFP635</w:t>
      </w:r>
      <w:r w:rsidR="00367CDE" w:rsidRPr="00A81A19">
        <w:t xml:space="preserve"> emission peak: 635nm.</w:t>
      </w:r>
      <w:r w:rsidR="004B2274" w:rsidRPr="00A81A19">
        <w:t xml:space="preserve"> </w:t>
      </w:r>
      <w:r w:rsidRPr="00A81A19">
        <w:t xml:space="preserve">Scale bars: A, 20 </w:t>
      </w:r>
      <w:r w:rsidRPr="00A81A19">
        <w:rPr>
          <w:color w:val="000000" w:themeColor="text1"/>
        </w:rPr>
        <w:t>µm</w:t>
      </w:r>
      <w:r w:rsidRPr="00A81A19">
        <w:t xml:space="preserve">; B, 10 </w:t>
      </w:r>
      <w:r w:rsidRPr="00A81A19">
        <w:rPr>
          <w:color w:val="000000" w:themeColor="text1"/>
        </w:rPr>
        <w:t>µm.</w:t>
      </w:r>
      <w:r w:rsidR="003D3680">
        <w:rPr>
          <w:b/>
          <w:color w:val="000000" w:themeColor="text1"/>
        </w:rPr>
        <w:t xml:space="preserve"> </w:t>
      </w:r>
      <w:r w:rsidR="00E2318E" w:rsidRPr="00A81A19">
        <w:rPr>
          <w:color w:val="000000" w:themeColor="text1"/>
        </w:rPr>
        <w:t xml:space="preserve">This figure has been modified from Attardo </w:t>
      </w:r>
      <w:r w:rsidR="0067786A" w:rsidRPr="0067786A">
        <w:rPr>
          <w:color w:val="000000" w:themeColor="text1"/>
        </w:rPr>
        <w:t>et al</w:t>
      </w:r>
      <w:r w:rsidR="00E2318E" w:rsidRPr="00A81A19">
        <w:rPr>
          <w:color w:val="000000" w:themeColor="text1"/>
        </w:rPr>
        <w:t>., 2018</w:t>
      </w:r>
      <w:r w:rsidR="006628C6" w:rsidRPr="00A81A19">
        <w:rPr>
          <w:color w:val="000000" w:themeColor="text1"/>
          <w:vertAlign w:val="superscript"/>
        </w:rPr>
        <w:t>35</w:t>
      </w:r>
      <w:r w:rsidR="00E2318E" w:rsidRPr="00A81A19">
        <w:rPr>
          <w:color w:val="000000" w:themeColor="text1"/>
        </w:rPr>
        <w:t>.</w:t>
      </w:r>
    </w:p>
    <w:p w14:paraId="3D9D49EA" w14:textId="77777777" w:rsidR="00E2318E" w:rsidRPr="00A81A19" w:rsidRDefault="00E2318E" w:rsidP="00A81A19">
      <w:pPr>
        <w:pStyle w:val="NormalWeb"/>
        <w:spacing w:before="0" w:beforeAutospacing="0" w:after="0" w:afterAutospacing="0"/>
        <w:rPr>
          <w:color w:val="000000" w:themeColor="text1"/>
        </w:rPr>
      </w:pPr>
    </w:p>
    <w:p w14:paraId="3721D8CD" w14:textId="19FF6090" w:rsidR="007E229E" w:rsidRPr="00723520" w:rsidRDefault="00F65F38" w:rsidP="00A81A19">
      <w:pPr>
        <w:rPr>
          <w:b/>
          <w:color w:val="000000" w:themeColor="text1"/>
        </w:rPr>
      </w:pPr>
      <w:r w:rsidRPr="00A81A19">
        <w:rPr>
          <w:b/>
        </w:rPr>
        <w:t>Figure 4</w:t>
      </w:r>
      <w:r w:rsidR="003D3680">
        <w:rPr>
          <w:b/>
        </w:rPr>
        <w:t>:</w:t>
      </w:r>
      <w:r w:rsidRPr="00A81A19">
        <w:rPr>
          <w:b/>
          <w:color w:val="000000" w:themeColor="text1"/>
        </w:rPr>
        <w:t xml:space="preserve"> Imaging of </w:t>
      </w:r>
      <w:r w:rsidR="008567B9" w:rsidRPr="00A81A19">
        <w:rPr>
          <w:b/>
          <w:color w:val="000000" w:themeColor="text1"/>
        </w:rPr>
        <w:t xml:space="preserve">neuronal structure in </w:t>
      </w:r>
      <w:r w:rsidRPr="00A81A19">
        <w:rPr>
          <w:b/>
          <w:color w:val="000000" w:themeColor="text1"/>
        </w:rPr>
        <w:t xml:space="preserve">hippocampal DG using </w:t>
      </w:r>
      <w:r w:rsidR="009D0B7D" w:rsidRPr="009D0B7D">
        <w:rPr>
          <w:b/>
          <w:color w:val="000000" w:themeColor="text1"/>
        </w:rPr>
        <w:t xml:space="preserve">three-photon </w:t>
      </w:r>
      <w:r w:rsidR="009D0B7D">
        <w:rPr>
          <w:b/>
          <w:color w:val="000000" w:themeColor="text1"/>
        </w:rPr>
        <w:t>(</w:t>
      </w:r>
      <w:r w:rsidR="00420F49" w:rsidRPr="00A81A19">
        <w:rPr>
          <w:b/>
          <w:color w:val="000000" w:themeColor="text1"/>
        </w:rPr>
        <w:t>3P</w:t>
      </w:r>
      <w:r w:rsidR="009D0B7D">
        <w:rPr>
          <w:b/>
          <w:color w:val="000000" w:themeColor="text1"/>
        </w:rPr>
        <w:t>)</w:t>
      </w:r>
      <w:r w:rsidRPr="00A81A19">
        <w:rPr>
          <w:b/>
          <w:color w:val="000000" w:themeColor="text1"/>
        </w:rPr>
        <w:t xml:space="preserve"> microscopy. </w:t>
      </w:r>
      <w:r w:rsidR="003D3680" w:rsidRPr="003D3680">
        <w:rPr>
          <w:color w:val="000000" w:themeColor="text1"/>
        </w:rPr>
        <w:t>(</w:t>
      </w:r>
      <w:r w:rsidRPr="00A81A19">
        <w:rPr>
          <w:b/>
          <w:color w:val="000000" w:themeColor="text1"/>
        </w:rPr>
        <w:t>A–H</w:t>
      </w:r>
      <w:r w:rsidR="003D3680" w:rsidRPr="003D3680">
        <w:rPr>
          <w:color w:val="000000" w:themeColor="text1"/>
        </w:rPr>
        <w:t>)</w:t>
      </w:r>
      <w:r w:rsidRPr="003D3680">
        <w:rPr>
          <w:color w:val="000000" w:themeColor="text1"/>
        </w:rPr>
        <w:t>.</w:t>
      </w:r>
      <w:r w:rsidRPr="00A81A19">
        <w:rPr>
          <w:b/>
          <w:color w:val="000000" w:themeColor="text1"/>
        </w:rPr>
        <w:t xml:space="preserve"> </w:t>
      </w:r>
      <w:r w:rsidR="00420F49" w:rsidRPr="00A81A19">
        <w:t>3P</w:t>
      </w:r>
      <w:r w:rsidRPr="00A81A19">
        <w:t xml:space="preserve"> images </w:t>
      </w:r>
      <w:r w:rsidRPr="00A81A19">
        <w:rPr>
          <w:color w:val="000000" w:themeColor="text1"/>
        </w:rPr>
        <w:t>(single image plane</w:t>
      </w:r>
      <w:r w:rsidR="008567B9" w:rsidRPr="00A81A19">
        <w:rPr>
          <w:color w:val="000000" w:themeColor="text1"/>
        </w:rPr>
        <w:t>s</w:t>
      </w:r>
      <w:r w:rsidRPr="00A81A19">
        <w:rPr>
          <w:color w:val="000000" w:themeColor="text1"/>
        </w:rPr>
        <w:t xml:space="preserve">) </w:t>
      </w:r>
      <w:r w:rsidRPr="00A81A19">
        <w:t xml:space="preserve">of neurons and dendrites </w:t>
      </w:r>
      <w:r w:rsidRPr="00A81A19">
        <w:rPr>
          <w:noProof/>
        </w:rPr>
        <w:t>labelled</w:t>
      </w:r>
      <w:r w:rsidRPr="00A81A19">
        <w:t xml:space="preserve"> by GFP in a live Thy1-GFP mouse detailing (A-E) PNs in the CA1 and (F-H) granule cells in the DG. </w:t>
      </w:r>
      <w:r w:rsidR="00DD1BB0" w:rsidRPr="00A81A19">
        <w:t xml:space="preserve">Excitation: </w:t>
      </w:r>
      <w:r w:rsidR="00EF4844" w:rsidRPr="00A81A19">
        <w:t xml:space="preserve">1400 </w:t>
      </w:r>
      <w:r w:rsidR="00DD1BB0" w:rsidRPr="00A81A19">
        <w:t>nm; emission peak: 510 nm.</w:t>
      </w:r>
      <w:r w:rsidR="00723520">
        <w:rPr>
          <w:b/>
          <w:color w:val="000000" w:themeColor="text1"/>
        </w:rPr>
        <w:t xml:space="preserve"> </w:t>
      </w:r>
      <w:r w:rsidRPr="00A81A19">
        <w:t>Scale bar</w:t>
      </w:r>
      <w:r w:rsidR="003D3680">
        <w:t>:</w:t>
      </w:r>
      <w:r w:rsidRPr="00A81A19">
        <w:t xml:space="preserve"> 40 </w:t>
      </w:r>
      <w:r w:rsidRPr="00A81A19">
        <w:rPr>
          <w:color w:val="000000" w:themeColor="text1"/>
        </w:rPr>
        <w:t>µm</w:t>
      </w:r>
      <w:r w:rsidR="00C619C7" w:rsidRPr="00A81A19">
        <w:rPr>
          <w:color w:val="000000" w:themeColor="text1"/>
        </w:rPr>
        <w:t>.</w:t>
      </w:r>
    </w:p>
    <w:p w14:paraId="3B6BE12F" w14:textId="77777777" w:rsidR="007A6BA2" w:rsidRPr="00A81A19" w:rsidRDefault="007A6BA2" w:rsidP="00A81A19">
      <w:pPr>
        <w:rPr>
          <w:color w:val="000000" w:themeColor="text1"/>
        </w:rPr>
      </w:pPr>
    </w:p>
    <w:p w14:paraId="5EE2D966" w14:textId="2DBE2407" w:rsidR="007E229E" w:rsidRPr="00A81A19" w:rsidRDefault="003D3680" w:rsidP="00A81A19">
      <w:pPr>
        <w:pStyle w:val="NormalWeb"/>
        <w:spacing w:before="0" w:beforeAutospacing="0" w:after="0" w:afterAutospacing="0"/>
        <w:rPr>
          <w:color w:val="000000" w:themeColor="text1"/>
        </w:rPr>
      </w:pPr>
      <w:r>
        <w:rPr>
          <w:b/>
          <w:color w:val="000000" w:themeColor="text1"/>
        </w:rPr>
        <w:t xml:space="preserve">Supplementary </w:t>
      </w:r>
      <w:r w:rsidR="007E229E" w:rsidRPr="00A81A19">
        <w:rPr>
          <w:b/>
          <w:color w:val="000000" w:themeColor="text1"/>
        </w:rPr>
        <w:t>Movie 1</w:t>
      </w:r>
      <w:r>
        <w:rPr>
          <w:b/>
          <w:color w:val="000000" w:themeColor="text1"/>
        </w:rPr>
        <w:t>:</w:t>
      </w:r>
      <w:r w:rsidR="007E229E" w:rsidRPr="00A81A19">
        <w:rPr>
          <w:b/>
          <w:color w:val="000000" w:themeColor="text1"/>
        </w:rPr>
        <w:t xml:space="preserve"> Imaging field of view in a live Thy1-GFP mouse.</w:t>
      </w:r>
      <w:r w:rsidR="007E229E" w:rsidRPr="00A81A19">
        <w:rPr>
          <w:color w:val="000000" w:themeColor="text1"/>
        </w:rPr>
        <w:t xml:space="preserve"> 2P image stack (83 image planes, 7 µm z-spacing</w:t>
      </w:r>
      <w:r w:rsidR="00DD1FE1" w:rsidRPr="00A81A19">
        <w:rPr>
          <w:color w:val="000000" w:themeColor="text1"/>
        </w:rPr>
        <w:t xml:space="preserve">) </w:t>
      </w:r>
      <w:r w:rsidR="00DD1FE1" w:rsidRPr="00A81A19">
        <w:t xml:space="preserve">of neurons and dendrites </w:t>
      </w:r>
      <w:r w:rsidR="00DD1FE1" w:rsidRPr="00A81A19">
        <w:rPr>
          <w:noProof/>
        </w:rPr>
        <w:t>labelled</w:t>
      </w:r>
      <w:r w:rsidR="00DD1FE1" w:rsidRPr="00A81A19">
        <w:t xml:space="preserve"> by GFP (white) in a live Thy1-GFP mouse</w:t>
      </w:r>
      <w:r w:rsidR="00DD1FE1" w:rsidRPr="00A81A19">
        <w:rPr>
          <w:b/>
        </w:rPr>
        <w:t xml:space="preserve"> </w:t>
      </w:r>
      <w:r w:rsidR="007E229E" w:rsidRPr="00A81A19">
        <w:rPr>
          <w:color w:val="000000" w:themeColor="text1"/>
        </w:rPr>
        <w:t xml:space="preserve">extending from the bottom of the cannula to SLM. To account for the </w:t>
      </w:r>
      <w:r w:rsidR="00DD1FE1" w:rsidRPr="00A81A19">
        <w:rPr>
          <w:color w:val="000000" w:themeColor="text1"/>
        </w:rPr>
        <w:t>decay of</w:t>
      </w:r>
      <w:r w:rsidR="007E229E" w:rsidRPr="00A81A19">
        <w:rPr>
          <w:color w:val="000000" w:themeColor="text1"/>
        </w:rPr>
        <w:t xml:space="preserve"> fluorescence signal</w:t>
      </w:r>
      <w:r w:rsidR="00DD1FE1" w:rsidRPr="00A81A19">
        <w:rPr>
          <w:color w:val="000000" w:themeColor="text1"/>
        </w:rPr>
        <w:t xml:space="preserve"> with </w:t>
      </w:r>
      <w:r w:rsidR="00DD1FE1" w:rsidRPr="00A81A19">
        <w:rPr>
          <w:noProof/>
          <w:color w:val="000000" w:themeColor="text1"/>
        </w:rPr>
        <w:t>increasing</w:t>
      </w:r>
      <w:r w:rsidR="00DD1FE1" w:rsidRPr="00A81A19">
        <w:rPr>
          <w:color w:val="000000" w:themeColor="text1"/>
        </w:rPr>
        <w:t xml:space="preserve"> depth</w:t>
      </w:r>
      <w:r>
        <w:rPr>
          <w:color w:val="000000" w:themeColor="text1"/>
        </w:rPr>
        <w:t>,</w:t>
      </w:r>
      <w:r w:rsidR="007E229E" w:rsidRPr="00A81A19">
        <w:rPr>
          <w:color w:val="000000" w:themeColor="text1"/>
        </w:rPr>
        <w:t xml:space="preserve"> we used a non-linear gradient of photomultiplier tubes</w:t>
      </w:r>
      <w:r w:rsidR="009C4A20" w:rsidRPr="00A81A19">
        <w:rPr>
          <w:color w:val="000000" w:themeColor="text1"/>
        </w:rPr>
        <w:t>’</w:t>
      </w:r>
      <w:r w:rsidR="007E229E" w:rsidRPr="00A81A19">
        <w:rPr>
          <w:color w:val="000000" w:themeColor="text1"/>
        </w:rPr>
        <w:t xml:space="preserve"> gain.</w:t>
      </w:r>
    </w:p>
    <w:p w14:paraId="6D8FBE55" w14:textId="77777777" w:rsidR="007E229E" w:rsidRPr="00A81A19" w:rsidRDefault="007E229E" w:rsidP="00A81A19">
      <w:pPr>
        <w:pStyle w:val="NormalWeb"/>
        <w:spacing w:before="0" w:beforeAutospacing="0" w:after="0" w:afterAutospacing="0"/>
        <w:rPr>
          <w:b/>
          <w:color w:val="000000" w:themeColor="text1"/>
        </w:rPr>
      </w:pPr>
    </w:p>
    <w:p w14:paraId="2887054B" w14:textId="4ACC7AC9" w:rsidR="007E229E" w:rsidRPr="00723520" w:rsidRDefault="003D3680" w:rsidP="00723520">
      <w:pPr>
        <w:pStyle w:val="NormalWeb"/>
        <w:spacing w:before="0" w:beforeAutospacing="0" w:after="0" w:afterAutospacing="0"/>
        <w:rPr>
          <w:b/>
          <w:color w:val="000000" w:themeColor="text1"/>
        </w:rPr>
      </w:pPr>
      <w:r>
        <w:rPr>
          <w:b/>
          <w:color w:val="000000" w:themeColor="text1"/>
        </w:rPr>
        <w:t>Supplementary</w:t>
      </w:r>
      <w:r w:rsidRPr="00A81A19">
        <w:rPr>
          <w:b/>
        </w:rPr>
        <w:t xml:space="preserve"> </w:t>
      </w:r>
      <w:r w:rsidR="007E229E" w:rsidRPr="00A81A19">
        <w:rPr>
          <w:b/>
        </w:rPr>
        <w:t>Movie 2</w:t>
      </w:r>
      <w:r>
        <w:rPr>
          <w:b/>
        </w:rPr>
        <w:t xml:space="preserve">: </w:t>
      </w:r>
      <w:r w:rsidR="00790145" w:rsidRPr="00A81A19">
        <w:rPr>
          <w:b/>
          <w:color w:val="000000" w:themeColor="text1"/>
        </w:rPr>
        <w:t>Imaging of activity-evoked plasticity.</w:t>
      </w:r>
      <w:r w:rsidR="00723520">
        <w:rPr>
          <w:b/>
          <w:color w:val="000000" w:themeColor="text1"/>
        </w:rPr>
        <w:t xml:space="preserve"> </w:t>
      </w:r>
      <w:r w:rsidR="007E229E" w:rsidRPr="00A81A19">
        <w:t>2P image stack (28 image planes, 3 µm z-spacing</w:t>
      </w:r>
      <w:r w:rsidR="00DD1FE1" w:rsidRPr="00A81A19">
        <w:rPr>
          <w:color w:val="000000" w:themeColor="text1"/>
        </w:rPr>
        <w:t xml:space="preserve">) </w:t>
      </w:r>
      <w:r w:rsidR="00DD1FE1" w:rsidRPr="00A81A19">
        <w:t xml:space="preserve">of neurons expressing E-SARE reporter of IEG expression </w:t>
      </w:r>
      <w:r w:rsidR="005D079E" w:rsidRPr="00A81A19">
        <w:t xml:space="preserve">in </w:t>
      </w:r>
      <w:r w:rsidR="00DD1FE1" w:rsidRPr="00A81A19">
        <w:t>a live mouse</w:t>
      </w:r>
      <w:r w:rsidR="00DD1FE1" w:rsidRPr="00A81A19">
        <w:rPr>
          <w:b/>
        </w:rPr>
        <w:t xml:space="preserve"> </w:t>
      </w:r>
      <w:r w:rsidR="007E229E" w:rsidRPr="00A81A19">
        <w:t xml:space="preserve">encompassing SP. </w:t>
      </w:r>
      <w:r w:rsidR="002D7F67" w:rsidRPr="00A81A19">
        <w:t>Green: d2Venus fluorescence. Red: TurboFP635 fluorescence.</w:t>
      </w:r>
    </w:p>
    <w:p w14:paraId="0D28DC96" w14:textId="77777777" w:rsidR="00954A43" w:rsidRPr="00A81A19" w:rsidRDefault="00954A43" w:rsidP="00A81A19">
      <w:pPr>
        <w:rPr>
          <w:color w:val="808080"/>
        </w:rPr>
      </w:pPr>
    </w:p>
    <w:p w14:paraId="51D20028" w14:textId="3FD4F2B2" w:rsidR="00954A43" w:rsidRPr="00A81A19" w:rsidRDefault="00461080" w:rsidP="00A81A19">
      <w:pPr>
        <w:rPr>
          <w:bCs/>
          <w:color w:val="808080"/>
        </w:rPr>
      </w:pPr>
      <w:r w:rsidRPr="00A81A19">
        <w:rPr>
          <w:b/>
        </w:rPr>
        <w:t>DISCUSSION</w:t>
      </w:r>
    </w:p>
    <w:p w14:paraId="005CCFAF" w14:textId="422E3D23" w:rsidR="00954A43" w:rsidRPr="00A81A19" w:rsidRDefault="00621FCD" w:rsidP="00A81A19">
      <w:pPr>
        <w:rPr>
          <w:color w:val="000000" w:themeColor="text1"/>
        </w:rPr>
      </w:pPr>
      <w:r w:rsidRPr="00A81A19">
        <w:rPr>
          <w:color w:val="000000" w:themeColor="text1"/>
        </w:rPr>
        <w:t>Here,</w:t>
      </w:r>
      <w:r w:rsidR="00461080" w:rsidRPr="00A81A19">
        <w:rPr>
          <w:color w:val="000000" w:themeColor="text1"/>
        </w:rPr>
        <w:t xml:space="preserve"> a procedure for repeated </w:t>
      </w:r>
      <w:r w:rsidR="002824C7" w:rsidRPr="00A81A19">
        <w:rPr>
          <w:color w:val="000000" w:themeColor="text1"/>
        </w:rPr>
        <w:t>2P</w:t>
      </w:r>
      <w:r w:rsidR="00461080" w:rsidRPr="00A81A19">
        <w:rPr>
          <w:color w:val="000000" w:themeColor="text1"/>
        </w:rPr>
        <w:t xml:space="preserve"> imaging of the dorsal CA1 in live mice</w:t>
      </w:r>
      <w:r w:rsidRPr="00A81A19">
        <w:rPr>
          <w:color w:val="000000" w:themeColor="text1"/>
        </w:rPr>
        <w:t xml:space="preserve"> is described</w:t>
      </w:r>
      <w:r w:rsidR="00461080" w:rsidRPr="00A81A19">
        <w:rPr>
          <w:color w:val="000000" w:themeColor="text1"/>
        </w:rPr>
        <w:t xml:space="preserve">. </w:t>
      </w:r>
      <w:r w:rsidR="00BA72B3" w:rsidRPr="00A81A19">
        <w:rPr>
          <w:color w:val="000000" w:themeColor="text1"/>
        </w:rPr>
        <w:t xml:space="preserve">After the </w:t>
      </w:r>
      <w:r w:rsidR="00BA72B3" w:rsidRPr="00A81A19">
        <w:rPr>
          <w:noProof/>
          <w:color w:val="000000" w:themeColor="text1"/>
        </w:rPr>
        <w:t>surgery</w:t>
      </w:r>
      <w:r w:rsidR="006F3AC7" w:rsidRPr="00A81A19">
        <w:rPr>
          <w:noProof/>
          <w:color w:val="000000" w:themeColor="text1"/>
        </w:rPr>
        <w:t>,</w:t>
      </w:r>
      <w:r w:rsidR="00BA72B3" w:rsidRPr="00A81A19">
        <w:rPr>
          <w:color w:val="000000" w:themeColor="text1"/>
        </w:rPr>
        <w:t xml:space="preserve"> the mouse u</w:t>
      </w:r>
      <w:r w:rsidR="00623A93" w:rsidRPr="00A81A19">
        <w:rPr>
          <w:color w:val="000000" w:themeColor="text1"/>
        </w:rPr>
        <w:t>sually recovers within 2 days. The procedure induces minimal astrogliosis</w:t>
      </w:r>
      <w:r w:rsidR="006628C6" w:rsidRPr="00A81A19">
        <w:rPr>
          <w:color w:val="000000" w:themeColor="text1"/>
          <w:vertAlign w:val="superscript"/>
        </w:rPr>
        <w:t>26,43</w:t>
      </w:r>
      <w:r w:rsidR="00623A93" w:rsidRPr="00A81A19">
        <w:rPr>
          <w:color w:val="000000" w:themeColor="text1"/>
        </w:rPr>
        <w:t xml:space="preserve">. Hemorrhage and edema which </w:t>
      </w:r>
      <w:r w:rsidR="00D2014B" w:rsidRPr="00A81A19">
        <w:rPr>
          <w:color w:val="000000" w:themeColor="text1"/>
        </w:rPr>
        <w:t xml:space="preserve">might </w:t>
      </w:r>
      <w:r w:rsidR="00623A93" w:rsidRPr="00A81A19">
        <w:rPr>
          <w:color w:val="000000" w:themeColor="text1"/>
        </w:rPr>
        <w:t>follow the surgery are usually re-adsorbed within 10 to 14 days.</w:t>
      </w:r>
      <w:r w:rsidR="00D2014B" w:rsidRPr="00A81A19">
        <w:rPr>
          <w:color w:val="000000" w:themeColor="text1"/>
        </w:rPr>
        <w:t xml:space="preserve"> Generally, from 14 days post-impla</w:t>
      </w:r>
      <w:r w:rsidR="003C18FC" w:rsidRPr="00A81A19">
        <w:rPr>
          <w:color w:val="000000" w:themeColor="text1"/>
        </w:rPr>
        <w:t>n</w:t>
      </w:r>
      <w:r w:rsidR="00D2014B" w:rsidRPr="00A81A19">
        <w:rPr>
          <w:color w:val="000000" w:themeColor="text1"/>
        </w:rPr>
        <w:t xml:space="preserve">tation onwards the preparation is </w:t>
      </w:r>
      <w:r w:rsidR="005F11B5" w:rsidRPr="00A81A19">
        <w:rPr>
          <w:color w:val="000000" w:themeColor="text1"/>
        </w:rPr>
        <w:t>sufficiently</w:t>
      </w:r>
      <w:r w:rsidR="00D2014B" w:rsidRPr="00A81A19">
        <w:rPr>
          <w:color w:val="000000" w:themeColor="text1"/>
        </w:rPr>
        <w:t xml:space="preserve"> clear</w:t>
      </w:r>
      <w:r w:rsidR="00623A93" w:rsidRPr="00A81A19">
        <w:rPr>
          <w:color w:val="000000" w:themeColor="text1"/>
        </w:rPr>
        <w:t xml:space="preserve"> to </w:t>
      </w:r>
      <w:r w:rsidR="00D2014B" w:rsidRPr="00A81A19">
        <w:rPr>
          <w:color w:val="000000" w:themeColor="text1"/>
        </w:rPr>
        <w:t xml:space="preserve">perform </w:t>
      </w:r>
      <w:r w:rsidR="00623A93" w:rsidRPr="00A81A19">
        <w:rPr>
          <w:color w:val="000000" w:themeColor="text1"/>
        </w:rPr>
        <w:t>intravital imaging.</w:t>
      </w:r>
      <w:r w:rsidR="00853876" w:rsidRPr="00A81A19">
        <w:rPr>
          <w:color w:val="000000" w:themeColor="text1"/>
        </w:rPr>
        <w:t xml:space="preserve"> </w:t>
      </w:r>
      <w:r w:rsidR="00D2014B" w:rsidRPr="00A81A19">
        <w:rPr>
          <w:color w:val="000000" w:themeColor="text1"/>
        </w:rPr>
        <w:t>T</w:t>
      </w:r>
      <w:r w:rsidR="00853876" w:rsidRPr="00A81A19">
        <w:rPr>
          <w:color w:val="000000" w:themeColor="text1"/>
        </w:rPr>
        <w:t xml:space="preserve">he </w:t>
      </w:r>
      <w:r w:rsidR="00D2014B" w:rsidRPr="00A81A19">
        <w:rPr>
          <w:color w:val="000000" w:themeColor="text1"/>
        </w:rPr>
        <w:t xml:space="preserve">success of the </w:t>
      </w:r>
      <w:r w:rsidR="00853876" w:rsidRPr="00A81A19">
        <w:rPr>
          <w:color w:val="000000" w:themeColor="text1"/>
        </w:rPr>
        <w:t xml:space="preserve">surgery does not </w:t>
      </w:r>
      <w:r w:rsidR="00D2014B" w:rsidRPr="00A81A19">
        <w:rPr>
          <w:color w:val="000000" w:themeColor="text1"/>
        </w:rPr>
        <w:t xml:space="preserve">depend on </w:t>
      </w:r>
      <w:r w:rsidR="007D0404" w:rsidRPr="00A81A19">
        <w:rPr>
          <w:color w:val="000000" w:themeColor="text1"/>
        </w:rPr>
        <w:t>working</w:t>
      </w:r>
      <w:r w:rsidR="00853876" w:rsidRPr="00A81A19">
        <w:rPr>
          <w:color w:val="000000" w:themeColor="text1"/>
        </w:rPr>
        <w:t xml:space="preserve"> in a sterile environment</w:t>
      </w:r>
      <w:r w:rsidR="00D2014B" w:rsidRPr="00A81A19">
        <w:rPr>
          <w:color w:val="000000" w:themeColor="text1"/>
        </w:rPr>
        <w:t xml:space="preserve">. However, </w:t>
      </w:r>
      <w:r w:rsidR="00853876" w:rsidRPr="00A81A19">
        <w:rPr>
          <w:color w:val="000000" w:themeColor="text1"/>
        </w:rPr>
        <w:t>it is crucial to maintain a high level of hygiene, to avoid complications due to surgery-associated infections. This is obtained by meticulously clean</w:t>
      </w:r>
      <w:r w:rsidR="007D0404" w:rsidRPr="00A81A19">
        <w:rPr>
          <w:color w:val="000000" w:themeColor="text1"/>
        </w:rPr>
        <w:t>ing the</w:t>
      </w:r>
      <w:r w:rsidR="00853876" w:rsidRPr="00A81A19">
        <w:rPr>
          <w:color w:val="000000" w:themeColor="text1"/>
        </w:rPr>
        <w:t xml:space="preserve"> surgical instruments before and after the surgery and </w:t>
      </w:r>
      <w:r w:rsidR="007D0404" w:rsidRPr="00A81A19">
        <w:rPr>
          <w:color w:val="000000" w:themeColor="text1"/>
        </w:rPr>
        <w:t xml:space="preserve">by </w:t>
      </w:r>
      <w:r w:rsidR="00901507" w:rsidRPr="00A81A19">
        <w:rPr>
          <w:color w:val="000000" w:themeColor="text1"/>
        </w:rPr>
        <w:t>heat-</w:t>
      </w:r>
      <w:r w:rsidR="00853876" w:rsidRPr="00A81A19">
        <w:rPr>
          <w:color w:val="000000" w:themeColor="text1"/>
        </w:rPr>
        <w:t>ste</w:t>
      </w:r>
      <w:r w:rsidR="007D0404" w:rsidRPr="00A81A19">
        <w:rPr>
          <w:color w:val="000000" w:themeColor="text1"/>
        </w:rPr>
        <w:t>rilizing</w:t>
      </w:r>
      <w:r w:rsidR="00853876" w:rsidRPr="00A81A19">
        <w:rPr>
          <w:color w:val="000000" w:themeColor="text1"/>
        </w:rPr>
        <w:t xml:space="preserve"> them </w:t>
      </w:r>
      <w:r w:rsidR="00901507" w:rsidRPr="00A81A19">
        <w:rPr>
          <w:color w:val="000000" w:themeColor="text1"/>
        </w:rPr>
        <w:t>immediately prior to each</w:t>
      </w:r>
      <w:r w:rsidR="00853876" w:rsidRPr="00A81A19">
        <w:rPr>
          <w:color w:val="000000" w:themeColor="text1"/>
        </w:rPr>
        <w:t xml:space="preserve"> usage (step 2.1.1). </w:t>
      </w:r>
      <w:r w:rsidR="00D175E0" w:rsidRPr="00A81A19">
        <w:rPr>
          <w:color w:val="000000" w:themeColor="text1"/>
        </w:rPr>
        <w:t>The o</w:t>
      </w:r>
      <w:r w:rsidR="004F0CE6" w:rsidRPr="00A81A19">
        <w:rPr>
          <w:color w:val="000000" w:themeColor="text1"/>
        </w:rPr>
        <w:t>ptic cannula</w:t>
      </w:r>
      <w:r w:rsidR="00D175E0" w:rsidRPr="00A81A19">
        <w:rPr>
          <w:color w:val="000000" w:themeColor="text1"/>
        </w:rPr>
        <w:t xml:space="preserve"> is kept into a clean, steril</w:t>
      </w:r>
      <w:r w:rsidR="007147B5" w:rsidRPr="00A81A19">
        <w:rPr>
          <w:color w:val="000000" w:themeColor="text1"/>
        </w:rPr>
        <w:t>ized</w:t>
      </w:r>
      <w:r w:rsidR="00D175E0" w:rsidRPr="00A81A19">
        <w:rPr>
          <w:color w:val="000000" w:themeColor="text1"/>
        </w:rPr>
        <w:t xml:space="preserve"> container and rinsed with sterile saline just before the implantation.</w:t>
      </w:r>
      <w:r w:rsidR="004F0CE6" w:rsidRPr="00A81A19">
        <w:rPr>
          <w:color w:val="000000" w:themeColor="text1"/>
        </w:rPr>
        <w:t xml:space="preserve"> </w:t>
      </w:r>
      <w:r w:rsidR="00901507" w:rsidRPr="00A81A19">
        <w:rPr>
          <w:color w:val="000000" w:themeColor="text1"/>
        </w:rPr>
        <w:t>P</w:t>
      </w:r>
      <w:r w:rsidR="007D0404" w:rsidRPr="00A81A19">
        <w:rPr>
          <w:color w:val="000000" w:themeColor="text1"/>
        </w:rPr>
        <w:t>erform</w:t>
      </w:r>
      <w:r w:rsidR="00901507" w:rsidRPr="00A81A19">
        <w:rPr>
          <w:color w:val="000000" w:themeColor="text1"/>
        </w:rPr>
        <w:t>ing</w:t>
      </w:r>
      <w:r w:rsidR="007D0404" w:rsidRPr="00A81A19">
        <w:rPr>
          <w:color w:val="000000" w:themeColor="text1"/>
        </w:rPr>
        <w:t xml:space="preserve"> common surgical practices of hands disinfection and cleaning of the surgical station is a</w:t>
      </w:r>
      <w:r w:rsidR="00901507" w:rsidRPr="00A81A19">
        <w:rPr>
          <w:color w:val="000000" w:themeColor="text1"/>
        </w:rPr>
        <w:t>lso very important</w:t>
      </w:r>
      <w:r w:rsidR="007D0404" w:rsidRPr="00A81A19">
        <w:rPr>
          <w:color w:val="000000" w:themeColor="text1"/>
        </w:rPr>
        <w:t>.</w:t>
      </w:r>
      <w:r w:rsidR="0067786A">
        <w:rPr>
          <w:color w:val="000000" w:themeColor="text1"/>
        </w:rPr>
        <w:t xml:space="preserve"> </w:t>
      </w:r>
      <w:r w:rsidR="00461080" w:rsidRPr="00A81A19">
        <w:rPr>
          <w:color w:val="000000" w:themeColor="text1"/>
        </w:rPr>
        <w:t>The preparation remains stable and allows cellular and subcellular resolution imagi</w:t>
      </w:r>
      <w:r w:rsidR="004521C8" w:rsidRPr="00A81A19">
        <w:rPr>
          <w:color w:val="000000" w:themeColor="text1"/>
        </w:rPr>
        <w:t>ng for several weeks</w:t>
      </w:r>
      <w:r w:rsidR="00E61DAE" w:rsidRPr="00A81A19">
        <w:rPr>
          <w:color w:val="000000" w:themeColor="text1"/>
        </w:rPr>
        <w:fldChar w:fldCharType="begin"/>
      </w:r>
      <w:r w:rsidR="00E61DAE" w:rsidRPr="00A81A19">
        <w:rPr>
          <w:color w:val="000000" w:themeColor="text1"/>
        </w:rPr>
        <w:instrText xml:space="preserve"> ADDIN ZOTERO_ITEM CSL_CITATION {"citationID":"zUklhrLi","properties":{"formattedCitation":"\\super 26,35\\nosupersub{}","plainCitation":"26,35","noteIndex":0},"citationItems":[{"id":64,"uris":["http://zotero.org/users/local/ftzQ6viF/items/3RGS5BYI"],"uri":["http://zotero.org/users/local/ftzQ6viF/items/3RGS5BYI"],"itemData":{"id":64,"type":"article-journal","title":"Impermanence of dendritic spines in live adult CA1 hippocampus","container-title":"Nature","page":"592-596","volume":"523","issue":"7562","source":"Crossref","DOI":"10.1038/nature14467","ISSN":"0028-0836, 1476-4687","language":"en","author":[{"family":"Attardo","given":"Alessio"},{"family":"Fitzgerald","given":"James E."},{"family":"Schnitzer","given":"Mark J."}],"issued":{"date-parts":[["2015",7]]}}},{"id":65,"uris":["http://zotero.org/users/local/ftzQ6viF/items/7MJLSU37"],"uri":["http://zotero.org/users/local/ftzQ6viF/items/7MJLSU37"],"itemData":{"id":65,"type":"article-journal","title":"Long-Term Consolidation of Ensemble Neural Plasticity Patterns in Hippocampal Area CA1","container-title":"Cell Reports","page":"640-650.e2","volume":"25","issue":"3","source":"Crossref","abstract":"Neural network remodeling underpins the ability to remember life experiences, but little is known about the long-term plasticity of neural populations. To study how the brain encodes episodic events, we used time-lapse two-photon microscopy and a ﬂuorescent reporter of neural plasticity based on an enhanced form of the synaptic activity-responsive element (E-SARE) within the Arc promoter to track thousands of CA1 hippocampal pyramidal cells over weeks in mice that repeatedly encountered different environments. Each environment evokes characteristic patterns of ensemble neural plasticity, but with each encounter, the set of activated cells gradually evolves. After repeated exposures, the plasticity patterns evoked by an individual environment progressively stabilize. Compared with young adults, plasticity patterns in aged mice are less speciﬁc to individual environments and less stable across repeat experiences. Long-term consolidation of hippocampal plasticity patterns may support longterm memory formation, whereas weaker consolidation in aged subjects might reﬂect declining memory function.","DOI":"10.1016/j.celrep.2018.09.064","ISSN":"22111247","language":"en","author":[{"family":"Attardo","given":"Alessio"},{"family":"Lu","given":"Ju"},{"family":"Kawashima","given":"Takashi"},{"family":"Okuno","given":"Hiroyuki"},{"family":"Fitzgerald","given":"James E."},{"family":"Bito","given":"Haruhiko"},{"family":"Schnitzer","given":"Mark J."}],"issued":{"date-parts":[["2018",10]]}}}],"schema":"https://github.com/citation-style-language/schema/raw/master/csl-citation.json"} </w:instrText>
      </w:r>
      <w:r w:rsidR="00E61DAE" w:rsidRPr="00A81A19">
        <w:rPr>
          <w:color w:val="000000" w:themeColor="text1"/>
        </w:rPr>
        <w:fldChar w:fldCharType="separate"/>
      </w:r>
      <w:r w:rsidR="00E61DAE" w:rsidRPr="00A81A19">
        <w:rPr>
          <w:vertAlign w:val="superscript"/>
        </w:rPr>
        <w:t>26,35</w:t>
      </w:r>
      <w:r w:rsidR="00E61DAE" w:rsidRPr="00A81A19">
        <w:rPr>
          <w:color w:val="000000" w:themeColor="text1"/>
        </w:rPr>
        <w:fldChar w:fldCharType="end"/>
      </w:r>
      <w:r w:rsidR="00E61DAE" w:rsidRPr="00A81A19">
        <w:rPr>
          <w:color w:val="000000" w:themeColor="text1"/>
        </w:rPr>
        <w:t>.</w:t>
      </w:r>
    </w:p>
    <w:p w14:paraId="5F95FBF8" w14:textId="77777777" w:rsidR="00DB5A8D" w:rsidRPr="00A81A19" w:rsidRDefault="00DB5A8D" w:rsidP="00A81A19"/>
    <w:p w14:paraId="25127666" w14:textId="77777777" w:rsidR="0067786A" w:rsidRPr="0067786A" w:rsidRDefault="00461080" w:rsidP="00A81A19">
      <w:pPr>
        <w:rPr>
          <w:b/>
          <w:color w:val="auto"/>
        </w:rPr>
      </w:pPr>
      <w:r w:rsidRPr="0067786A">
        <w:rPr>
          <w:b/>
          <w:color w:val="auto"/>
        </w:rPr>
        <w:t>Critical steps</w:t>
      </w:r>
      <w:r w:rsidR="004E2ACC" w:rsidRPr="0067786A">
        <w:rPr>
          <w:b/>
          <w:color w:val="auto"/>
        </w:rPr>
        <w:t xml:space="preserve">, </w:t>
      </w:r>
      <w:r w:rsidR="003B3482" w:rsidRPr="0067786A">
        <w:rPr>
          <w:b/>
          <w:color w:val="auto"/>
        </w:rPr>
        <w:t xml:space="preserve">modifications </w:t>
      </w:r>
      <w:r w:rsidR="003B3482" w:rsidRPr="0067786A">
        <w:rPr>
          <w:b/>
          <w:noProof/>
          <w:color w:val="auto"/>
        </w:rPr>
        <w:t>and</w:t>
      </w:r>
      <w:r w:rsidR="003B3482" w:rsidRPr="0067786A">
        <w:rPr>
          <w:b/>
          <w:color w:val="auto"/>
        </w:rPr>
        <w:t xml:space="preserve"> troubleshooting</w:t>
      </w:r>
      <w:r w:rsidR="00641A34" w:rsidRPr="0067786A">
        <w:rPr>
          <w:b/>
          <w:color w:val="auto"/>
        </w:rPr>
        <w:t xml:space="preserve">. </w:t>
      </w:r>
    </w:p>
    <w:p w14:paraId="7C719725" w14:textId="3F19B8FF" w:rsidR="002824C7" w:rsidRPr="00A81A19" w:rsidRDefault="00D315D4" w:rsidP="00A81A19">
      <w:pPr>
        <w:rPr>
          <w:color w:val="000000" w:themeColor="text1"/>
        </w:rPr>
      </w:pPr>
      <w:r w:rsidRPr="00A81A19">
        <w:rPr>
          <w:color w:val="auto"/>
        </w:rPr>
        <w:t xml:space="preserve">It is important to peel the external capsule until the deepest fibers are exposed. Failure to expose the </w:t>
      </w:r>
      <w:r w:rsidRPr="00A81A19">
        <w:rPr>
          <w:i/>
          <w:color w:val="auto"/>
        </w:rPr>
        <w:t>alveus</w:t>
      </w:r>
      <w:r w:rsidRPr="00A81A19">
        <w:rPr>
          <w:color w:val="auto"/>
        </w:rPr>
        <w:t xml:space="preserve"> might result in the inability to focus on the soma of PNs</w:t>
      </w:r>
      <w:r w:rsidR="002824C7" w:rsidRPr="00A81A19">
        <w:rPr>
          <w:color w:val="auto"/>
        </w:rPr>
        <w:t>, or in reduced resolution imaging dendritic spines</w:t>
      </w:r>
      <w:r w:rsidR="00F62CA9" w:rsidRPr="00A81A19">
        <w:rPr>
          <w:color w:val="auto"/>
        </w:rPr>
        <w:t xml:space="preserve">, when using commercial objectives with </w:t>
      </w:r>
      <w:r w:rsidR="00943D5B" w:rsidRPr="00A81A19">
        <w:rPr>
          <w:color w:val="auto"/>
        </w:rPr>
        <w:t>3- or 4-mm</w:t>
      </w:r>
      <w:r w:rsidR="00F62CA9" w:rsidRPr="00A81A19">
        <w:rPr>
          <w:color w:val="auto"/>
        </w:rPr>
        <w:t xml:space="preserve"> WD. </w:t>
      </w:r>
      <w:r w:rsidR="000D279A" w:rsidRPr="00A81A19">
        <w:rPr>
          <w:color w:val="auto"/>
        </w:rPr>
        <w:t>T</w:t>
      </w:r>
      <w:r w:rsidR="00AE6C6F" w:rsidRPr="00A81A19">
        <w:rPr>
          <w:color w:val="auto"/>
        </w:rPr>
        <w:t xml:space="preserve">o </w:t>
      </w:r>
      <w:r w:rsidR="002824C7" w:rsidRPr="00A81A19">
        <w:rPr>
          <w:color w:val="auto"/>
        </w:rPr>
        <w:t>this aim</w:t>
      </w:r>
      <w:r w:rsidR="000D279A" w:rsidRPr="00A81A19">
        <w:rPr>
          <w:color w:val="auto"/>
        </w:rPr>
        <w:t>,</w:t>
      </w:r>
      <w:r w:rsidR="00AE6C6F" w:rsidRPr="00A81A19">
        <w:rPr>
          <w:color w:val="auto"/>
        </w:rPr>
        <w:t xml:space="preserve"> </w:t>
      </w:r>
      <w:r w:rsidR="00097B99" w:rsidRPr="00A81A19">
        <w:rPr>
          <w:color w:val="000000" w:themeColor="text1"/>
        </w:rPr>
        <w:t>it is useful</w:t>
      </w:r>
      <w:r w:rsidR="005F1A54" w:rsidRPr="00A81A19">
        <w:rPr>
          <w:color w:val="0070C0"/>
        </w:rPr>
        <w:t xml:space="preserve"> </w:t>
      </w:r>
      <w:r w:rsidR="00AE6C6F" w:rsidRPr="00A81A19">
        <w:rPr>
          <w:color w:val="auto"/>
        </w:rPr>
        <w:t xml:space="preserve">to </w:t>
      </w:r>
      <w:r w:rsidR="00F62CA9" w:rsidRPr="00A81A19">
        <w:rPr>
          <w:color w:val="auto"/>
        </w:rPr>
        <w:t>ablate</w:t>
      </w:r>
      <w:r w:rsidR="00AE6C6F" w:rsidRPr="00A81A19">
        <w:rPr>
          <w:color w:val="auto"/>
        </w:rPr>
        <w:t xml:space="preserve"> </w:t>
      </w:r>
      <w:r w:rsidR="003C5825" w:rsidRPr="00A81A19">
        <w:rPr>
          <w:color w:val="auto"/>
        </w:rPr>
        <w:t xml:space="preserve">the </w:t>
      </w:r>
      <w:r w:rsidR="00AE6C6F" w:rsidRPr="00A81A19">
        <w:rPr>
          <w:color w:val="auto"/>
        </w:rPr>
        <w:t>neocortex very</w:t>
      </w:r>
      <w:r w:rsidR="003C5825" w:rsidRPr="00A81A19">
        <w:rPr>
          <w:color w:val="auto"/>
        </w:rPr>
        <w:t xml:space="preserve"> slowly using a 0.9 mm diameter needle and then switch to a </w:t>
      </w:r>
      <w:r w:rsidR="003C5825" w:rsidRPr="00A81A19">
        <w:rPr>
          <w:color w:val="000000" w:themeColor="text1"/>
        </w:rPr>
        <w:t>0.3-0.5 mm diameter (24</w:t>
      </w:r>
      <w:r w:rsidR="0067786A">
        <w:rPr>
          <w:color w:val="000000" w:themeColor="text1"/>
        </w:rPr>
        <w:t>-</w:t>
      </w:r>
      <w:r w:rsidR="0067786A" w:rsidRPr="00A81A19">
        <w:rPr>
          <w:color w:val="000000" w:themeColor="text1"/>
        </w:rPr>
        <w:t>29</w:t>
      </w:r>
      <w:r w:rsidR="0067786A">
        <w:rPr>
          <w:color w:val="000000" w:themeColor="text1"/>
        </w:rPr>
        <w:t xml:space="preserve"> </w:t>
      </w:r>
      <w:r w:rsidR="003C5825" w:rsidRPr="00A81A19">
        <w:rPr>
          <w:color w:val="000000" w:themeColor="text1"/>
        </w:rPr>
        <w:t xml:space="preserve">gauge) needle for </w:t>
      </w:r>
      <w:r w:rsidR="003C5825" w:rsidRPr="00A81A19">
        <w:rPr>
          <w:noProof/>
          <w:color w:val="000000" w:themeColor="text1"/>
        </w:rPr>
        <w:t>a finer</w:t>
      </w:r>
      <w:r w:rsidR="003C5825" w:rsidRPr="00A81A19">
        <w:rPr>
          <w:color w:val="000000" w:themeColor="text1"/>
        </w:rPr>
        <w:t xml:space="preserve"> control of suction</w:t>
      </w:r>
      <w:r w:rsidR="003B3482" w:rsidRPr="00A81A19">
        <w:rPr>
          <w:color w:val="000000" w:themeColor="text1"/>
        </w:rPr>
        <w:t xml:space="preserve"> when </w:t>
      </w:r>
      <w:r w:rsidR="000D279A" w:rsidRPr="00A81A19">
        <w:rPr>
          <w:color w:val="000000" w:themeColor="text1"/>
        </w:rPr>
        <w:t>remov</w:t>
      </w:r>
      <w:r w:rsidR="003C5825" w:rsidRPr="00A81A19">
        <w:rPr>
          <w:color w:val="000000" w:themeColor="text1"/>
        </w:rPr>
        <w:t>ing the</w:t>
      </w:r>
      <w:r w:rsidR="00D40FD2" w:rsidRPr="00A81A19">
        <w:rPr>
          <w:color w:val="000000" w:themeColor="text1"/>
        </w:rPr>
        <w:t xml:space="preserve"> most</w:t>
      </w:r>
      <w:r w:rsidR="003C5825" w:rsidRPr="00A81A19">
        <w:rPr>
          <w:color w:val="000000" w:themeColor="text1"/>
        </w:rPr>
        <w:t xml:space="preserve"> </w:t>
      </w:r>
      <w:r w:rsidR="00D40FD2" w:rsidRPr="00A81A19">
        <w:rPr>
          <w:color w:val="000000" w:themeColor="text1"/>
        </w:rPr>
        <w:t>dorsal</w:t>
      </w:r>
      <w:r w:rsidR="003C5825" w:rsidRPr="00A81A19">
        <w:rPr>
          <w:color w:val="000000" w:themeColor="text1"/>
        </w:rPr>
        <w:t xml:space="preserve"> fibers</w:t>
      </w:r>
      <w:r w:rsidR="003B3482" w:rsidRPr="00A81A19">
        <w:rPr>
          <w:color w:val="000000" w:themeColor="text1"/>
        </w:rPr>
        <w:t>.</w:t>
      </w:r>
      <w:r w:rsidR="003C5825" w:rsidRPr="00A81A19">
        <w:rPr>
          <w:color w:val="000000" w:themeColor="text1"/>
        </w:rPr>
        <w:t xml:space="preserve"> </w:t>
      </w:r>
      <w:r w:rsidR="007B33A9" w:rsidRPr="00A81A19">
        <w:rPr>
          <w:color w:val="000000" w:themeColor="text1"/>
        </w:rPr>
        <w:t>Alternatively,</w:t>
      </w:r>
      <w:r w:rsidR="003B3482" w:rsidRPr="00A81A19">
        <w:rPr>
          <w:color w:val="000000" w:themeColor="text1"/>
        </w:rPr>
        <w:t xml:space="preserve"> fine forceps </w:t>
      </w:r>
      <w:r w:rsidR="001D1E6D" w:rsidRPr="00A81A19">
        <w:rPr>
          <w:color w:val="000000" w:themeColor="text1"/>
        </w:rPr>
        <w:t xml:space="preserve">may be used </w:t>
      </w:r>
      <w:r w:rsidR="003B3482" w:rsidRPr="00A81A19">
        <w:rPr>
          <w:color w:val="000000" w:themeColor="text1"/>
        </w:rPr>
        <w:t xml:space="preserve">to </w:t>
      </w:r>
      <w:r w:rsidR="00C93970" w:rsidRPr="00A81A19">
        <w:rPr>
          <w:color w:val="000000" w:themeColor="text1"/>
        </w:rPr>
        <w:t>remove the</w:t>
      </w:r>
      <w:r w:rsidR="003B3482" w:rsidRPr="00A81A19">
        <w:rPr>
          <w:color w:val="000000" w:themeColor="text1"/>
        </w:rPr>
        <w:t xml:space="preserve"> remaining cortex after fiber exposure</w:t>
      </w:r>
      <w:r w:rsidR="00E61DAE" w:rsidRPr="00A81A19">
        <w:rPr>
          <w:color w:val="000000" w:themeColor="text1"/>
        </w:rPr>
        <w:fldChar w:fldCharType="begin"/>
      </w:r>
      <w:r w:rsidR="00E61DAE" w:rsidRPr="00A81A19">
        <w:rPr>
          <w:color w:val="000000" w:themeColor="text1"/>
        </w:rPr>
        <w:instrText xml:space="preserve"> ADDIN ZOTERO_ITEM CSL_CITATION {"citationID":"tAZyZufw","properties":{"formattedCitation":"\\super 36\\nosupersub{}","plainCitation":"36","noteIndex":0},"citationItems":[{"id":105,"uris":["http://zotero.org/users/local/ftzQ6viF/items/SBSTG3EB"],"uri":["http://zotero.org/users/local/ftzQ6viF/items/SBSTG3EB"],"itemData":{"id":105,"type":"article-journal","title":"Dysfunction of Somatostatin-Positive Interneurons Associated with Memory Deficits in an Alzheimer’s Disease Model","container-title":"Neuron","page":"114-125","volume":"92","issue":"1","source":"Crossref","abstract":"Alzheimer’s disease (AD) is characterized by cognitive decline and neuronal network dysfunction, but the underlying mechanisms remain unknown. In the hippocampus, microcircuit activity during learning and memory processes is tightly controlled by O-LM interneurons. Here, we investigated the effect of beta-amyloidosis on O-LM interneuron structural and functional connectivity, combining two-photon in vivo imaging of synaptic morphology, awake Ca2+ imaging, and retrograde mono-transsynaptic rabies tracing. We ﬁnd severely impaired synaptic rewiring that occurs on the O-LM interneuron input and output level in a mouse model of AD. Synaptic rewiring that occurs upon fear learning on O-LM interneuron input level is affected in mice with ADlike pathology. This process requires the release of acetylcholine from septo-hippocampal projections. We identify decreased cholinergic action on O-LM interneurons in APP/PS1 mice as a key pathomechanism that contributes to memory impairment in a mouse model, with potential relevance for human AD.","DOI":"10.1016/j.neuron.2016.08.034","ISSN":"08966273","language":"en","author":[{"family":"Schmid","given":"Lena C."},{"family":"Mittag","given":"Manuel"},{"family":"Poll","given":"Stefanie"},{"family":"Steffen","given":"Julia"},{"family":"Wagner","given":"Jens"},{"family":"Geis","given":"Hans-Rüdiger"},{"family":"Schwarz","given":"Inna"},{"family":"Schmidt","given":"Boris"},{"family":"Schwarz","given":"Martin K."},{"family":"Remy","given":"Stefan"},{"family":"Fuhrmann","given":"Martin"}],"issued":{"date-parts":[["2016",10]]}}}],"schema":"https://github.com/citation-style-language/schema/raw/master/csl-citation.json"} </w:instrText>
      </w:r>
      <w:r w:rsidR="00E61DAE" w:rsidRPr="00A81A19">
        <w:rPr>
          <w:color w:val="000000" w:themeColor="text1"/>
        </w:rPr>
        <w:fldChar w:fldCharType="separate"/>
      </w:r>
      <w:r w:rsidR="00E61DAE" w:rsidRPr="00A81A19">
        <w:rPr>
          <w:vertAlign w:val="superscript"/>
        </w:rPr>
        <w:t>36</w:t>
      </w:r>
      <w:r w:rsidR="00E61DAE" w:rsidRPr="00A81A19">
        <w:rPr>
          <w:color w:val="000000" w:themeColor="text1"/>
        </w:rPr>
        <w:fldChar w:fldCharType="end"/>
      </w:r>
      <w:r w:rsidR="003B3482" w:rsidRPr="00A81A19">
        <w:rPr>
          <w:color w:val="000000" w:themeColor="text1"/>
        </w:rPr>
        <w:t>.</w:t>
      </w:r>
    </w:p>
    <w:p w14:paraId="0BDC0B99" w14:textId="77777777" w:rsidR="0067786A" w:rsidRDefault="0067786A" w:rsidP="00A81A19">
      <w:pPr>
        <w:rPr>
          <w:color w:val="000000" w:themeColor="text1"/>
        </w:rPr>
      </w:pPr>
    </w:p>
    <w:p w14:paraId="2CC0644F" w14:textId="5B4547B0" w:rsidR="00AC0D4E" w:rsidRPr="00A81A19" w:rsidRDefault="003C5825" w:rsidP="00A81A19">
      <w:pPr>
        <w:rPr>
          <w:color w:val="000000" w:themeColor="text1"/>
        </w:rPr>
      </w:pPr>
      <w:r w:rsidRPr="00A81A19">
        <w:rPr>
          <w:color w:val="000000" w:themeColor="text1"/>
        </w:rPr>
        <w:t>Bleeding</w:t>
      </w:r>
      <w:r w:rsidR="007B33A9" w:rsidRPr="00A81A19">
        <w:rPr>
          <w:color w:val="000000" w:themeColor="text1"/>
        </w:rPr>
        <w:t xml:space="preserve"> </w:t>
      </w:r>
      <w:r w:rsidR="002824C7" w:rsidRPr="00A81A19">
        <w:rPr>
          <w:color w:val="000000" w:themeColor="text1"/>
        </w:rPr>
        <w:t xml:space="preserve">during surgery </w:t>
      </w:r>
      <w:r w:rsidR="007B33A9" w:rsidRPr="00A81A19">
        <w:rPr>
          <w:color w:val="000000" w:themeColor="text1"/>
        </w:rPr>
        <w:t>can be problematic</w:t>
      </w:r>
      <w:r w:rsidR="00A731D0" w:rsidRPr="00A81A19">
        <w:rPr>
          <w:color w:val="000000" w:themeColor="text1"/>
        </w:rPr>
        <w:t>,</w:t>
      </w:r>
      <w:r w:rsidR="002824C7" w:rsidRPr="00A81A19">
        <w:rPr>
          <w:color w:val="000000" w:themeColor="text1"/>
        </w:rPr>
        <w:t xml:space="preserve"> as blood obstructs the view.</w:t>
      </w:r>
      <w:r w:rsidR="007B33A9" w:rsidRPr="00A81A19">
        <w:rPr>
          <w:color w:val="000000" w:themeColor="text1"/>
        </w:rPr>
        <w:t xml:space="preserve"> </w:t>
      </w:r>
      <w:r w:rsidR="001D1E6D" w:rsidRPr="00A81A19">
        <w:rPr>
          <w:color w:val="000000" w:themeColor="text1"/>
        </w:rPr>
        <w:t>W</w:t>
      </w:r>
      <w:r w:rsidR="003610C6" w:rsidRPr="00A81A19">
        <w:rPr>
          <w:color w:val="000000" w:themeColor="text1"/>
        </w:rPr>
        <w:t>ait</w:t>
      </w:r>
      <w:r w:rsidR="001D1E6D" w:rsidRPr="00A81A19">
        <w:rPr>
          <w:color w:val="000000" w:themeColor="text1"/>
        </w:rPr>
        <w:t>ing</w:t>
      </w:r>
      <w:r w:rsidR="003610C6" w:rsidRPr="00A81A19">
        <w:rPr>
          <w:color w:val="000000" w:themeColor="text1"/>
        </w:rPr>
        <w:t xml:space="preserve"> for the clot to form and then</w:t>
      </w:r>
      <w:r w:rsidRPr="00A81A19">
        <w:rPr>
          <w:color w:val="000000" w:themeColor="text1"/>
        </w:rPr>
        <w:t xml:space="preserve"> </w:t>
      </w:r>
      <w:r w:rsidR="003610C6" w:rsidRPr="00A81A19">
        <w:rPr>
          <w:color w:val="000000" w:themeColor="text1"/>
        </w:rPr>
        <w:t>rins</w:t>
      </w:r>
      <w:r w:rsidR="001D1E6D" w:rsidRPr="00A81A19">
        <w:rPr>
          <w:color w:val="000000" w:themeColor="text1"/>
        </w:rPr>
        <w:t>ing</w:t>
      </w:r>
      <w:r w:rsidR="003610C6" w:rsidRPr="00A81A19">
        <w:rPr>
          <w:color w:val="000000" w:themeColor="text1"/>
        </w:rPr>
        <w:t xml:space="preserve"> </w:t>
      </w:r>
      <w:r w:rsidRPr="00A81A19">
        <w:rPr>
          <w:color w:val="000000" w:themeColor="text1"/>
        </w:rPr>
        <w:t>with saline</w:t>
      </w:r>
      <w:r w:rsidR="003610C6" w:rsidRPr="00A81A19">
        <w:rPr>
          <w:color w:val="000000" w:themeColor="text1"/>
        </w:rPr>
        <w:t xml:space="preserve"> to wash away residual blood</w:t>
      </w:r>
      <w:r w:rsidR="001D1E6D" w:rsidRPr="00A81A19">
        <w:rPr>
          <w:color w:val="000000" w:themeColor="text1"/>
        </w:rPr>
        <w:t xml:space="preserve"> is recommended</w:t>
      </w:r>
      <w:r w:rsidR="007B33A9" w:rsidRPr="00A81A19">
        <w:rPr>
          <w:color w:val="000000" w:themeColor="text1"/>
        </w:rPr>
        <w:t>.</w:t>
      </w:r>
      <w:r w:rsidR="002824C7" w:rsidRPr="00A81A19">
        <w:rPr>
          <w:color w:val="000000" w:themeColor="text1"/>
        </w:rPr>
        <w:t xml:space="preserve"> Repeat as necessary.</w:t>
      </w:r>
    </w:p>
    <w:p w14:paraId="6D580F74" w14:textId="77777777" w:rsidR="0067786A" w:rsidRDefault="0067786A" w:rsidP="00A81A19">
      <w:pPr>
        <w:rPr>
          <w:color w:val="000000" w:themeColor="text1"/>
        </w:rPr>
      </w:pPr>
    </w:p>
    <w:p w14:paraId="6BD4F3C1" w14:textId="7AE993EE" w:rsidR="00617992" w:rsidRPr="00A81A19" w:rsidRDefault="00F62CA9" w:rsidP="00A81A19">
      <w:pPr>
        <w:rPr>
          <w:color w:val="000000" w:themeColor="text1"/>
        </w:rPr>
      </w:pPr>
      <w:r w:rsidRPr="00A81A19">
        <w:rPr>
          <w:color w:val="000000" w:themeColor="text1"/>
        </w:rPr>
        <w:t>A snug fit between the cannula and the craniotomy helps</w:t>
      </w:r>
      <w:r w:rsidR="00C93970" w:rsidRPr="00A81A19">
        <w:rPr>
          <w:color w:val="000000" w:themeColor="text1"/>
        </w:rPr>
        <w:t xml:space="preserve"> </w:t>
      </w:r>
      <w:r w:rsidR="005416AA" w:rsidRPr="00A81A19">
        <w:rPr>
          <w:color w:val="000000" w:themeColor="text1"/>
        </w:rPr>
        <w:t xml:space="preserve">increase </w:t>
      </w:r>
      <w:r w:rsidR="00C93970" w:rsidRPr="00A81A19">
        <w:rPr>
          <w:color w:val="000000" w:themeColor="text1"/>
        </w:rPr>
        <w:t>the stability of the preparation</w:t>
      </w:r>
      <w:r w:rsidRPr="00A81A19">
        <w:rPr>
          <w:color w:val="000000" w:themeColor="text1"/>
        </w:rPr>
        <w:t xml:space="preserve"> by</w:t>
      </w:r>
      <w:r w:rsidR="00970319" w:rsidRPr="00A81A19">
        <w:rPr>
          <w:color w:val="000000" w:themeColor="text1"/>
        </w:rPr>
        <w:t xml:space="preserve"> keeping the</w:t>
      </w:r>
      <w:r w:rsidR="002E7C5A" w:rsidRPr="00A81A19">
        <w:rPr>
          <w:color w:val="000000" w:themeColor="text1"/>
        </w:rPr>
        <w:t xml:space="preserve"> cannula in place</w:t>
      </w:r>
      <w:r w:rsidR="00970319" w:rsidRPr="00A81A19">
        <w:rPr>
          <w:color w:val="000000" w:themeColor="text1"/>
        </w:rPr>
        <w:t xml:space="preserve"> before application of the </w:t>
      </w:r>
      <w:r w:rsidR="00B85586" w:rsidRPr="00A81A19">
        <w:rPr>
          <w:color w:val="000000" w:themeColor="text1"/>
        </w:rPr>
        <w:t>cement</w:t>
      </w:r>
      <w:r w:rsidR="005416AA" w:rsidRPr="00A81A19">
        <w:rPr>
          <w:color w:val="000000" w:themeColor="text1"/>
        </w:rPr>
        <w:t>,</w:t>
      </w:r>
      <w:r w:rsidRPr="00A81A19">
        <w:rPr>
          <w:color w:val="000000" w:themeColor="text1"/>
        </w:rPr>
        <w:t xml:space="preserve"> especially if</w:t>
      </w:r>
      <w:r w:rsidR="00970319" w:rsidRPr="00A81A19">
        <w:rPr>
          <w:color w:val="000000" w:themeColor="text1"/>
        </w:rPr>
        <w:t xml:space="preserve"> the outer rim of the </w:t>
      </w:r>
      <w:r w:rsidR="00D40FD2" w:rsidRPr="00A81A19">
        <w:rPr>
          <w:color w:val="000000" w:themeColor="text1"/>
        </w:rPr>
        <w:t>cannula</w:t>
      </w:r>
      <w:r w:rsidR="00970319" w:rsidRPr="00A81A19">
        <w:rPr>
          <w:color w:val="000000" w:themeColor="text1"/>
        </w:rPr>
        <w:t xml:space="preserve"> is fl</w:t>
      </w:r>
      <w:r w:rsidR="008567B9" w:rsidRPr="00A81A19">
        <w:rPr>
          <w:color w:val="000000" w:themeColor="text1"/>
        </w:rPr>
        <w:t>u</w:t>
      </w:r>
      <w:r w:rsidR="00970319" w:rsidRPr="00A81A19">
        <w:rPr>
          <w:color w:val="000000" w:themeColor="text1"/>
        </w:rPr>
        <w:t xml:space="preserve">sh with the skull. </w:t>
      </w:r>
      <w:r w:rsidR="001D1E6D" w:rsidRPr="00A81A19">
        <w:rPr>
          <w:color w:val="000000" w:themeColor="text1"/>
        </w:rPr>
        <w:t>Since</w:t>
      </w:r>
      <w:r w:rsidR="00970319" w:rsidRPr="00A81A19">
        <w:rPr>
          <w:color w:val="000000" w:themeColor="text1"/>
        </w:rPr>
        <w:t xml:space="preserve"> the sizes of the</w:t>
      </w:r>
      <w:r w:rsidR="002E7C5A" w:rsidRPr="00A81A19">
        <w:rPr>
          <w:color w:val="000000" w:themeColor="text1"/>
        </w:rPr>
        <w:t xml:space="preserve"> trephine drill and </w:t>
      </w:r>
      <w:r w:rsidR="00970319" w:rsidRPr="00A81A19">
        <w:rPr>
          <w:color w:val="000000" w:themeColor="text1"/>
        </w:rPr>
        <w:t xml:space="preserve">the </w:t>
      </w:r>
      <w:r w:rsidR="002E7C5A" w:rsidRPr="00A81A19">
        <w:rPr>
          <w:color w:val="000000" w:themeColor="text1"/>
        </w:rPr>
        <w:t>cannul</w:t>
      </w:r>
      <w:r w:rsidRPr="00A81A19">
        <w:rPr>
          <w:color w:val="000000" w:themeColor="text1"/>
        </w:rPr>
        <w:t>a</w:t>
      </w:r>
      <w:r w:rsidR="001D1E6D" w:rsidRPr="00A81A19">
        <w:rPr>
          <w:color w:val="000000" w:themeColor="text1"/>
        </w:rPr>
        <w:t xml:space="preserve"> are matched</w:t>
      </w:r>
      <w:r w:rsidR="002E7C5A" w:rsidRPr="00A81A19">
        <w:rPr>
          <w:color w:val="000000" w:themeColor="text1"/>
        </w:rPr>
        <w:t xml:space="preserve">, a </w:t>
      </w:r>
      <w:r w:rsidR="00970319" w:rsidRPr="00A81A19">
        <w:rPr>
          <w:color w:val="000000" w:themeColor="text1"/>
        </w:rPr>
        <w:t xml:space="preserve">loose fit </w:t>
      </w:r>
      <w:r w:rsidR="002E7C5A" w:rsidRPr="00A81A19">
        <w:rPr>
          <w:color w:val="000000" w:themeColor="text1"/>
        </w:rPr>
        <w:t xml:space="preserve">can arise </w:t>
      </w:r>
      <w:r w:rsidR="00970319" w:rsidRPr="00A81A19">
        <w:rPr>
          <w:color w:val="000000" w:themeColor="text1"/>
        </w:rPr>
        <w:t xml:space="preserve">because of </w:t>
      </w:r>
      <w:r w:rsidRPr="00A81A19">
        <w:rPr>
          <w:color w:val="000000" w:themeColor="text1"/>
        </w:rPr>
        <w:t>irregularities on the side</w:t>
      </w:r>
      <w:r w:rsidR="00E234E4" w:rsidRPr="00A81A19">
        <w:rPr>
          <w:color w:val="000000" w:themeColor="text1"/>
        </w:rPr>
        <w:t xml:space="preserve"> of</w:t>
      </w:r>
      <w:r w:rsidR="002E7C5A" w:rsidRPr="00A81A19">
        <w:rPr>
          <w:color w:val="000000" w:themeColor="text1"/>
        </w:rPr>
        <w:t xml:space="preserve"> the cannula</w:t>
      </w:r>
      <w:r w:rsidRPr="00A81A19">
        <w:rPr>
          <w:color w:val="000000" w:themeColor="text1"/>
        </w:rPr>
        <w:t xml:space="preserve"> - </w:t>
      </w:r>
      <w:r w:rsidR="002E7C5A" w:rsidRPr="00A81A19">
        <w:rPr>
          <w:color w:val="000000" w:themeColor="text1"/>
        </w:rPr>
        <w:t xml:space="preserve">which </w:t>
      </w:r>
      <w:r w:rsidRPr="00A81A19">
        <w:rPr>
          <w:color w:val="000000" w:themeColor="text1"/>
        </w:rPr>
        <w:t>require slightly</w:t>
      </w:r>
      <w:r w:rsidR="00D40FD2" w:rsidRPr="00A81A19">
        <w:rPr>
          <w:color w:val="000000" w:themeColor="text1"/>
        </w:rPr>
        <w:t xml:space="preserve"> </w:t>
      </w:r>
      <w:r w:rsidRPr="00A81A19">
        <w:rPr>
          <w:color w:val="000000" w:themeColor="text1"/>
        </w:rPr>
        <w:t>larger</w:t>
      </w:r>
      <w:r w:rsidR="0004520D" w:rsidRPr="00A81A19">
        <w:rPr>
          <w:color w:val="000000" w:themeColor="text1"/>
        </w:rPr>
        <w:t xml:space="preserve"> craniotom</w:t>
      </w:r>
      <w:r w:rsidRPr="00A81A19">
        <w:rPr>
          <w:color w:val="000000" w:themeColor="text1"/>
        </w:rPr>
        <w:t>ies</w:t>
      </w:r>
      <w:r w:rsidR="0004520D" w:rsidRPr="00A81A19">
        <w:rPr>
          <w:color w:val="000000" w:themeColor="text1"/>
        </w:rPr>
        <w:t xml:space="preserve"> </w:t>
      </w:r>
      <w:r w:rsidRPr="00A81A19">
        <w:rPr>
          <w:color w:val="000000" w:themeColor="text1"/>
        </w:rPr>
        <w:t>to fit</w:t>
      </w:r>
      <w:r w:rsidR="0004520D" w:rsidRPr="00A81A19">
        <w:rPr>
          <w:color w:val="000000" w:themeColor="text1"/>
        </w:rPr>
        <w:t xml:space="preserve"> (see </w:t>
      </w:r>
      <w:r w:rsidR="0067786A">
        <w:rPr>
          <w:color w:val="000000" w:themeColor="text1"/>
        </w:rPr>
        <w:t xml:space="preserve">step </w:t>
      </w:r>
      <w:r w:rsidR="0004520D" w:rsidRPr="00A81A19">
        <w:rPr>
          <w:color w:val="000000" w:themeColor="text1"/>
        </w:rPr>
        <w:t>2.3.14</w:t>
      </w:r>
      <w:r w:rsidR="002E7C5A" w:rsidRPr="00A81A19">
        <w:rPr>
          <w:color w:val="000000" w:themeColor="text1"/>
        </w:rPr>
        <w:t>)</w:t>
      </w:r>
      <w:r w:rsidRPr="00A81A19">
        <w:rPr>
          <w:color w:val="000000" w:themeColor="text1"/>
        </w:rPr>
        <w:t xml:space="preserve"> -</w:t>
      </w:r>
      <w:r w:rsidR="00970319" w:rsidRPr="00A81A19">
        <w:rPr>
          <w:color w:val="000000" w:themeColor="text1"/>
        </w:rPr>
        <w:t xml:space="preserve"> or</w:t>
      </w:r>
      <w:r w:rsidR="002E7C5A" w:rsidRPr="00A81A19">
        <w:rPr>
          <w:color w:val="000000" w:themeColor="text1"/>
        </w:rPr>
        <w:t xml:space="preserve"> from an irregular craniotomy. </w:t>
      </w:r>
      <w:r w:rsidR="001D1E6D" w:rsidRPr="00A81A19">
        <w:rPr>
          <w:color w:val="000000" w:themeColor="text1"/>
        </w:rPr>
        <w:t>A</w:t>
      </w:r>
      <w:r w:rsidR="00970319" w:rsidRPr="00A81A19">
        <w:rPr>
          <w:color w:val="000000" w:themeColor="text1"/>
        </w:rPr>
        <w:t xml:space="preserve">ny </w:t>
      </w:r>
      <w:r w:rsidR="002E7C5A" w:rsidRPr="00A81A19">
        <w:rPr>
          <w:color w:val="000000" w:themeColor="text1"/>
        </w:rPr>
        <w:t>cannula irregularities</w:t>
      </w:r>
      <w:r w:rsidR="00970319" w:rsidRPr="00A81A19">
        <w:rPr>
          <w:color w:val="000000" w:themeColor="text1"/>
        </w:rPr>
        <w:t xml:space="preserve"> </w:t>
      </w:r>
      <w:r w:rsidR="001D1E6D" w:rsidRPr="00A81A19">
        <w:rPr>
          <w:color w:val="000000" w:themeColor="text1"/>
        </w:rPr>
        <w:t xml:space="preserve">must be filed off </w:t>
      </w:r>
      <w:r w:rsidR="00776048" w:rsidRPr="00A81A19">
        <w:rPr>
          <w:color w:val="000000" w:themeColor="text1"/>
        </w:rPr>
        <w:t xml:space="preserve">(steps 1.3 and 1.12) </w:t>
      </w:r>
      <w:r w:rsidR="00970319" w:rsidRPr="00A81A19">
        <w:rPr>
          <w:color w:val="000000" w:themeColor="text1"/>
        </w:rPr>
        <w:t>and</w:t>
      </w:r>
      <w:r w:rsidR="007C67D4" w:rsidRPr="00A81A19">
        <w:rPr>
          <w:color w:val="000000" w:themeColor="text1"/>
        </w:rPr>
        <w:t xml:space="preserve"> the trephine</w:t>
      </w:r>
      <w:r w:rsidR="00970319" w:rsidRPr="00A81A19">
        <w:rPr>
          <w:color w:val="000000" w:themeColor="text1"/>
        </w:rPr>
        <w:t xml:space="preserve"> </w:t>
      </w:r>
      <w:r w:rsidR="00FA00BF" w:rsidRPr="00A81A19">
        <w:rPr>
          <w:color w:val="000000" w:themeColor="text1"/>
        </w:rPr>
        <w:t xml:space="preserve">must be </w:t>
      </w:r>
      <w:r w:rsidR="001D1E6D" w:rsidRPr="00A81A19">
        <w:rPr>
          <w:color w:val="000000" w:themeColor="text1"/>
        </w:rPr>
        <w:t xml:space="preserve">held </w:t>
      </w:r>
      <w:r w:rsidR="00970319" w:rsidRPr="00A81A19">
        <w:rPr>
          <w:color w:val="000000" w:themeColor="text1"/>
        </w:rPr>
        <w:t>perpendicul</w:t>
      </w:r>
      <w:r w:rsidRPr="00A81A19">
        <w:rPr>
          <w:color w:val="000000" w:themeColor="text1"/>
        </w:rPr>
        <w:t>a</w:t>
      </w:r>
      <w:r w:rsidR="00970319" w:rsidRPr="00A81A19">
        <w:rPr>
          <w:color w:val="000000" w:themeColor="text1"/>
        </w:rPr>
        <w:t>r to the skull</w:t>
      </w:r>
      <w:r w:rsidR="007C67D4" w:rsidRPr="00A81A19">
        <w:rPr>
          <w:color w:val="000000" w:themeColor="text1"/>
        </w:rPr>
        <w:t xml:space="preserve"> </w:t>
      </w:r>
      <w:r w:rsidR="00342FFB" w:rsidRPr="00A81A19">
        <w:rPr>
          <w:color w:val="000000" w:themeColor="text1"/>
        </w:rPr>
        <w:t>until the craniotomy is completed</w:t>
      </w:r>
      <w:r w:rsidR="00AC0D4E" w:rsidRPr="00A81A19">
        <w:rPr>
          <w:color w:val="000000" w:themeColor="text1"/>
        </w:rPr>
        <w:t xml:space="preserve"> (step 2.3.1</w:t>
      </w:r>
      <w:r w:rsidR="000679BA" w:rsidRPr="00A81A19">
        <w:rPr>
          <w:color w:val="000000" w:themeColor="text1"/>
        </w:rPr>
        <w:t>2</w:t>
      </w:r>
      <w:r w:rsidR="00AC0D4E" w:rsidRPr="00A81A19">
        <w:rPr>
          <w:color w:val="000000" w:themeColor="text1"/>
        </w:rPr>
        <w:t>)</w:t>
      </w:r>
      <w:r w:rsidR="00970319" w:rsidRPr="00A81A19">
        <w:rPr>
          <w:color w:val="000000" w:themeColor="text1"/>
        </w:rPr>
        <w:t xml:space="preserve">. Removing the trephine </w:t>
      </w:r>
      <w:r w:rsidR="00342FFB" w:rsidRPr="00A81A19">
        <w:rPr>
          <w:color w:val="000000" w:themeColor="text1"/>
        </w:rPr>
        <w:t>from the skull</w:t>
      </w:r>
      <w:r w:rsidR="00970319" w:rsidRPr="00A81A19">
        <w:rPr>
          <w:color w:val="000000" w:themeColor="text1"/>
        </w:rPr>
        <w:t xml:space="preserve"> before the craniotomy is completed </w:t>
      </w:r>
      <w:r w:rsidR="00D01A88" w:rsidRPr="00A81A19">
        <w:rPr>
          <w:color w:val="000000" w:themeColor="text1"/>
        </w:rPr>
        <w:t xml:space="preserve">may </w:t>
      </w:r>
      <w:r w:rsidR="00970319" w:rsidRPr="00A81A19">
        <w:rPr>
          <w:color w:val="000000" w:themeColor="text1"/>
        </w:rPr>
        <w:t xml:space="preserve">result in irregular </w:t>
      </w:r>
      <w:r w:rsidRPr="00A81A19">
        <w:rPr>
          <w:color w:val="000000" w:themeColor="text1"/>
        </w:rPr>
        <w:t>craniotomies</w:t>
      </w:r>
      <w:r w:rsidR="00D2684D" w:rsidRPr="00A81A19">
        <w:rPr>
          <w:color w:val="000000" w:themeColor="text1"/>
        </w:rPr>
        <w:t>.</w:t>
      </w:r>
    </w:p>
    <w:p w14:paraId="3E0E1B3C" w14:textId="77777777" w:rsidR="00641A34" w:rsidRPr="00A81A19" w:rsidRDefault="00641A34" w:rsidP="00A81A19">
      <w:pPr>
        <w:rPr>
          <w:bCs/>
          <w:color w:val="808080"/>
        </w:rPr>
      </w:pPr>
    </w:p>
    <w:p w14:paraId="71E319ED" w14:textId="0DF00D03" w:rsidR="0067786A" w:rsidRPr="0067786A" w:rsidRDefault="00461080" w:rsidP="00A81A19">
      <w:pPr>
        <w:rPr>
          <w:b/>
          <w:color w:val="auto"/>
        </w:rPr>
      </w:pPr>
      <w:r w:rsidRPr="0067786A">
        <w:rPr>
          <w:b/>
          <w:color w:val="auto"/>
        </w:rPr>
        <w:t>Limitations</w:t>
      </w:r>
      <w:r w:rsidR="0067786A" w:rsidRPr="0067786A">
        <w:rPr>
          <w:b/>
          <w:color w:val="auto"/>
        </w:rPr>
        <w:t>-</w:t>
      </w:r>
      <w:r w:rsidRPr="0067786A">
        <w:rPr>
          <w:b/>
          <w:color w:val="000000" w:themeColor="text1"/>
        </w:rPr>
        <w:t xml:space="preserve">Invasiveness </w:t>
      </w:r>
      <w:r w:rsidR="005F1FC9" w:rsidRPr="0067786A">
        <w:rPr>
          <w:b/>
          <w:color w:val="000000" w:themeColor="text1"/>
        </w:rPr>
        <w:t xml:space="preserve">and stability </w:t>
      </w:r>
      <w:r w:rsidRPr="0067786A">
        <w:rPr>
          <w:b/>
          <w:color w:val="000000" w:themeColor="text1"/>
        </w:rPr>
        <w:t xml:space="preserve">of the preparation. </w:t>
      </w:r>
    </w:p>
    <w:p w14:paraId="5BC857DE" w14:textId="4847C9F6" w:rsidR="005F1FC9" w:rsidRDefault="00782240" w:rsidP="00A81A19">
      <w:pPr>
        <w:rPr>
          <w:color w:val="000000" w:themeColor="text1"/>
        </w:rPr>
      </w:pPr>
      <w:r w:rsidRPr="00A81A19">
        <w:rPr>
          <w:color w:val="000000" w:themeColor="text1"/>
        </w:rPr>
        <w:t>I</w:t>
      </w:r>
      <w:r w:rsidR="00461080" w:rsidRPr="00A81A19">
        <w:rPr>
          <w:color w:val="000000" w:themeColor="text1"/>
        </w:rPr>
        <w:t xml:space="preserve">t is difficult to evaluate the effect of cortical ablation as it is </w:t>
      </w:r>
      <w:r w:rsidR="008567B9" w:rsidRPr="00A81A19">
        <w:rPr>
          <w:color w:val="000000" w:themeColor="text1"/>
        </w:rPr>
        <w:t>arduous</w:t>
      </w:r>
      <w:r w:rsidR="00461080" w:rsidRPr="00A81A19">
        <w:rPr>
          <w:color w:val="000000" w:themeColor="text1"/>
        </w:rPr>
        <w:t xml:space="preserve"> to</w:t>
      </w:r>
      <w:r w:rsidR="00D85569" w:rsidRPr="00A81A19">
        <w:rPr>
          <w:color w:val="000000" w:themeColor="text1"/>
        </w:rPr>
        <w:t xml:space="preserve"> precisely</w:t>
      </w:r>
      <w:r w:rsidR="00461080" w:rsidRPr="00A81A19">
        <w:rPr>
          <w:color w:val="000000" w:themeColor="text1"/>
        </w:rPr>
        <w:t xml:space="preserve"> define the areas affected directly and indirectly. In general, the surgery removes part of </w:t>
      </w:r>
      <w:r w:rsidR="005416AA" w:rsidRPr="00A81A19">
        <w:rPr>
          <w:color w:val="000000" w:themeColor="text1"/>
        </w:rPr>
        <w:t xml:space="preserve">the </w:t>
      </w:r>
      <w:r w:rsidR="00461080" w:rsidRPr="00A81A19">
        <w:rPr>
          <w:color w:val="000000" w:themeColor="text1"/>
        </w:rPr>
        <w:t xml:space="preserve">parietal cortex and part of </w:t>
      </w:r>
      <w:r w:rsidR="005416AA" w:rsidRPr="00A81A19">
        <w:rPr>
          <w:color w:val="000000" w:themeColor="text1"/>
        </w:rPr>
        <w:t xml:space="preserve">the </w:t>
      </w:r>
      <w:r w:rsidR="00461080" w:rsidRPr="00A81A19">
        <w:rPr>
          <w:color w:val="000000" w:themeColor="text1"/>
        </w:rPr>
        <w:t>visual and hindlim</w:t>
      </w:r>
      <w:r w:rsidR="00932F2C" w:rsidRPr="00A81A19">
        <w:rPr>
          <w:color w:val="000000" w:themeColor="text1"/>
        </w:rPr>
        <w:t xml:space="preserve">b </w:t>
      </w:r>
      <w:r w:rsidR="00461080" w:rsidRPr="00A81A19">
        <w:rPr>
          <w:color w:val="000000" w:themeColor="text1"/>
        </w:rPr>
        <w:t>sensory cortex</w:t>
      </w:r>
      <w:r w:rsidR="00E61DAE" w:rsidRPr="00A81A19">
        <w:rPr>
          <w:color w:val="000000" w:themeColor="text1"/>
        </w:rPr>
        <w:fldChar w:fldCharType="begin"/>
      </w:r>
      <w:r w:rsidR="00E61DAE" w:rsidRPr="00A81A19">
        <w:rPr>
          <w:color w:val="000000" w:themeColor="text1"/>
        </w:rPr>
        <w:instrText xml:space="preserve"> ADDIN ZOTERO_ITEM CSL_CITATION {"citationID":"AY7zSfPL","properties":{"formattedCitation":"\\super 21\\nosupersub{}","plainCitation":"21","noteIndex":0},"citationItems":[{"id":76,"uris":["http://zotero.org/users/local/ftzQ6viF/items/6WTXDBZP"],"uri":["http://zotero.org/users/local/ftzQ6viF/items/6WTXDBZP"],"itemData":{"id":76,"type":"article-journal","title":"Functional imaging of hippocampal place cells at cellular resolution during virtual navigation","container-title":"Nature Neuroscience","page":"1433-1440","volume":"13","issue":"11","source":"Crossref","abstract":"Spatial navigation is a widely employed behavior in rodent studies of neuronal circuits underlying cognition, learning and memory. In vivo microscopy combined with genetically-encoded indicators provides important new tools to study neuronal circuits, but has been technically difficult to apply during navigation. We describe methods to image the activity of hippocampal CA1 neurons with sub-cellular resolution in behaving mice. Neurons expressing the genetically encoded calcium indicator GCaMP3 were imaged through a chronic hippocampal window. Headfixed mice performed spatial behaviors within a setup combining a virtual reality system and a custom built two-photon microscope. Populations of place cells were optically identified, and the correlation between the location of their place fields in the virtual environment and their anatomical location in the local circuit was measured. The combination of virtual reality and highresolution functional imaging should allow for a new generation of studies to probe neuronal circuit dynamics during behavior.","DOI":"10.1038/nn.2648","ISSN":"1097-6256, 1546-1726","language":"en","author":[{"family":"Dombeck","given":"Daniel A"},{"family":"Harvey","given":"Christopher D"},{"family":"Tian","given":"Lin"},{"family":"Looger","given":"Loren L"},{"family":"Tank","given":"David W"}],"issued":{"date-parts":[["2010",11]]}}}],"schema":"https://github.com/citation-style-language/schema/raw/master/csl-citation.json"} </w:instrText>
      </w:r>
      <w:r w:rsidR="00E61DAE" w:rsidRPr="00A81A19">
        <w:rPr>
          <w:color w:val="000000" w:themeColor="text1"/>
        </w:rPr>
        <w:fldChar w:fldCharType="separate"/>
      </w:r>
      <w:r w:rsidR="00E61DAE" w:rsidRPr="00A81A19">
        <w:rPr>
          <w:vertAlign w:val="superscript"/>
        </w:rPr>
        <w:t>21</w:t>
      </w:r>
      <w:r w:rsidR="00E61DAE" w:rsidRPr="00A81A19">
        <w:rPr>
          <w:color w:val="000000" w:themeColor="text1"/>
        </w:rPr>
        <w:fldChar w:fldCharType="end"/>
      </w:r>
      <w:r w:rsidR="002440BA" w:rsidRPr="00A81A19">
        <w:rPr>
          <w:color w:val="000000" w:themeColor="text1"/>
        </w:rPr>
        <w:t>. T</w:t>
      </w:r>
      <w:r w:rsidR="00461080" w:rsidRPr="00A81A19">
        <w:rPr>
          <w:color w:val="000000" w:themeColor="text1"/>
        </w:rPr>
        <w:t xml:space="preserve">he ablated cortex does not directly project to </w:t>
      </w:r>
      <w:r w:rsidR="001D1E6D" w:rsidRPr="00A81A19">
        <w:rPr>
          <w:color w:val="000000" w:themeColor="text1"/>
        </w:rPr>
        <w:t xml:space="preserve">the </w:t>
      </w:r>
      <w:r w:rsidR="00461080" w:rsidRPr="00A81A19">
        <w:rPr>
          <w:color w:val="000000" w:themeColor="text1"/>
        </w:rPr>
        <w:t xml:space="preserve">hippocampus and hippocampal tissue is neither touched nor injured. Importantly, it has been shown that implantation of an imaging cannula does not </w:t>
      </w:r>
      <w:r w:rsidR="005416AA" w:rsidRPr="00A81A19">
        <w:rPr>
          <w:color w:val="000000" w:themeColor="text1"/>
        </w:rPr>
        <w:t xml:space="preserve">grossly </w:t>
      </w:r>
      <w:r w:rsidR="00461080" w:rsidRPr="00A81A19">
        <w:rPr>
          <w:color w:val="000000" w:themeColor="text1"/>
        </w:rPr>
        <w:t>alter hippocampal function and specifically hippocampal-dependent learning</w:t>
      </w:r>
      <w:r w:rsidR="00E61DAE" w:rsidRPr="00A81A19">
        <w:rPr>
          <w:color w:val="000000" w:themeColor="text1"/>
        </w:rPr>
        <w:fldChar w:fldCharType="begin"/>
      </w:r>
      <w:r w:rsidR="00E61DAE" w:rsidRPr="00A81A19">
        <w:rPr>
          <w:color w:val="000000" w:themeColor="text1"/>
        </w:rPr>
        <w:instrText xml:space="preserve"> ADDIN ZOTERO_ITEM CSL_CITATION {"citationID":"pTRYOjb9","properties":{"formattedCitation":"\\super 21,36\\uc0\\u8211{}39\\nosupersub{}","plainCitation":"21,36–39","noteIndex":0},"citationItems":[{"id":76,"uris":["http://zotero.org/users/local/ftzQ6viF/items/6WTXDBZP"],"uri":["http://zotero.org/users/local/ftzQ6viF/items/6WTXDBZP"],"itemData":{"id":76,"type":"article-journal","title":"Functional imaging of hippocampal place cells at cellular resolution during virtual navigation","container-title":"Nature Neuroscience","page":"1433-1440","volume":"13","issue":"11","source":"Crossref","abstract":"Spatial navigation is a widely employed behavior in rodent studies of neuronal circuits underlying cognition, learning and memory. In vivo microscopy combined with genetically-encoded indicators provides important new tools to study neuronal circuits, but has been technically difficult to apply during navigation. We describe methods to image the activity of hippocampal CA1 neurons with sub-cellular resolution in behaving mice. Neurons expressing the genetically encoded calcium indicator GCaMP3 were imaged through a chronic hippocampal window. Headfixed mice performed spatial behaviors within a setup combining a virtual reality system and a custom built two-photon microscope. Populations of place cells were optically identified, and the correlation between the location of their place fields in the virtual environment and their anatomical location in the local circuit was measured. The combination of virtual reality and highresolution functional imaging should allow for a new generation of studies to probe neuronal circuit dynamics during behavior.","DOI":"10.1038/nn.2648","ISSN":"1097-6256, 1546-1726","language":"en","author":[{"family":"Dombeck","given":"Daniel A"},{"family":"Harvey","given":"Christopher D"},{"family":"Tian","given":"Lin"},{"family":"Looger","given":"Loren L"},{"family":"Tank","given":"David W"}],"issued":{"date-parts":[["2010",11]]}}},{"id":105,"uris":["http://zotero.org/users/local/ftzQ6viF/items/SBSTG3EB"],"uri":["http://zotero.org/users/local/ftzQ6viF/items/SBSTG3EB"],"itemData":{"id":105,"type":"article-journal","title":"Dysfunction of Somatostatin-Positive Interneurons Associated with Memory Deficits in an Alzheimer’s Disease Model","container-title":"Neuron","page":"114-125","volume":"92","issue":"1","source":"Crossref","abstract":"Alzheimer’s disease (AD) is characterized by cognitive decline and neuronal network dysfunction, but the underlying mechanisms remain unknown. In the hippocampus, microcircuit activity during learning and memory processes is tightly controlled by O-LM interneurons. Here, we investigated the effect of beta-amyloidosis on O-LM interneuron structural and functional connectivity, combining two-photon in vivo imaging of synaptic morphology, awake Ca2+ imaging, and retrograde mono-transsynaptic rabies tracing. We ﬁnd severely impaired synaptic rewiring that occurs on the O-LM interneuron input and output level in a mouse model of AD. Synaptic rewiring that occurs upon fear learning on O-LM interneuron input level is affected in mice with ADlike pathology. This process requires the release of acetylcholine from septo-hippocampal projections. We identify decreased cholinergic action on O-LM interneurons in APP/PS1 mice as a key pathomechanism that contributes to memory impairment in a mouse model, with potential relevance for human AD.","DOI":"10.1016/j.neuron.2016.08.034","ISSN":"08966273","language":"en","author":[{"family":"Schmid","given":"Lena C."},{"family":"Mittag","given":"Manuel"},{"family":"Poll","given":"Stefanie"},{"family":"Steffen","given":"Julia"},{"family":"Wagner","given":"Jens"},{"family":"Geis","given":"Hans-Rüdiger"},{"family":"Schwarz","given":"Inna"},{"family":"Schmidt","given":"Boris"},{"family":"Schwarz","given":"Martin K."},{"family":"Remy","given":"Stefan"},{"family":"Fuhrmann","given":"Martin"}],"issued":{"date-parts":[["2016",10]]}}},{"id":90,"uris":["http://zotero.org/users/local/ftzQ6viF/items/7PUCUAGY"],"uri":["http://zotero.org/users/local/ftzQ6viF/items/7PUCUAGY"],"itemData":{"id":90,"type":"article-journal","title":"Septo-hippocampal GABAergic signaling across multiple modalities in awake mice","container-title":"Nature Neuroscience","page":"1182-1184","volume":"16","issue":"9","source":"Crossref","DOI":"10.1038/nn.3482","ISSN":"1097-6256, 1546-1726","language":"en","author":[{"family":"Kaifosh","given":"Patrick"},{"family":"Lovett-Barron","given":"Matthew"},{"family":"Turi","given":"Gergely F"},{"family":"Reardon","given":"Thomas R"},{"family":"Losonczy","given":"Attila"}],"issued":{"date-parts":[["2013",9]]}}},{"id":98,"uris":["http://zotero.org/users/local/ftzQ6viF/items/4YF6Y7D2"],"uri":["http://zotero.org/users/local/ftzQ6viF/items/4YF6Y7D2"],"itemData":{"id":98,"type":"article-journal","title":"Dendritic Inhibition in the Hippocampus Supports Fear Learning","container-title":"Science","page":"857-863","volume":"343","issue":"6173","source":"Crossref","DOI":"10.1126/science.1247485","ISSN":"0036-8075, 1095-9203","language":"en","author":[{"family":"Lovett-Barron","given":"M."},{"family":"Kaifosh","given":"P."},{"family":"Kheirbek","given":"M. A."},{"family":"Danielson","given":"N."},{"family":"Zaremba","given":"J. D."},{"family":"Reardon","given":"T. R."},{"family":"Turi","given":"G. F."},{"family":"Hen","given":"R."},{"family":"Zemelman","given":"B. V."},{"family":"Losonczy","given":"A."}],"issued":{"date-parts":[["2014",2,21]]}}},{"id":82,"uris":["http://zotero.org/users/local/ftzQ6viF/items/4LDMGP96"],"uri":["http://zotero.org/users/local/ftzQ6viF/items/4LDMGP96"],"itemData":{"id":82,"type":"article-journal","title":"Parallel emergence of stable and dynamic memory engrams in the hippocampus","container-title":"Nature","page":"292-296","volume":"558","issue":"7709","source":"Crossref","DOI":"10.1038/s41586-018-0191-2","ISSN":"0028-0836, 1476-4687","language":"en","author":[{"family":"Hainmueller","given":"Thomas"},{"family":"Bartos","given":"Marlene"}],"issued":{"date-parts":[["2018",6]]}}}],"schema":"https://github.com/citation-style-language/schema/raw/master/csl-citation.json"} </w:instrText>
      </w:r>
      <w:r w:rsidR="00E61DAE" w:rsidRPr="00A81A19">
        <w:rPr>
          <w:color w:val="000000" w:themeColor="text1"/>
        </w:rPr>
        <w:fldChar w:fldCharType="separate"/>
      </w:r>
      <w:r w:rsidR="00E61DAE" w:rsidRPr="00A81A19">
        <w:rPr>
          <w:vertAlign w:val="superscript"/>
        </w:rPr>
        <w:t>21,36–39</w:t>
      </w:r>
      <w:r w:rsidR="00E61DAE" w:rsidRPr="00A81A19">
        <w:rPr>
          <w:color w:val="000000" w:themeColor="text1"/>
        </w:rPr>
        <w:fldChar w:fldCharType="end"/>
      </w:r>
      <w:r w:rsidR="00461080" w:rsidRPr="00A81A19">
        <w:rPr>
          <w:color w:val="000000" w:themeColor="text1"/>
        </w:rPr>
        <w:t xml:space="preserve">. </w:t>
      </w:r>
      <w:r w:rsidR="00461080" w:rsidRPr="00A81A19">
        <w:rPr>
          <w:noProof/>
          <w:color w:val="000000" w:themeColor="text1"/>
        </w:rPr>
        <w:t>Still</w:t>
      </w:r>
      <w:r w:rsidR="006F3AC7" w:rsidRPr="00A81A19">
        <w:rPr>
          <w:noProof/>
          <w:color w:val="000000" w:themeColor="text1"/>
        </w:rPr>
        <w:t>,</w:t>
      </w:r>
      <w:r w:rsidR="00461080" w:rsidRPr="00A81A19">
        <w:rPr>
          <w:color w:val="000000" w:themeColor="text1"/>
        </w:rPr>
        <w:t xml:space="preserve"> it would be important to quantify to what extent both the cannula and the external part of the implant (</w:t>
      </w:r>
      <w:r w:rsidR="008803C7" w:rsidRPr="00A81A19">
        <w:rPr>
          <w:color w:val="000000" w:themeColor="text1"/>
        </w:rPr>
        <w:t>head holder plate</w:t>
      </w:r>
      <w:r w:rsidR="00461080" w:rsidRPr="00A81A19">
        <w:rPr>
          <w:color w:val="000000" w:themeColor="text1"/>
        </w:rPr>
        <w:t xml:space="preserve"> and dental acrylic cap) are chronic stressor</w:t>
      </w:r>
      <w:r w:rsidR="00455352" w:rsidRPr="00A81A19">
        <w:rPr>
          <w:color w:val="000000" w:themeColor="text1"/>
        </w:rPr>
        <w:t>s</w:t>
      </w:r>
      <w:r w:rsidR="00461080" w:rsidRPr="00A81A19">
        <w:rPr>
          <w:color w:val="000000" w:themeColor="text1"/>
        </w:rPr>
        <w:t xml:space="preserve"> by assessing corticosterone blood levels and adrenal gland weight in comparison to unimpl</w:t>
      </w:r>
      <w:r w:rsidR="00E71D7D" w:rsidRPr="00A81A19">
        <w:rPr>
          <w:color w:val="000000" w:themeColor="text1"/>
        </w:rPr>
        <w:t>an</w:t>
      </w:r>
      <w:r w:rsidR="00461080" w:rsidRPr="00A81A19">
        <w:rPr>
          <w:color w:val="000000" w:themeColor="text1"/>
        </w:rPr>
        <w:t>ted mice.</w:t>
      </w:r>
    </w:p>
    <w:p w14:paraId="051BCCD8" w14:textId="77777777" w:rsidR="0067786A" w:rsidRPr="00A81A19" w:rsidRDefault="0067786A" w:rsidP="00A81A19">
      <w:pPr>
        <w:rPr>
          <w:color w:val="000000" w:themeColor="text1"/>
        </w:rPr>
      </w:pPr>
    </w:p>
    <w:p w14:paraId="2FDFB49E" w14:textId="4FA9773B" w:rsidR="00954A43" w:rsidRDefault="005F1FC9" w:rsidP="00A81A19">
      <w:pPr>
        <w:rPr>
          <w:color w:val="000000" w:themeColor="text1"/>
        </w:rPr>
      </w:pPr>
      <w:r w:rsidRPr="00A81A19">
        <w:rPr>
          <w:color w:val="000000" w:themeColor="text1"/>
        </w:rPr>
        <w:t>The preparation generally remains stable from weeks to months</w:t>
      </w:r>
      <w:r w:rsidR="00E61DAE" w:rsidRPr="00A81A19">
        <w:rPr>
          <w:color w:val="000000" w:themeColor="text1"/>
        </w:rPr>
        <w:fldChar w:fldCharType="begin"/>
      </w:r>
      <w:r w:rsidR="00E61DAE" w:rsidRPr="00A81A19">
        <w:rPr>
          <w:color w:val="000000" w:themeColor="text1"/>
        </w:rPr>
        <w:instrText xml:space="preserve"> ADDIN ZOTERO_ITEM CSL_CITATION {"citationID":"1JSSjW5k","properties":{"formattedCitation":"\\super 26\\nosupersub{}","plainCitation":"26","noteIndex":0},"citationItems":[{"id":64,"uris":["http://zotero.org/users/local/ftzQ6viF/items/3RGS5BYI"],"uri":["http://zotero.org/users/local/ftzQ6viF/items/3RGS5BYI"],"itemData":{"id":64,"type":"article-journal","title":"Impermanence of dendritic spines in live adult CA1 hippocampus","container-title":"Nature","page":"592-596","volume":"523","issue":"7562","source":"Crossref","DOI":"10.1038/nature14467","ISSN":"0028-0836, 1476-4687","language":"en","author":[{"family":"Attardo","given":"Alessio"},{"family":"Fitzgerald","given":"James E."},{"family":"Schnitzer","given":"Mark J."}],"issued":{"date-parts":[["2015",7]]}}}],"schema":"https://github.com/citation-style-language/schema/raw/master/csl-citation.json"} </w:instrText>
      </w:r>
      <w:r w:rsidR="00E61DAE" w:rsidRPr="00A81A19">
        <w:rPr>
          <w:color w:val="000000" w:themeColor="text1"/>
        </w:rPr>
        <w:fldChar w:fldCharType="separate"/>
      </w:r>
      <w:r w:rsidR="00E61DAE" w:rsidRPr="00A81A19">
        <w:rPr>
          <w:vertAlign w:val="superscript"/>
        </w:rPr>
        <w:t>26</w:t>
      </w:r>
      <w:r w:rsidR="00E61DAE" w:rsidRPr="00A81A19">
        <w:rPr>
          <w:color w:val="000000" w:themeColor="text1"/>
        </w:rPr>
        <w:fldChar w:fldCharType="end"/>
      </w:r>
      <w:r w:rsidRPr="00A81A19">
        <w:rPr>
          <w:color w:val="000000" w:themeColor="text1"/>
        </w:rPr>
        <w:t xml:space="preserve">. </w:t>
      </w:r>
      <w:r w:rsidR="001D1E6D" w:rsidRPr="00A81A19">
        <w:rPr>
          <w:color w:val="000000" w:themeColor="text1"/>
        </w:rPr>
        <w:t>I</w:t>
      </w:r>
      <w:r w:rsidRPr="00A81A19">
        <w:rPr>
          <w:color w:val="000000" w:themeColor="text1"/>
        </w:rPr>
        <w:t xml:space="preserve">n the long term, skin and bone growth tend to displace the acrylic cap and to increase the </w:t>
      </w:r>
      <w:r w:rsidR="005416AA" w:rsidRPr="00A81A19">
        <w:rPr>
          <w:color w:val="000000" w:themeColor="text1"/>
        </w:rPr>
        <w:t>instability of the imaging preparation</w:t>
      </w:r>
      <w:r w:rsidR="00D2684D" w:rsidRPr="00A81A19">
        <w:rPr>
          <w:color w:val="000000" w:themeColor="text1"/>
        </w:rPr>
        <w:t>.</w:t>
      </w:r>
    </w:p>
    <w:p w14:paraId="334FE4EE" w14:textId="77777777" w:rsidR="0067786A" w:rsidRPr="00A81A19" w:rsidRDefault="0067786A" w:rsidP="00A81A19">
      <w:pPr>
        <w:rPr>
          <w:b/>
          <w:color w:val="FF0000"/>
        </w:rPr>
      </w:pPr>
    </w:p>
    <w:p w14:paraId="553659E9" w14:textId="77777777" w:rsidR="0067786A" w:rsidRPr="0067786A" w:rsidRDefault="00461080" w:rsidP="00A81A19">
      <w:pPr>
        <w:rPr>
          <w:b/>
          <w:color w:val="000000" w:themeColor="text1"/>
        </w:rPr>
      </w:pPr>
      <w:r w:rsidRPr="0067786A">
        <w:rPr>
          <w:b/>
          <w:color w:val="000000" w:themeColor="text1"/>
        </w:rPr>
        <w:t xml:space="preserve">Optical limitations. </w:t>
      </w:r>
    </w:p>
    <w:p w14:paraId="3420EA7D" w14:textId="4E1C651E" w:rsidR="007A2330" w:rsidRDefault="00461080" w:rsidP="00A81A19">
      <w:pPr>
        <w:rPr>
          <w:color w:val="000000" w:themeColor="text1"/>
        </w:rPr>
      </w:pPr>
      <w:r w:rsidRPr="00A81A19">
        <w:rPr>
          <w:color w:val="000000" w:themeColor="text1"/>
        </w:rPr>
        <w:t xml:space="preserve">Conventional </w:t>
      </w:r>
      <w:r w:rsidR="00D85569" w:rsidRPr="00A81A19">
        <w:rPr>
          <w:color w:val="000000" w:themeColor="text1"/>
        </w:rPr>
        <w:t>2P</w:t>
      </w:r>
      <w:r w:rsidRPr="00A81A19">
        <w:rPr>
          <w:color w:val="000000" w:themeColor="text1"/>
        </w:rPr>
        <w:t xml:space="preserve"> microscopy a</w:t>
      </w:r>
      <w:r w:rsidR="002440BA" w:rsidRPr="00A81A19">
        <w:rPr>
          <w:color w:val="000000" w:themeColor="text1"/>
        </w:rPr>
        <w:t xml:space="preserve">llows imaging up to about 1 mm </w:t>
      </w:r>
      <w:r w:rsidRPr="00A81A19">
        <w:rPr>
          <w:color w:val="000000" w:themeColor="text1"/>
        </w:rPr>
        <w:t>deep into neocortical tissue</w:t>
      </w:r>
      <w:r w:rsidR="00E61DAE" w:rsidRPr="00A81A19">
        <w:rPr>
          <w:color w:val="000000" w:themeColor="text1"/>
        </w:rPr>
        <w:fldChar w:fldCharType="begin"/>
      </w:r>
      <w:r w:rsidR="00E61DAE" w:rsidRPr="00A81A19">
        <w:rPr>
          <w:color w:val="000000" w:themeColor="text1"/>
        </w:rPr>
        <w:instrText xml:space="preserve"> ADDIN ZOTERO_ITEM CSL_CITATION {"citationID":"mLa5WaV3","properties":{"formattedCitation":"\\super 40,41\\nosupersub{}","plainCitation":"40,41","noteIndex":0},"citationItems":[{"id":70,"uris":["http://zotero.org/users/local/ftzQ6viF/items/8VIS5PPJ"],"uri":["http://zotero.org/users/local/ftzQ6viF/items/8VIS5PPJ"],"itemData":{"id":70,"type":"article-journal","title":"Ultra-deep two-photon ¯uorescence excitation in turbid media","container-title":"Optics Communications","page":"5","source":"Zotero","abstract":"An important application of two-photon excited ¯uorescence (TPEF) microscopy is to provide high-resolution images from deep within scattering media. We investigate strategies to further improve TPEF penetration depth by considering the eects of scattering on ¯uorescence generation and collection separately. In particular, we demonstrate that the redistribution of laser power into higher energy pulses by means of a regenerative ampli®er improves the TPEF depth penetration by two to three excitation scattering mean free paths. Ó 2001 Published by Elsevier Science B.V.","language":"en","author":[{"family":"Beaurepaire","given":"E"},{"family":"Oheim","given":"M"},{"family":"Mertz","given":"J"}],"issued":{"date-parts":[["2001"]]}}},{"id":129,"uris":["http://zotero.org/users/local/ftzQ6viF/items/V64QQD3X"],"uri":["http://zotero.org/users/local/ftzQ6viF/items/V64QQD3X"],"itemData":{"id":129,"type":"article-journal","title":"Two-photon imaging to a depth of 1000 mm in living brains by use of a Ti:Al2O3 regenerative amplifier","page":"3","source":"Zotero","language":"en","author":[{"family":"Theer","given":"Patrick"},{"family":"Hasan","given":"Mazahir T"},{"family":"Denk","given":"Winfried"}]}}],"schema":"https://github.com/citation-style-language/schema/raw/master/csl-citation.json"} </w:instrText>
      </w:r>
      <w:r w:rsidR="00E61DAE" w:rsidRPr="00A81A19">
        <w:rPr>
          <w:color w:val="000000" w:themeColor="text1"/>
        </w:rPr>
        <w:fldChar w:fldCharType="separate"/>
      </w:r>
      <w:r w:rsidR="00E61DAE" w:rsidRPr="00A81A19">
        <w:rPr>
          <w:color w:val="000000" w:themeColor="text1"/>
          <w:vertAlign w:val="superscript"/>
        </w:rPr>
        <w:t>40,41</w:t>
      </w:r>
      <w:r w:rsidR="00E61DAE" w:rsidRPr="00A81A19">
        <w:rPr>
          <w:color w:val="000000" w:themeColor="text1"/>
        </w:rPr>
        <w:fldChar w:fldCharType="end"/>
      </w:r>
      <w:r w:rsidRPr="00A81A19">
        <w:rPr>
          <w:color w:val="000000" w:themeColor="text1"/>
        </w:rPr>
        <w:t xml:space="preserve">. Consistent with this, it is possible to image dendrites and dendritic spines located in the SR </w:t>
      </w:r>
      <w:r w:rsidR="00D85569" w:rsidRPr="00A81A19">
        <w:rPr>
          <w:color w:val="000000" w:themeColor="text1"/>
        </w:rPr>
        <w:t>(</w:t>
      </w:r>
      <w:r w:rsidR="00E61DAE" w:rsidRPr="00A81A19">
        <w:rPr>
          <w:b/>
          <w:color w:val="000000" w:themeColor="text1"/>
        </w:rPr>
        <w:t>Fig</w:t>
      </w:r>
      <w:r w:rsidR="008567B9" w:rsidRPr="00A81A19">
        <w:rPr>
          <w:b/>
          <w:color w:val="000000" w:themeColor="text1"/>
        </w:rPr>
        <w:t xml:space="preserve">ures </w:t>
      </w:r>
      <w:r w:rsidR="002A5B2B" w:rsidRPr="00A81A19">
        <w:rPr>
          <w:b/>
          <w:color w:val="000000" w:themeColor="text1"/>
        </w:rPr>
        <w:t>2D-F</w:t>
      </w:r>
      <w:r w:rsidR="00D85569" w:rsidRPr="00A81A19">
        <w:rPr>
          <w:color w:val="000000" w:themeColor="text1"/>
        </w:rPr>
        <w:t>)</w:t>
      </w:r>
      <w:r w:rsidRPr="00A81A19">
        <w:rPr>
          <w:color w:val="000000" w:themeColor="text1"/>
        </w:rPr>
        <w:t xml:space="preserve"> or SLM</w:t>
      </w:r>
      <w:r w:rsidR="00E61DAE" w:rsidRPr="00A81A19">
        <w:rPr>
          <w:color w:val="000000" w:themeColor="text1"/>
        </w:rPr>
        <w:fldChar w:fldCharType="begin"/>
      </w:r>
      <w:r w:rsidR="00E61DAE" w:rsidRPr="00A81A19">
        <w:rPr>
          <w:color w:val="000000" w:themeColor="text1"/>
        </w:rPr>
        <w:instrText xml:space="preserve"> ADDIN ZOTERO_ITEM CSL_CITATION {"citationID":"YhqBY8BE","properties":{"formattedCitation":"\\super 36\\nosupersub{}","plainCitation":"36","noteIndex":0},"citationItems":[{"id":105,"uris":["http://zotero.org/users/local/ftzQ6viF/items/SBSTG3EB"],"uri":["http://zotero.org/users/local/ftzQ6viF/items/SBSTG3EB"],"itemData":{"id":105,"type":"article-journal","title":"Dysfunction of Somatostatin-Positive Interneurons Associated with Memory Deficits in an Alzheimer’s Disease Model","container-title":"Neuron","page":"114-125","volume":"92","issue":"1","source":"Crossref","abstract":"Alzheimer’s disease (AD) is characterized by cognitive decline and neuronal network dysfunction, but the underlying mechanisms remain unknown. In the hippocampus, microcircuit activity during learning and memory processes is tightly controlled by O-LM interneurons. Here, we investigated the effect of beta-amyloidosis on O-LM interneuron structural and functional connectivity, combining two-photon in vivo imaging of synaptic morphology, awake Ca2+ imaging, and retrograde mono-transsynaptic rabies tracing. We ﬁnd severely impaired synaptic rewiring that occurs on the O-LM interneuron input and output level in a mouse model of AD. Synaptic rewiring that occurs upon fear learning on O-LM interneuron input level is affected in mice with ADlike pathology. This process requires the release of acetylcholine from septo-hippocampal projections. We identify decreased cholinergic action on O-LM interneurons in APP/PS1 mice as a key pathomechanism that contributes to memory impairment in a mouse model, with potential relevance for human AD.","DOI":"10.1016/j.neuron.2016.08.034","ISSN":"08966273","language":"en","author":[{"family":"Schmid","given":"Lena C."},{"family":"Mittag","given":"Manuel"},{"family":"Poll","given":"Stefanie"},{"family":"Steffen","given":"Julia"},{"family":"Wagner","given":"Jens"},{"family":"Geis","given":"Hans-Rüdiger"},{"family":"Schwarz","given":"Inna"},{"family":"Schmidt","given":"Boris"},{"family":"Schwarz","given":"Martin K."},{"family":"Remy","given":"Stefan"},{"family":"Fuhrmann","given":"Martin"}],"issued":{"date-parts":[["2016",10]]}}}],"schema":"https://github.com/citation-style-language/schema/raw/master/csl-citation.json"} </w:instrText>
      </w:r>
      <w:r w:rsidR="00E61DAE" w:rsidRPr="00A81A19">
        <w:rPr>
          <w:color w:val="000000" w:themeColor="text1"/>
        </w:rPr>
        <w:fldChar w:fldCharType="separate"/>
      </w:r>
      <w:r w:rsidR="00E61DAE" w:rsidRPr="00A81A19">
        <w:rPr>
          <w:vertAlign w:val="superscript"/>
        </w:rPr>
        <w:t>36</w:t>
      </w:r>
      <w:r w:rsidR="00E61DAE" w:rsidRPr="00A81A19">
        <w:rPr>
          <w:color w:val="000000" w:themeColor="text1"/>
        </w:rPr>
        <w:fldChar w:fldCharType="end"/>
      </w:r>
      <w:r w:rsidRPr="00A81A19">
        <w:rPr>
          <w:color w:val="000000" w:themeColor="text1"/>
        </w:rPr>
        <w:t xml:space="preserve">. However, imaging through a cannula poses limitations to the effective NA. </w:t>
      </w:r>
      <w:r w:rsidR="00EB2E1E" w:rsidRPr="00A81A19">
        <w:rPr>
          <w:color w:val="000000" w:themeColor="text1"/>
        </w:rPr>
        <w:t xml:space="preserve">To achieve the maximum resolution, </w:t>
      </w:r>
      <w:r w:rsidRPr="00A81A19">
        <w:rPr>
          <w:color w:val="000000" w:themeColor="text1"/>
        </w:rPr>
        <w:t>the diameter and depth of the imaging cannulas</w:t>
      </w:r>
      <w:r w:rsidR="001D1E6D" w:rsidRPr="00A81A19">
        <w:rPr>
          <w:color w:val="000000" w:themeColor="text1"/>
        </w:rPr>
        <w:t xml:space="preserve"> should be matched</w:t>
      </w:r>
      <w:r w:rsidR="00EB2E1E" w:rsidRPr="00A81A19">
        <w:rPr>
          <w:color w:val="000000" w:themeColor="text1"/>
        </w:rPr>
        <w:t xml:space="preserve"> to</w:t>
      </w:r>
      <w:r w:rsidRPr="00A81A19">
        <w:rPr>
          <w:color w:val="000000" w:themeColor="text1"/>
        </w:rPr>
        <w:t xml:space="preserve"> the imaging NA</w:t>
      </w:r>
      <w:r w:rsidR="00EB2E1E" w:rsidRPr="00A81A19">
        <w:rPr>
          <w:color w:val="000000" w:themeColor="text1"/>
        </w:rPr>
        <w:t xml:space="preserve">, as </w:t>
      </w:r>
      <w:r w:rsidRPr="00A81A19">
        <w:rPr>
          <w:color w:val="000000" w:themeColor="text1"/>
        </w:rPr>
        <w:t xml:space="preserve">smaller diameters and longer depths will clip </w:t>
      </w:r>
      <w:r w:rsidR="00E71D7D" w:rsidRPr="00A81A19">
        <w:rPr>
          <w:color w:val="000000" w:themeColor="text1"/>
        </w:rPr>
        <w:t>light of high NA objectives.</w:t>
      </w:r>
      <w:r w:rsidRPr="00A81A19">
        <w:rPr>
          <w:color w:val="000000" w:themeColor="text1"/>
        </w:rPr>
        <w:t xml:space="preserve"> </w:t>
      </w:r>
      <w:r w:rsidR="00EB2E1E" w:rsidRPr="00A81A19">
        <w:rPr>
          <w:color w:val="000000" w:themeColor="text1"/>
        </w:rPr>
        <w:t>For instance, when i</w:t>
      </w:r>
      <w:r w:rsidRPr="00A81A19">
        <w:rPr>
          <w:color w:val="000000" w:themeColor="text1"/>
        </w:rPr>
        <w:t>maging with a 1</w:t>
      </w:r>
      <w:r w:rsidR="004E5FA7" w:rsidRPr="00A81A19">
        <w:rPr>
          <w:color w:val="000000" w:themeColor="text1"/>
        </w:rPr>
        <w:t>.0</w:t>
      </w:r>
      <w:r w:rsidR="00E71D7D" w:rsidRPr="00A81A19">
        <w:rPr>
          <w:color w:val="000000" w:themeColor="text1"/>
        </w:rPr>
        <w:t xml:space="preserve"> NA w</w:t>
      </w:r>
      <w:r w:rsidRPr="00A81A19">
        <w:rPr>
          <w:color w:val="000000" w:themeColor="text1"/>
        </w:rPr>
        <w:t xml:space="preserve">ater immersion objective </w:t>
      </w:r>
      <w:r w:rsidR="00E71D7D" w:rsidRPr="00A81A19">
        <w:rPr>
          <w:color w:val="000000" w:themeColor="text1"/>
        </w:rPr>
        <w:t>through</w:t>
      </w:r>
      <w:r w:rsidRPr="00A81A19">
        <w:rPr>
          <w:color w:val="000000" w:themeColor="text1"/>
        </w:rPr>
        <w:t xml:space="preserve"> a </w:t>
      </w:r>
      <w:r w:rsidR="00EB2E1E" w:rsidRPr="00A81A19">
        <w:rPr>
          <w:color w:val="000000" w:themeColor="text1"/>
        </w:rPr>
        <w:t xml:space="preserve">1.6 mm long cannula, a 3.65 mm </w:t>
      </w:r>
      <w:r w:rsidR="00C066DC" w:rsidRPr="00A81A19">
        <w:rPr>
          <w:color w:val="000000" w:themeColor="text1"/>
        </w:rPr>
        <w:t xml:space="preserve">inner </w:t>
      </w:r>
      <w:r w:rsidR="0029772C" w:rsidRPr="00A81A19">
        <w:rPr>
          <w:color w:val="000000" w:themeColor="text1"/>
        </w:rPr>
        <w:t>diameter</w:t>
      </w:r>
      <w:r w:rsidR="00C066DC" w:rsidRPr="00A81A19">
        <w:rPr>
          <w:color w:val="000000" w:themeColor="text1"/>
        </w:rPr>
        <w:t xml:space="preserve"> </w:t>
      </w:r>
      <w:r w:rsidR="008F2722" w:rsidRPr="00A81A19">
        <w:rPr>
          <w:color w:val="000000" w:themeColor="text1"/>
        </w:rPr>
        <w:t xml:space="preserve">is needed </w:t>
      </w:r>
      <w:r w:rsidR="00EB2E1E" w:rsidRPr="00A81A19">
        <w:rPr>
          <w:color w:val="000000" w:themeColor="text1"/>
        </w:rPr>
        <w:t xml:space="preserve">to keep the full NA. However, </w:t>
      </w:r>
      <w:r w:rsidR="00D01267" w:rsidRPr="00A81A19">
        <w:rPr>
          <w:color w:val="000000" w:themeColor="text1"/>
        </w:rPr>
        <w:t xml:space="preserve">using a cannula of this diameter will increase the compression on the hippocampus and might affect the health of the tissue, for this </w:t>
      </w:r>
      <w:r w:rsidR="00D01267" w:rsidRPr="00A81A19">
        <w:rPr>
          <w:noProof/>
          <w:color w:val="000000" w:themeColor="text1"/>
        </w:rPr>
        <w:t>reason</w:t>
      </w:r>
      <w:r w:rsidR="006F3AC7" w:rsidRPr="00A81A19">
        <w:rPr>
          <w:noProof/>
          <w:color w:val="000000" w:themeColor="text1"/>
        </w:rPr>
        <w:t>,</w:t>
      </w:r>
      <w:r w:rsidR="00D01267" w:rsidRPr="00A81A19">
        <w:rPr>
          <w:color w:val="000000" w:themeColor="text1"/>
        </w:rPr>
        <w:t xml:space="preserve"> </w:t>
      </w:r>
      <w:r w:rsidR="00B41D77" w:rsidRPr="00A81A19">
        <w:rPr>
          <w:color w:val="000000" w:themeColor="text1"/>
        </w:rPr>
        <w:t xml:space="preserve">we use </w:t>
      </w:r>
      <w:r w:rsidR="00D01267" w:rsidRPr="00A81A19">
        <w:rPr>
          <w:color w:val="000000" w:themeColor="text1"/>
        </w:rPr>
        <w:t>a cannula with a smaller diameter.</w:t>
      </w:r>
      <w:r w:rsidR="00C066DC" w:rsidRPr="00A81A19">
        <w:rPr>
          <w:color w:val="000000" w:themeColor="text1"/>
        </w:rPr>
        <w:t xml:space="preserve"> When imaging with a 0.8 NA water immersion objective through a 1.6 mm long cannula, an inner </w:t>
      </w:r>
      <w:r w:rsidR="0029772C" w:rsidRPr="00A81A19">
        <w:rPr>
          <w:color w:val="000000" w:themeColor="text1"/>
        </w:rPr>
        <w:t>diameter</w:t>
      </w:r>
      <w:r w:rsidR="00C066DC" w:rsidRPr="00A81A19">
        <w:rPr>
          <w:color w:val="000000" w:themeColor="text1"/>
        </w:rPr>
        <w:t xml:space="preserve"> of 2.5 mm would be sufficient to keep the full NA. However, 0.8 NA water immersion objectives have a shorter WD (3 mm </w:t>
      </w:r>
      <w:r w:rsidR="00C066DC" w:rsidRPr="00A81A19">
        <w:rPr>
          <w:color w:val="auto"/>
        </w:rPr>
        <w:t>in our case</w:t>
      </w:r>
      <w:r w:rsidR="00C066DC" w:rsidRPr="00A81A19">
        <w:rPr>
          <w:color w:val="000000" w:themeColor="text1"/>
        </w:rPr>
        <w:t xml:space="preserve">), which </w:t>
      </w:r>
      <w:r w:rsidR="002D7F67" w:rsidRPr="00A81A19">
        <w:rPr>
          <w:color w:val="000000" w:themeColor="text1"/>
        </w:rPr>
        <w:t>can</w:t>
      </w:r>
      <w:r w:rsidR="00C066DC" w:rsidRPr="00A81A19">
        <w:rPr>
          <w:color w:val="000000" w:themeColor="text1"/>
        </w:rPr>
        <w:t xml:space="preserve"> prevent from focus</w:t>
      </w:r>
      <w:r w:rsidR="002D7F67" w:rsidRPr="00A81A19">
        <w:rPr>
          <w:color w:val="000000" w:themeColor="text1"/>
        </w:rPr>
        <w:t>ing</w:t>
      </w:r>
      <w:r w:rsidR="00C066DC" w:rsidRPr="00A81A19">
        <w:rPr>
          <w:color w:val="000000" w:themeColor="text1"/>
        </w:rPr>
        <w:t xml:space="preserve"> at the SP.</w:t>
      </w:r>
    </w:p>
    <w:p w14:paraId="32601654" w14:textId="77777777" w:rsidR="0067786A" w:rsidRPr="00A81A19" w:rsidRDefault="0067786A" w:rsidP="00A81A19">
      <w:pPr>
        <w:rPr>
          <w:color w:val="000000" w:themeColor="text1"/>
        </w:rPr>
      </w:pPr>
    </w:p>
    <w:p w14:paraId="6DD0961F" w14:textId="4AEAF786" w:rsidR="00954A43" w:rsidRDefault="00D01267" w:rsidP="00A81A19">
      <w:pPr>
        <w:rPr>
          <w:color w:val="000000" w:themeColor="text1"/>
        </w:rPr>
      </w:pPr>
      <w:r w:rsidRPr="00A81A19">
        <w:rPr>
          <w:color w:val="000000" w:themeColor="text1"/>
        </w:rPr>
        <w:t xml:space="preserve">These calculations apply to </w:t>
      </w:r>
      <w:r w:rsidR="00E07A76" w:rsidRPr="00A81A19">
        <w:rPr>
          <w:color w:val="000000" w:themeColor="text1"/>
        </w:rPr>
        <w:t xml:space="preserve">the center of </w:t>
      </w:r>
      <w:r w:rsidR="008E244C" w:rsidRPr="00A81A19">
        <w:rPr>
          <w:color w:val="000000" w:themeColor="text1"/>
        </w:rPr>
        <w:t xml:space="preserve">the </w:t>
      </w:r>
      <w:r w:rsidR="00E07A76" w:rsidRPr="00A81A19">
        <w:rPr>
          <w:color w:val="000000" w:themeColor="text1"/>
        </w:rPr>
        <w:t>field of view at the bottom of the cannula</w:t>
      </w:r>
      <w:r w:rsidR="008567B9" w:rsidRPr="00A81A19">
        <w:rPr>
          <w:color w:val="000000" w:themeColor="text1"/>
        </w:rPr>
        <w:t xml:space="preserve">. However, </w:t>
      </w:r>
      <w:r w:rsidR="008567B9" w:rsidRPr="00A81A19">
        <w:rPr>
          <w:color w:val="000000" w:themeColor="text1"/>
        </w:rPr>
        <w:lastRenderedPageBreak/>
        <w:t>m</w:t>
      </w:r>
      <w:r w:rsidR="00461080" w:rsidRPr="00A81A19">
        <w:rPr>
          <w:color w:val="000000" w:themeColor="text1"/>
        </w:rPr>
        <w:t xml:space="preserve">oving the </w:t>
      </w:r>
      <w:r w:rsidR="005F1FC9" w:rsidRPr="00A81A19">
        <w:rPr>
          <w:color w:val="000000" w:themeColor="text1"/>
        </w:rPr>
        <w:t xml:space="preserve">imaging field of view </w:t>
      </w:r>
      <w:r w:rsidRPr="00A81A19">
        <w:rPr>
          <w:color w:val="000000" w:themeColor="text1"/>
        </w:rPr>
        <w:t>sidewise</w:t>
      </w:r>
      <w:r w:rsidR="005F1FC9" w:rsidRPr="00A81A19">
        <w:rPr>
          <w:color w:val="000000" w:themeColor="text1"/>
        </w:rPr>
        <w:t xml:space="preserve"> - closer to the edges of the cannula - </w:t>
      </w:r>
      <w:r w:rsidRPr="00A81A19">
        <w:rPr>
          <w:color w:val="000000" w:themeColor="text1"/>
        </w:rPr>
        <w:t>or focusing deeper into the tissue</w:t>
      </w:r>
      <w:r w:rsidR="005F1FC9" w:rsidRPr="00A81A19">
        <w:rPr>
          <w:color w:val="000000" w:themeColor="text1"/>
        </w:rPr>
        <w:t xml:space="preserve"> - f</w:t>
      </w:r>
      <w:r w:rsidR="00723AE4" w:rsidRPr="00A81A19">
        <w:rPr>
          <w:color w:val="000000" w:themeColor="text1"/>
        </w:rPr>
        <w:t>a</w:t>
      </w:r>
      <w:r w:rsidR="005F1FC9" w:rsidRPr="00A81A19">
        <w:rPr>
          <w:color w:val="000000" w:themeColor="text1"/>
        </w:rPr>
        <w:t xml:space="preserve">rther from the </w:t>
      </w:r>
      <w:r w:rsidR="008964A0" w:rsidRPr="00A81A19">
        <w:rPr>
          <w:color w:val="000000" w:themeColor="text1"/>
        </w:rPr>
        <w:t>glass surface of</w:t>
      </w:r>
      <w:r w:rsidR="005F1FC9" w:rsidRPr="00A81A19">
        <w:rPr>
          <w:color w:val="000000" w:themeColor="text1"/>
        </w:rPr>
        <w:t xml:space="preserve"> the cannula - </w:t>
      </w:r>
      <w:r w:rsidRPr="00A81A19">
        <w:rPr>
          <w:color w:val="000000" w:themeColor="text1"/>
        </w:rPr>
        <w:t>further</w:t>
      </w:r>
      <w:r w:rsidR="00461080" w:rsidRPr="00A81A19">
        <w:rPr>
          <w:color w:val="000000" w:themeColor="text1"/>
        </w:rPr>
        <w:t xml:space="preserve"> decrease</w:t>
      </w:r>
      <w:r w:rsidR="005F1FC9" w:rsidRPr="00A81A19">
        <w:rPr>
          <w:color w:val="000000" w:themeColor="text1"/>
        </w:rPr>
        <w:t>s</w:t>
      </w:r>
      <w:r w:rsidR="00461080" w:rsidRPr="00A81A19">
        <w:rPr>
          <w:color w:val="000000" w:themeColor="text1"/>
        </w:rPr>
        <w:t xml:space="preserve"> the effective NA</w:t>
      </w:r>
      <w:r w:rsidR="005F1FC9" w:rsidRPr="00A81A19">
        <w:rPr>
          <w:color w:val="000000" w:themeColor="text1"/>
        </w:rPr>
        <w:t xml:space="preserve"> at the focal plane</w:t>
      </w:r>
      <w:r w:rsidR="00461080" w:rsidRPr="00A81A19">
        <w:rPr>
          <w:color w:val="000000" w:themeColor="text1"/>
        </w:rPr>
        <w:t xml:space="preserve"> and thus </w:t>
      </w:r>
      <w:r w:rsidR="005F1FC9" w:rsidRPr="00A81A19">
        <w:rPr>
          <w:color w:val="000000" w:themeColor="text1"/>
        </w:rPr>
        <w:t>reduce</w:t>
      </w:r>
      <w:r w:rsidR="005416AA" w:rsidRPr="00A81A19">
        <w:rPr>
          <w:color w:val="000000" w:themeColor="text1"/>
        </w:rPr>
        <w:t>s</w:t>
      </w:r>
      <w:r w:rsidR="00461080" w:rsidRPr="00A81A19">
        <w:rPr>
          <w:color w:val="000000" w:themeColor="text1"/>
        </w:rPr>
        <w:t xml:space="preserve"> resolution</w:t>
      </w:r>
      <w:r w:rsidR="00E71D7D" w:rsidRPr="00A81A19">
        <w:rPr>
          <w:color w:val="000000" w:themeColor="text1"/>
        </w:rPr>
        <w:t>. This</w:t>
      </w:r>
      <w:r w:rsidRPr="00A81A19">
        <w:rPr>
          <w:color w:val="000000" w:themeColor="text1"/>
        </w:rPr>
        <w:t xml:space="preserve"> will</w:t>
      </w:r>
      <w:r w:rsidR="00E71D7D" w:rsidRPr="00A81A19">
        <w:rPr>
          <w:color w:val="000000" w:themeColor="text1"/>
        </w:rPr>
        <w:t xml:space="preserve"> </w:t>
      </w:r>
      <w:r w:rsidR="005F1FC9" w:rsidRPr="00A81A19">
        <w:rPr>
          <w:color w:val="000000" w:themeColor="text1"/>
        </w:rPr>
        <w:t>lead to</w:t>
      </w:r>
      <w:r w:rsidR="00461080" w:rsidRPr="00A81A19">
        <w:rPr>
          <w:color w:val="000000" w:themeColor="text1"/>
        </w:rPr>
        <w:t xml:space="preserve"> non-homogenous resolution acros</w:t>
      </w:r>
      <w:r w:rsidRPr="00A81A19">
        <w:rPr>
          <w:color w:val="000000" w:themeColor="text1"/>
        </w:rPr>
        <w:t>s the different volumes of imaged tissue</w:t>
      </w:r>
      <w:r w:rsidR="00461080" w:rsidRPr="00A81A19">
        <w:rPr>
          <w:color w:val="000000" w:themeColor="text1"/>
        </w:rPr>
        <w:t xml:space="preserve"> and can be a concern for quantitative imaging at subcellular resolution, especially when using </w:t>
      </w:r>
      <w:r w:rsidR="00461080" w:rsidRPr="00A81A19">
        <w:rPr>
          <w:noProof/>
          <w:color w:val="000000" w:themeColor="text1"/>
        </w:rPr>
        <w:t>super</w:t>
      </w:r>
      <w:r w:rsidR="006F3AC7" w:rsidRPr="00A81A19">
        <w:rPr>
          <w:noProof/>
          <w:color w:val="000000" w:themeColor="text1"/>
        </w:rPr>
        <w:t>-</w:t>
      </w:r>
      <w:r w:rsidR="00461080" w:rsidRPr="00A81A19">
        <w:rPr>
          <w:noProof/>
          <w:color w:val="000000" w:themeColor="text1"/>
        </w:rPr>
        <w:t>resolution</w:t>
      </w:r>
      <w:r w:rsidR="00461080" w:rsidRPr="00A81A19">
        <w:rPr>
          <w:color w:val="000000" w:themeColor="text1"/>
        </w:rPr>
        <w:t xml:space="preserve"> techniques such as </w:t>
      </w:r>
      <w:r w:rsidR="00723AE4" w:rsidRPr="00A81A19">
        <w:rPr>
          <w:color w:val="000000" w:themeColor="text1"/>
        </w:rPr>
        <w:t>2P-</w:t>
      </w:r>
      <w:r w:rsidR="00461080" w:rsidRPr="00A81A19">
        <w:rPr>
          <w:color w:val="000000" w:themeColor="text1"/>
        </w:rPr>
        <w:t xml:space="preserve">STED </w:t>
      </w:r>
      <w:r w:rsidR="00461080" w:rsidRPr="00A81A19">
        <w:rPr>
          <w:color w:val="auto"/>
        </w:rPr>
        <w:t>microscopy</w:t>
      </w:r>
      <w:r w:rsidR="00E61DAE" w:rsidRPr="00A81A19">
        <w:rPr>
          <w:color w:val="auto"/>
        </w:rPr>
        <w:fldChar w:fldCharType="begin"/>
      </w:r>
      <w:r w:rsidR="00E61DAE" w:rsidRPr="00A81A19">
        <w:rPr>
          <w:color w:val="auto"/>
        </w:rPr>
        <w:instrText xml:space="preserve"> ADDIN ZOTERO_ITEM CSL_CITATION {"citationID":"JernNwuz","properties":{"formattedCitation":"\\super 42\\nosupersub{}","plainCitation":"42","noteIndex":0},"citationItems":[{"id":101,"uris":["http://zotero.org/users/local/ftzQ6viF/items/AHY5DU6Z"],"uri":["http://zotero.org/users/local/ftzQ6viF/items/AHY5DU6Z"],"itemData":{"id":101,"type":"article-journal","title":"Chronic 2P-STED imaging reveals high turnover of dendritic spines in the hippocampus in vivo","container-title":"eLife","volume":"7","source":"Crossref","URL":"https://elifesciences.org/articles/34700","DOI":"10.7554/eLife.34700","ISSN":"2050-084X","language":"en","author":[{"family":"Pfeiffer","given":"Thomas"},{"family":"Poll","given":"Stefanie"},{"family":"Bancelin","given":"Stephane"},{"family":"Angibaud","given":"Julie"},{"family":"Inavalli","given":"VVG Krishna"},{"family":"Keppler","given":"Kevin"},{"family":"Mittag","given":"Manuel"},{"family":"Fuhrmann","given":"Martin"},{"family":"Nägerl","given":"U Valentin"}],"issued":{"date-parts":[["2018",6,22]]},"accessed":{"date-parts":[["2018",12,10]]}}}],"schema":"https://github.com/citation-style-language/schema/raw/master/csl-citation.json"} </w:instrText>
      </w:r>
      <w:r w:rsidR="00E61DAE" w:rsidRPr="00A81A19">
        <w:rPr>
          <w:color w:val="auto"/>
        </w:rPr>
        <w:fldChar w:fldCharType="separate"/>
      </w:r>
      <w:r w:rsidR="00E61DAE" w:rsidRPr="00A81A19">
        <w:rPr>
          <w:vertAlign w:val="superscript"/>
        </w:rPr>
        <w:t>42</w:t>
      </w:r>
      <w:r w:rsidR="00E61DAE" w:rsidRPr="00A81A19">
        <w:rPr>
          <w:color w:val="auto"/>
        </w:rPr>
        <w:fldChar w:fldCharType="end"/>
      </w:r>
      <w:r w:rsidR="00461080" w:rsidRPr="00A81A19">
        <w:rPr>
          <w:color w:val="auto"/>
        </w:rPr>
        <w:t xml:space="preserve">. </w:t>
      </w:r>
      <w:r w:rsidR="00E71D7D" w:rsidRPr="00A81A19">
        <w:rPr>
          <w:color w:val="000000" w:themeColor="text1"/>
        </w:rPr>
        <w:t>Th</w:t>
      </w:r>
      <w:r w:rsidRPr="00A81A19">
        <w:rPr>
          <w:color w:val="000000" w:themeColor="text1"/>
        </w:rPr>
        <w:t>ese</w:t>
      </w:r>
      <w:r w:rsidR="00461080" w:rsidRPr="00A81A19">
        <w:rPr>
          <w:color w:val="000000" w:themeColor="text1"/>
        </w:rPr>
        <w:t xml:space="preserve"> issue</w:t>
      </w:r>
      <w:r w:rsidRPr="00A81A19">
        <w:rPr>
          <w:color w:val="000000" w:themeColor="text1"/>
        </w:rPr>
        <w:t>s are less impor</w:t>
      </w:r>
      <w:r w:rsidR="005F1FC9" w:rsidRPr="00A81A19">
        <w:rPr>
          <w:color w:val="000000" w:themeColor="text1"/>
        </w:rPr>
        <w:t>t</w:t>
      </w:r>
      <w:r w:rsidRPr="00A81A19">
        <w:rPr>
          <w:color w:val="000000" w:themeColor="text1"/>
        </w:rPr>
        <w:t>a</w:t>
      </w:r>
      <w:r w:rsidR="005F1FC9" w:rsidRPr="00A81A19">
        <w:rPr>
          <w:color w:val="000000" w:themeColor="text1"/>
        </w:rPr>
        <w:t>n</w:t>
      </w:r>
      <w:r w:rsidRPr="00A81A19">
        <w:rPr>
          <w:color w:val="000000" w:themeColor="text1"/>
        </w:rPr>
        <w:t>t</w:t>
      </w:r>
      <w:r w:rsidR="00461080" w:rsidRPr="00A81A19">
        <w:rPr>
          <w:color w:val="000000" w:themeColor="text1"/>
        </w:rPr>
        <w:t xml:space="preserve"> when imaging at cellular resolution.</w:t>
      </w:r>
    </w:p>
    <w:p w14:paraId="33269D28" w14:textId="77777777" w:rsidR="0067786A" w:rsidRPr="00A81A19" w:rsidRDefault="0067786A" w:rsidP="00A81A19"/>
    <w:p w14:paraId="7F791BE1" w14:textId="77777777" w:rsidR="0067786A" w:rsidRPr="0067786A" w:rsidRDefault="005F1FC9" w:rsidP="00A81A19">
      <w:pPr>
        <w:rPr>
          <w:b/>
          <w:color w:val="000000" w:themeColor="text1"/>
        </w:rPr>
      </w:pPr>
      <w:r w:rsidRPr="0067786A">
        <w:rPr>
          <w:b/>
          <w:color w:val="000000" w:themeColor="text1"/>
        </w:rPr>
        <w:t>Tissue motion</w:t>
      </w:r>
      <w:r w:rsidR="00461080" w:rsidRPr="0067786A">
        <w:rPr>
          <w:b/>
          <w:color w:val="000000" w:themeColor="text1"/>
        </w:rPr>
        <w:t xml:space="preserve">. </w:t>
      </w:r>
    </w:p>
    <w:p w14:paraId="30E559D7" w14:textId="42B5C96B" w:rsidR="00E07A76" w:rsidRPr="00A81A19" w:rsidRDefault="00461080" w:rsidP="00A81A19">
      <w:pPr>
        <w:rPr>
          <w:color w:val="000000" w:themeColor="text1"/>
        </w:rPr>
      </w:pPr>
      <w:r w:rsidRPr="00A81A19">
        <w:rPr>
          <w:color w:val="000000" w:themeColor="text1"/>
        </w:rPr>
        <w:t>Motion</w:t>
      </w:r>
      <w:r w:rsidR="00E71D7D" w:rsidRPr="00A81A19">
        <w:rPr>
          <w:color w:val="000000" w:themeColor="text1"/>
        </w:rPr>
        <w:t xml:space="preserve"> with</w:t>
      </w:r>
      <w:r w:rsidRPr="00A81A19">
        <w:rPr>
          <w:color w:val="000000" w:themeColor="text1"/>
        </w:rPr>
        <w:t xml:space="preserve">in the tissue - originating from breathing and </w:t>
      </w:r>
      <w:r w:rsidR="00E71D7D" w:rsidRPr="00A81A19">
        <w:rPr>
          <w:color w:val="000000" w:themeColor="text1"/>
        </w:rPr>
        <w:t>heartbeat</w:t>
      </w:r>
      <w:r w:rsidRPr="00A81A19">
        <w:rPr>
          <w:color w:val="000000" w:themeColor="text1"/>
        </w:rPr>
        <w:t xml:space="preserve"> in </w:t>
      </w:r>
      <w:r w:rsidR="00617992" w:rsidRPr="00A81A19">
        <w:rPr>
          <w:color w:val="000000" w:themeColor="text1"/>
        </w:rPr>
        <w:t>anesthetized</w:t>
      </w:r>
      <w:r w:rsidRPr="00A81A19">
        <w:rPr>
          <w:color w:val="000000" w:themeColor="text1"/>
        </w:rPr>
        <w:t xml:space="preserve"> animals</w:t>
      </w:r>
      <w:r w:rsidR="00476281" w:rsidRPr="00A81A19">
        <w:rPr>
          <w:color w:val="000000" w:themeColor="text1"/>
        </w:rPr>
        <w:t xml:space="preserve"> </w:t>
      </w:r>
      <w:r w:rsidRPr="00A81A19">
        <w:rPr>
          <w:color w:val="000000" w:themeColor="text1"/>
        </w:rPr>
        <w:t>- tends to become more severe with increased distance from the imaging cannula</w:t>
      </w:r>
      <w:r w:rsidR="00D01267" w:rsidRPr="00A81A19">
        <w:rPr>
          <w:color w:val="000000" w:themeColor="text1"/>
        </w:rPr>
        <w:t xml:space="preserve">. This is </w:t>
      </w:r>
      <w:r w:rsidR="00D01267" w:rsidRPr="00A81A19">
        <w:rPr>
          <w:noProof/>
          <w:color w:val="000000" w:themeColor="text1"/>
        </w:rPr>
        <w:t>possibly</w:t>
      </w:r>
      <w:r w:rsidR="00D01267" w:rsidRPr="00A81A19">
        <w:rPr>
          <w:color w:val="000000" w:themeColor="text1"/>
        </w:rPr>
        <w:t xml:space="preserve"> because </w:t>
      </w:r>
      <w:r w:rsidRPr="00A81A19">
        <w:rPr>
          <w:color w:val="000000" w:themeColor="text1"/>
        </w:rPr>
        <w:t xml:space="preserve">the imaging cannula </w:t>
      </w:r>
      <w:r w:rsidR="00D01267" w:rsidRPr="00A81A19">
        <w:rPr>
          <w:color w:val="000000" w:themeColor="text1"/>
        </w:rPr>
        <w:t xml:space="preserve">applies mechanical pressure to the brain thus </w:t>
      </w:r>
      <w:r w:rsidRPr="00A81A19">
        <w:rPr>
          <w:color w:val="000000" w:themeColor="text1"/>
        </w:rPr>
        <w:t>counteract</w:t>
      </w:r>
      <w:r w:rsidR="00D01267" w:rsidRPr="00A81A19">
        <w:rPr>
          <w:color w:val="000000" w:themeColor="text1"/>
        </w:rPr>
        <w:t>ing</w:t>
      </w:r>
      <w:r w:rsidRPr="00A81A19">
        <w:rPr>
          <w:color w:val="000000" w:themeColor="text1"/>
        </w:rPr>
        <w:t xml:space="preserve"> some of the motion</w:t>
      </w:r>
      <w:r w:rsidR="005F1FC9" w:rsidRPr="00A81A19">
        <w:rPr>
          <w:color w:val="000000" w:themeColor="text1"/>
        </w:rPr>
        <w:t xml:space="preserve"> in the vicinity of the cannula</w:t>
      </w:r>
      <w:r w:rsidRPr="00A81A19">
        <w:rPr>
          <w:color w:val="000000" w:themeColor="text1"/>
        </w:rPr>
        <w:t xml:space="preserve"> (similarly to neocortical preparations). Thus, </w:t>
      </w:r>
      <w:r w:rsidR="00215372" w:rsidRPr="00A81A19">
        <w:rPr>
          <w:color w:val="000000" w:themeColor="text1"/>
        </w:rPr>
        <w:t>although</w:t>
      </w:r>
      <w:r w:rsidR="006439DA" w:rsidRPr="00A81A19">
        <w:rPr>
          <w:color w:val="000000" w:themeColor="text1"/>
        </w:rPr>
        <w:t xml:space="preserve"> </w:t>
      </w:r>
      <w:r w:rsidR="00C066DC" w:rsidRPr="00A81A19">
        <w:rPr>
          <w:color w:val="000000" w:themeColor="text1"/>
        </w:rPr>
        <w:t>imaging of dendritic spines is</w:t>
      </w:r>
      <w:r w:rsidRPr="00A81A19">
        <w:rPr>
          <w:color w:val="000000" w:themeColor="text1"/>
        </w:rPr>
        <w:t xml:space="preserve"> possible in SR and SLM</w:t>
      </w:r>
      <w:r w:rsidR="00C066DC" w:rsidRPr="00A81A19">
        <w:rPr>
          <w:color w:val="000000" w:themeColor="text1"/>
        </w:rPr>
        <w:t xml:space="preserve">, </w:t>
      </w:r>
      <w:r w:rsidRPr="00A81A19">
        <w:rPr>
          <w:color w:val="000000" w:themeColor="text1"/>
        </w:rPr>
        <w:t>in our hands</w:t>
      </w:r>
      <w:r w:rsidR="00C066DC" w:rsidRPr="00A81A19">
        <w:rPr>
          <w:color w:val="000000" w:themeColor="text1"/>
        </w:rPr>
        <w:t>, it</w:t>
      </w:r>
      <w:r w:rsidRPr="00A81A19">
        <w:rPr>
          <w:color w:val="000000" w:themeColor="text1"/>
        </w:rPr>
        <w:t xml:space="preserve"> is most robust dorsal to the </w:t>
      </w:r>
      <w:r w:rsidR="00476281" w:rsidRPr="00A81A19">
        <w:rPr>
          <w:color w:val="000000" w:themeColor="text1"/>
        </w:rPr>
        <w:t>S</w:t>
      </w:r>
      <w:r w:rsidR="008567B9" w:rsidRPr="00A81A19">
        <w:rPr>
          <w:color w:val="000000" w:themeColor="text1"/>
        </w:rPr>
        <w:t>O</w:t>
      </w:r>
      <w:r w:rsidR="00E07A76" w:rsidRPr="00A81A19">
        <w:rPr>
          <w:color w:val="000000" w:themeColor="text1"/>
        </w:rPr>
        <w:t xml:space="preserve"> up to ≈</w:t>
      </w:r>
      <w:r w:rsidR="008567B9" w:rsidRPr="00A81A19">
        <w:rPr>
          <w:color w:val="000000" w:themeColor="text1"/>
        </w:rPr>
        <w:t xml:space="preserve">200 </w:t>
      </w:r>
      <w:r w:rsidR="00476281" w:rsidRPr="00A81A19">
        <w:rPr>
          <w:color w:val="000000" w:themeColor="text1"/>
        </w:rPr>
        <w:t xml:space="preserve">µm </w:t>
      </w:r>
      <w:r w:rsidRPr="00A81A19">
        <w:rPr>
          <w:color w:val="000000" w:themeColor="text1"/>
        </w:rPr>
        <w:t>from the surfa</w:t>
      </w:r>
      <w:r w:rsidR="00E71D7D" w:rsidRPr="00A81A19">
        <w:rPr>
          <w:color w:val="000000" w:themeColor="text1"/>
        </w:rPr>
        <w:t>ce of the cannula.</w:t>
      </w:r>
      <w:r w:rsidRPr="00A81A19">
        <w:rPr>
          <w:color w:val="000000" w:themeColor="text1"/>
        </w:rPr>
        <w:t xml:space="preserve"> </w:t>
      </w:r>
      <w:r w:rsidR="00C066DC" w:rsidRPr="00A81A19">
        <w:rPr>
          <w:color w:val="000000" w:themeColor="text1"/>
        </w:rPr>
        <w:t xml:space="preserve">To </w:t>
      </w:r>
      <w:r w:rsidRPr="00A81A19">
        <w:rPr>
          <w:color w:val="000000" w:themeColor="text1"/>
        </w:rPr>
        <w:t>compensate for motion</w:t>
      </w:r>
      <w:r w:rsidR="0022050A" w:rsidRPr="00A81A19">
        <w:rPr>
          <w:color w:val="000000" w:themeColor="text1"/>
        </w:rPr>
        <w:t>,</w:t>
      </w:r>
      <w:r w:rsidRPr="00A81A19">
        <w:rPr>
          <w:color w:val="000000" w:themeColor="text1"/>
        </w:rPr>
        <w:t xml:space="preserve"> </w:t>
      </w:r>
      <w:r w:rsidR="00A94E4C" w:rsidRPr="00A81A19">
        <w:rPr>
          <w:color w:val="000000" w:themeColor="text1"/>
        </w:rPr>
        <w:t xml:space="preserve">we use </w:t>
      </w:r>
      <w:r w:rsidRPr="00A81A19">
        <w:rPr>
          <w:color w:val="000000" w:themeColor="text1"/>
        </w:rPr>
        <w:t xml:space="preserve">resonant scanners and offline averaging. </w:t>
      </w:r>
      <w:r w:rsidR="0022050A" w:rsidRPr="00A81A19">
        <w:rPr>
          <w:color w:val="000000" w:themeColor="text1"/>
        </w:rPr>
        <w:t>S</w:t>
      </w:r>
      <w:r w:rsidRPr="00A81A19">
        <w:rPr>
          <w:color w:val="000000" w:themeColor="text1"/>
        </w:rPr>
        <w:t xml:space="preserve">everal images (4 to 6 repetitions) </w:t>
      </w:r>
      <w:r w:rsidR="0022050A" w:rsidRPr="00A81A19">
        <w:rPr>
          <w:color w:val="000000" w:themeColor="text1"/>
        </w:rPr>
        <w:t xml:space="preserve">are acquired </w:t>
      </w:r>
      <w:r w:rsidRPr="00A81A19">
        <w:rPr>
          <w:i/>
          <w:color w:val="000000" w:themeColor="text1"/>
        </w:rPr>
        <w:t>per</w:t>
      </w:r>
      <w:r w:rsidRPr="00A81A19">
        <w:rPr>
          <w:color w:val="000000" w:themeColor="text1"/>
        </w:rPr>
        <w:t xml:space="preserve"> image plane of a </w:t>
      </w:r>
      <w:r w:rsidR="00782240" w:rsidRPr="00A81A19">
        <w:rPr>
          <w:color w:val="000000" w:themeColor="text1"/>
        </w:rPr>
        <w:t>z</w:t>
      </w:r>
      <w:r w:rsidR="009B1183" w:rsidRPr="00A81A19">
        <w:rPr>
          <w:color w:val="000000" w:themeColor="text1"/>
        </w:rPr>
        <w:t>-</w:t>
      </w:r>
      <w:r w:rsidRPr="00A81A19">
        <w:rPr>
          <w:color w:val="000000" w:themeColor="text1"/>
        </w:rPr>
        <w:t xml:space="preserve">stack at the maximum available speed </w:t>
      </w:r>
      <w:r w:rsidR="00826173" w:rsidRPr="00A81A19">
        <w:rPr>
          <w:color w:val="000000" w:themeColor="text1"/>
        </w:rPr>
        <w:t>(30 frames</w:t>
      </w:r>
      <w:r w:rsidR="00CA4B60">
        <w:rPr>
          <w:color w:val="000000" w:themeColor="text1"/>
        </w:rPr>
        <w:t>/</w:t>
      </w:r>
      <w:r w:rsidR="00826173" w:rsidRPr="00A81A19">
        <w:rPr>
          <w:color w:val="000000" w:themeColor="text1"/>
        </w:rPr>
        <w:t xml:space="preserve">s). </w:t>
      </w:r>
      <w:r w:rsidR="0022050A" w:rsidRPr="00A81A19">
        <w:rPr>
          <w:color w:val="000000" w:themeColor="text1"/>
        </w:rPr>
        <w:t xml:space="preserve">All the repetitions for each z-plane are </w:t>
      </w:r>
      <w:r w:rsidR="00826173" w:rsidRPr="00A81A19">
        <w:rPr>
          <w:color w:val="000000" w:themeColor="text1"/>
        </w:rPr>
        <w:t>then</w:t>
      </w:r>
      <w:r w:rsidR="008E244C" w:rsidRPr="00A81A19">
        <w:rPr>
          <w:color w:val="000000" w:themeColor="text1"/>
        </w:rPr>
        <w:t xml:space="preserve"> </w:t>
      </w:r>
      <w:r w:rsidR="008E244C" w:rsidRPr="00A81A19">
        <w:rPr>
          <w:color w:val="auto"/>
        </w:rPr>
        <w:t>deconvol</w:t>
      </w:r>
      <w:r w:rsidR="00C066DC" w:rsidRPr="00A81A19">
        <w:rPr>
          <w:color w:val="auto"/>
        </w:rPr>
        <w:t>ve</w:t>
      </w:r>
      <w:r w:rsidR="0022050A" w:rsidRPr="00A81A19">
        <w:rPr>
          <w:color w:val="auto"/>
        </w:rPr>
        <w:t>d</w:t>
      </w:r>
      <w:r w:rsidRPr="00A81A19">
        <w:rPr>
          <w:color w:val="auto"/>
        </w:rPr>
        <w:t xml:space="preserve"> </w:t>
      </w:r>
      <w:r w:rsidR="00C066DC" w:rsidRPr="00A81A19">
        <w:rPr>
          <w:color w:val="auto"/>
        </w:rPr>
        <w:t>(using the commercial software, Auto</w:t>
      </w:r>
      <w:r w:rsidR="00B466E2" w:rsidRPr="00A81A19">
        <w:rPr>
          <w:color w:val="auto"/>
        </w:rPr>
        <w:t>Q</w:t>
      </w:r>
      <w:r w:rsidR="00C066DC" w:rsidRPr="00A81A19">
        <w:rPr>
          <w:color w:val="auto"/>
        </w:rPr>
        <w:t xml:space="preserve">uant), </w:t>
      </w:r>
      <w:r w:rsidRPr="00A81A19">
        <w:rPr>
          <w:color w:val="000000" w:themeColor="text1"/>
        </w:rPr>
        <w:t>register</w:t>
      </w:r>
      <w:r w:rsidR="0022050A" w:rsidRPr="00A81A19">
        <w:rPr>
          <w:color w:val="000000" w:themeColor="text1"/>
        </w:rPr>
        <w:t>ed</w:t>
      </w:r>
      <w:r w:rsidR="00C066DC" w:rsidRPr="00A81A19">
        <w:rPr>
          <w:color w:val="000000" w:themeColor="text1"/>
        </w:rPr>
        <w:t xml:space="preserve"> (usin</w:t>
      </w:r>
      <w:r w:rsidR="006439DA" w:rsidRPr="00A81A19">
        <w:rPr>
          <w:color w:val="000000" w:themeColor="text1"/>
        </w:rPr>
        <w:t>g</w:t>
      </w:r>
      <w:r w:rsidR="00C066DC" w:rsidRPr="00A81A19">
        <w:rPr>
          <w:color w:val="000000" w:themeColor="text1"/>
        </w:rPr>
        <w:t xml:space="preserve"> ImageJ) and </w:t>
      </w:r>
      <w:r w:rsidRPr="00A81A19">
        <w:rPr>
          <w:color w:val="000000" w:themeColor="text1"/>
        </w:rPr>
        <w:t>averag</w:t>
      </w:r>
      <w:r w:rsidR="00C066DC" w:rsidRPr="00A81A19">
        <w:rPr>
          <w:color w:val="000000" w:themeColor="text1"/>
        </w:rPr>
        <w:t>e</w:t>
      </w:r>
      <w:r w:rsidR="0022050A" w:rsidRPr="00A81A19">
        <w:rPr>
          <w:color w:val="000000" w:themeColor="text1"/>
        </w:rPr>
        <w:t>d</w:t>
      </w:r>
      <w:r w:rsidR="00C066DC" w:rsidRPr="00A81A19">
        <w:rPr>
          <w:color w:val="000000" w:themeColor="text1"/>
        </w:rPr>
        <w:t xml:space="preserve"> </w:t>
      </w:r>
      <w:r w:rsidRPr="00A81A19">
        <w:rPr>
          <w:color w:val="000000" w:themeColor="text1"/>
        </w:rPr>
        <w:t>into a single image</w:t>
      </w:r>
      <w:r w:rsidR="00E61DAE" w:rsidRPr="00A81A19">
        <w:rPr>
          <w:color w:val="000000" w:themeColor="text1"/>
        </w:rPr>
        <w:fldChar w:fldCharType="begin"/>
      </w:r>
      <w:r w:rsidR="00E61DAE" w:rsidRPr="00A81A19">
        <w:rPr>
          <w:color w:val="000000" w:themeColor="text1"/>
        </w:rPr>
        <w:instrText xml:space="preserve"> ADDIN ZOTERO_ITEM CSL_CITATION {"citationID":"8UYxerYn","properties":{"formattedCitation":"\\super 26\\nosupersub{}","plainCitation":"26","noteIndex":0},"citationItems":[{"id":64,"uris":["http://zotero.org/users/local/ftzQ6viF/items/3RGS5BYI"],"uri":["http://zotero.org/users/local/ftzQ6viF/items/3RGS5BYI"],"itemData":{"id":64,"type":"article-journal","title":"Impermanence of dendritic spines in live adult CA1 hippocampus","container-title":"Nature","page":"592-596","volume":"523","issue":"7562","source":"Crossref","DOI":"10.1038/nature14467","ISSN":"0028-0836, 1476-4687","language":"en","author":[{"family":"Attardo","given":"Alessio"},{"family":"Fitzgerald","given":"James E."},{"family":"Schnitzer","given":"Mark J."}],"issued":{"date-parts":[["2015",7]]}}}],"schema":"https://github.com/citation-style-language/schema/raw/master/csl-citation.json"} </w:instrText>
      </w:r>
      <w:r w:rsidR="00E61DAE" w:rsidRPr="00A81A19">
        <w:rPr>
          <w:color w:val="000000" w:themeColor="text1"/>
        </w:rPr>
        <w:fldChar w:fldCharType="separate"/>
      </w:r>
      <w:r w:rsidR="00E61DAE" w:rsidRPr="00A81A19">
        <w:rPr>
          <w:vertAlign w:val="superscript"/>
        </w:rPr>
        <w:t>26</w:t>
      </w:r>
      <w:r w:rsidR="00E61DAE" w:rsidRPr="00A81A19">
        <w:rPr>
          <w:color w:val="000000" w:themeColor="text1"/>
        </w:rPr>
        <w:fldChar w:fldCharType="end"/>
      </w:r>
      <w:r w:rsidRPr="00A81A19">
        <w:rPr>
          <w:color w:val="000000" w:themeColor="text1"/>
        </w:rPr>
        <w:t xml:space="preserve">. For imaging of </w:t>
      </w:r>
      <w:r w:rsidR="009A7734" w:rsidRPr="00A81A19">
        <w:rPr>
          <w:color w:val="000000" w:themeColor="text1"/>
        </w:rPr>
        <w:t>somata</w:t>
      </w:r>
      <w:r w:rsidR="001D1669" w:rsidRPr="00A81A19">
        <w:rPr>
          <w:color w:val="000000" w:themeColor="text1"/>
        </w:rPr>
        <w:t>,</w:t>
      </w:r>
      <w:r w:rsidR="009A7734" w:rsidRPr="00A81A19">
        <w:rPr>
          <w:color w:val="000000" w:themeColor="text1"/>
        </w:rPr>
        <w:t xml:space="preserve"> </w:t>
      </w:r>
      <w:r w:rsidRPr="00A81A19">
        <w:rPr>
          <w:noProof/>
          <w:color w:val="000000" w:themeColor="text1"/>
        </w:rPr>
        <w:t>motion</w:t>
      </w:r>
      <w:r w:rsidRPr="00A81A19">
        <w:rPr>
          <w:color w:val="000000" w:themeColor="text1"/>
        </w:rPr>
        <w:t xml:space="preserve"> is often negligible upon anesthesia</w:t>
      </w:r>
      <w:r w:rsidR="00E61DAE" w:rsidRPr="00A81A19">
        <w:rPr>
          <w:color w:val="000000" w:themeColor="text1"/>
        </w:rPr>
        <w:fldChar w:fldCharType="begin"/>
      </w:r>
      <w:r w:rsidR="00E61DAE" w:rsidRPr="00A81A19">
        <w:rPr>
          <w:color w:val="000000" w:themeColor="text1"/>
        </w:rPr>
        <w:instrText xml:space="preserve"> ADDIN ZOTERO_ITEM CSL_CITATION {"citationID":"pvjm9ICm","properties":{"formattedCitation":"\\super 35\\nosupersub{}","plainCitation":"35","noteIndex":0},"citationItems":[{"id":65,"uris":["http://zotero.org/users/local/ftzQ6viF/items/7MJLSU37"],"uri":["http://zotero.org/users/local/ftzQ6viF/items/7MJLSU37"],"itemData":{"id":65,"type":"article-journal","title":"Long-Term Consolidation of Ensemble Neural Plasticity Patterns in Hippocampal Area CA1","container-title":"Cell Reports","page":"640-650.e2","volume":"25","issue":"3","source":"Crossref","abstract":"Neural network remodeling underpins the ability to remember life experiences, but little is known about the long-term plasticity of neural populations. To study how the brain encodes episodic events, we used time-lapse two-photon microscopy and a ﬂuorescent reporter of neural plasticity based on an enhanced form of the synaptic activity-responsive element (E-SARE) within the Arc promoter to track thousands of CA1 hippocampal pyramidal cells over weeks in mice that repeatedly encountered different environments. Each environment evokes characteristic patterns of ensemble neural plasticity, but with each encounter, the set of activated cells gradually evolves. After repeated exposures, the plasticity patterns evoked by an individual environment progressively stabilize. Compared with young adults, plasticity patterns in aged mice are less speciﬁc to individual environments and less stable across repeat experiences. Long-term consolidation of hippocampal plasticity patterns may support longterm memory formation, whereas weaker consolidation in aged subjects might reﬂect declining memory function.","DOI":"10.1016/j.celrep.2018.09.064","ISSN":"22111247","language":"en","author":[{"family":"Attardo","given":"Alessio"},{"family":"Lu","given":"Ju"},{"family":"Kawashima","given":"Takashi"},{"family":"Okuno","given":"Hiroyuki"},{"family":"Fitzgerald","given":"James E."},{"family":"Bito","given":"Haruhiko"},{"family":"Schnitzer","given":"Mark J."}],"issued":{"date-parts":[["2018",10]]}}}],"schema":"https://github.com/citation-style-language/schema/raw/master/csl-citation.json"} </w:instrText>
      </w:r>
      <w:r w:rsidR="00E61DAE" w:rsidRPr="00A81A19">
        <w:rPr>
          <w:color w:val="000000" w:themeColor="text1"/>
        </w:rPr>
        <w:fldChar w:fldCharType="separate"/>
      </w:r>
      <w:r w:rsidR="00E61DAE" w:rsidRPr="00A81A19">
        <w:rPr>
          <w:vertAlign w:val="superscript"/>
        </w:rPr>
        <w:t>35</w:t>
      </w:r>
      <w:r w:rsidR="00E61DAE" w:rsidRPr="00A81A19">
        <w:rPr>
          <w:color w:val="000000" w:themeColor="text1"/>
        </w:rPr>
        <w:fldChar w:fldCharType="end"/>
      </w:r>
      <w:r w:rsidR="009A7734" w:rsidRPr="00A81A19">
        <w:rPr>
          <w:color w:val="000000" w:themeColor="text1"/>
        </w:rPr>
        <w:t xml:space="preserve"> and two aver</w:t>
      </w:r>
      <w:r w:rsidRPr="00A81A19">
        <w:rPr>
          <w:color w:val="000000" w:themeColor="text1"/>
        </w:rPr>
        <w:t>ag</w:t>
      </w:r>
      <w:r w:rsidR="009A7734" w:rsidRPr="00A81A19">
        <w:rPr>
          <w:color w:val="000000" w:themeColor="text1"/>
        </w:rPr>
        <w:t>es are often sufficient to compensate for</w:t>
      </w:r>
      <w:r w:rsidRPr="00A81A19">
        <w:rPr>
          <w:color w:val="000000" w:themeColor="text1"/>
        </w:rPr>
        <w:t xml:space="preserve"> motion </w:t>
      </w:r>
      <w:r w:rsidR="009A7734" w:rsidRPr="00A81A19">
        <w:rPr>
          <w:color w:val="000000" w:themeColor="text1"/>
        </w:rPr>
        <w:t>artifacts</w:t>
      </w:r>
      <w:r w:rsidRPr="00A81A19">
        <w:rPr>
          <w:color w:val="000000" w:themeColor="text1"/>
        </w:rPr>
        <w:t>.</w:t>
      </w:r>
    </w:p>
    <w:p w14:paraId="2B30FAE0" w14:textId="77777777" w:rsidR="00641A34" w:rsidRPr="00A81A19" w:rsidRDefault="00641A34" w:rsidP="00A81A19">
      <w:pPr>
        <w:rPr>
          <w:color w:val="000000" w:themeColor="text1"/>
        </w:rPr>
      </w:pPr>
    </w:p>
    <w:p w14:paraId="1BA376B2" w14:textId="77777777" w:rsidR="00CA4B60" w:rsidRPr="00CA4B60" w:rsidRDefault="00927775" w:rsidP="00A81A19">
      <w:pPr>
        <w:rPr>
          <w:b/>
          <w:color w:val="000000" w:themeColor="text1"/>
        </w:rPr>
      </w:pPr>
      <w:r w:rsidRPr="00CA4B60">
        <w:rPr>
          <w:b/>
          <w:color w:val="auto"/>
        </w:rPr>
        <w:t>Future applications or</w:t>
      </w:r>
      <w:r w:rsidR="00617992" w:rsidRPr="00CA4B60">
        <w:rPr>
          <w:b/>
          <w:color w:val="auto"/>
        </w:rPr>
        <w:t xml:space="preserve"> directions of the method</w:t>
      </w:r>
      <w:r w:rsidR="00455352" w:rsidRPr="00CA4B60">
        <w:rPr>
          <w:b/>
          <w:color w:val="000000" w:themeColor="text1"/>
        </w:rPr>
        <w:t>.</w:t>
      </w:r>
      <w:r w:rsidR="00641A34" w:rsidRPr="00CA4B60">
        <w:rPr>
          <w:b/>
          <w:color w:val="000000" w:themeColor="text1"/>
        </w:rPr>
        <w:t xml:space="preserve"> </w:t>
      </w:r>
    </w:p>
    <w:p w14:paraId="4757352D" w14:textId="5E0DBB42" w:rsidR="00617992" w:rsidRDefault="00455352" w:rsidP="00A81A19">
      <w:r w:rsidRPr="00A81A19">
        <w:rPr>
          <w:color w:val="000000" w:themeColor="text1"/>
        </w:rPr>
        <w:t>T</w:t>
      </w:r>
      <w:r w:rsidR="00281BA6" w:rsidRPr="00A81A19">
        <w:rPr>
          <w:color w:val="000000" w:themeColor="text1"/>
        </w:rPr>
        <w:t>he</w:t>
      </w:r>
      <w:r w:rsidR="00617992" w:rsidRPr="00A81A19">
        <w:rPr>
          <w:color w:val="000000" w:themeColor="text1"/>
        </w:rPr>
        <w:t xml:space="preserve"> preparation can be combined with </w:t>
      </w:r>
      <w:r w:rsidR="00943D5B" w:rsidRPr="00A81A19">
        <w:rPr>
          <w:color w:val="000000" w:themeColor="text1"/>
        </w:rPr>
        <w:t>micro</w:t>
      </w:r>
      <w:r w:rsidR="00B13C53" w:rsidRPr="00A81A19">
        <w:rPr>
          <w:color w:val="000000" w:themeColor="text1"/>
        </w:rPr>
        <w:t>-</w:t>
      </w:r>
      <w:r w:rsidR="00943D5B" w:rsidRPr="00A81A19">
        <w:rPr>
          <w:color w:val="000000" w:themeColor="text1"/>
        </w:rPr>
        <w:t>endoscopes</w:t>
      </w:r>
      <w:r w:rsidR="00943D5B" w:rsidRPr="00A81A19">
        <w:rPr>
          <w:color w:val="000000" w:themeColor="text1"/>
        </w:rPr>
        <w:fldChar w:fldCharType="begin"/>
      </w:r>
      <w:r w:rsidR="00943D5B" w:rsidRPr="00A81A19">
        <w:rPr>
          <w:color w:val="000000" w:themeColor="text1"/>
        </w:rPr>
        <w:instrText xml:space="preserve"> ADDIN ZOTERO_ITEM CSL_CITATION {"citationID":"agmzQMnQ","properties":{"formattedCitation":"\\super 26,43\\nosupersub{}","plainCitation":"26,43","noteIndex":0},"citationItems":[{"id":64,"uris":["http://zotero.org/users/local/ftzQ6viF/items/3RGS5BYI"],"uri":["http://zotero.org/users/local/ftzQ6viF/items/3RGS5BYI"],"itemData":{"id":64,"type":"article-journal","title":"Impermanence of dendritic spines in live adult CA1 hippocampus","container-title":"Nature","page":"592-596","volume":"523","issue":"7562","source":"Crossref","DOI":"10.1038/nature14467","ISSN":"0028-0836, 1476-4687","language":"en","author":[{"family":"Attardo","given":"Alessio"},{"family":"Fitzgerald","given":"James E."},{"family":"Schnitzer","given":"Mark J."}],"issued":{"date-parts":[["2015",7]]}}},{"id":67,"uris":["http://zotero.org/users/local/ftzQ6viF/items/LDNZQZYD"],"uri":["http://zotero.org/users/local/ftzQ6viF/items/LDNZQZYD"],"itemData":{"id":67,"type":"article-journal","title":"Time-lapse imaging of disease progression in deep brain areas using fluorescence microendoscopy","container-title":"Nature Medicine","page":"223-228","volume":"17","issue":"2","source":"Crossref","DOI":"10.1038/nm.2292","ISSN":"1078-8956, 1546-170X","language":"en","author":[{"family":"Barretto","given":"Robert P J"},{"family":"Ko","given":"Tony H"},{"family":"Jung","given":"Juergen C"},{"family":"Wang","given":"Tammy J"},{"family":"Capps","given":"George"},{"family":"Waters","given":"Allison C"},{"family":"Ziv","given":"Yaniv"},{"family":"Attardo","given":"Alessio"},{"family":"Recht","given":"Lawrence"},{"family":"Schnitzer","given":"Mark J"}],"issued":{"date-parts":[["2011",2]]}}}],"schema":"https://github.com/citation-style-language/schema/raw/master/csl-citation.json"} </w:instrText>
      </w:r>
      <w:r w:rsidR="00943D5B" w:rsidRPr="00A81A19">
        <w:rPr>
          <w:color w:val="000000" w:themeColor="text1"/>
        </w:rPr>
        <w:fldChar w:fldCharType="separate"/>
      </w:r>
      <w:r w:rsidR="00943D5B" w:rsidRPr="00A81A19">
        <w:rPr>
          <w:vertAlign w:val="superscript"/>
        </w:rPr>
        <w:t>26,43</w:t>
      </w:r>
      <w:r w:rsidR="00943D5B" w:rsidRPr="00A81A19">
        <w:rPr>
          <w:color w:val="000000" w:themeColor="text1"/>
        </w:rPr>
        <w:fldChar w:fldCharType="end"/>
      </w:r>
      <w:r w:rsidR="00617992" w:rsidRPr="00A81A19">
        <w:rPr>
          <w:color w:val="000000" w:themeColor="text1"/>
        </w:rPr>
        <w:t xml:space="preserve">. </w:t>
      </w:r>
      <w:r w:rsidR="00943D5B" w:rsidRPr="00A81A19">
        <w:rPr>
          <w:color w:val="000000" w:themeColor="text1"/>
        </w:rPr>
        <w:t>Micro</w:t>
      </w:r>
      <w:r w:rsidR="00B13C53" w:rsidRPr="00A81A19">
        <w:rPr>
          <w:color w:val="000000" w:themeColor="text1"/>
        </w:rPr>
        <w:t>-</w:t>
      </w:r>
      <w:r w:rsidR="00943D5B" w:rsidRPr="00A81A19">
        <w:rPr>
          <w:color w:val="000000" w:themeColor="text1"/>
        </w:rPr>
        <w:t>endoscopes</w:t>
      </w:r>
      <w:r w:rsidR="00A0182E" w:rsidRPr="00A81A19">
        <w:rPr>
          <w:color w:val="000000" w:themeColor="text1"/>
        </w:rPr>
        <w:t xml:space="preserve"> are rigid optic probes which use gradient refractive index (GRIN) microlenses to guide light to and from deep tissue</w:t>
      </w:r>
      <w:r w:rsidR="009C592F" w:rsidRPr="00A81A19">
        <w:rPr>
          <w:color w:val="000000" w:themeColor="text1"/>
        </w:rPr>
        <w:fldChar w:fldCharType="begin"/>
      </w:r>
      <w:r w:rsidR="009C592F" w:rsidRPr="00A81A19">
        <w:rPr>
          <w:color w:val="000000" w:themeColor="text1"/>
        </w:rPr>
        <w:instrText xml:space="preserve"> ADDIN ZOTERO_ITEM CSL_CITATION {"citationID":"brIyx7BK","properties":{"formattedCitation":"\\super 18\\nosupersub{}","plainCitation":"18","noteIndex":0},"citationItems":[{"id":89,"uris":["http://zotero.org/users/local/ftzQ6viF/items/VRH27A7S"],"uri":["http://zotero.org/users/local/ftzQ6viF/items/VRH27A7S"],"itemData":{"id":89,"type":"article-journal","title":"Multiphoton endoscopy","container-title":"Optics Letters","page":"902","volume":"28","issue":"11","source":"Crossref","DOI":"10.1364/OL.28.000902","ISSN":"0146-9592, 1539-4794","language":"en","author":[{"family":"Jung","given":"Juergen C."},{"family":"Schnitzer","given":"Mark J."}],"issued":{"date-parts":[["2003",6,1]]}}}],"schema":"https://github.com/citation-style-language/schema/raw/master/csl-citation.json"} </w:instrText>
      </w:r>
      <w:r w:rsidR="009C592F" w:rsidRPr="00A81A19">
        <w:rPr>
          <w:color w:val="000000" w:themeColor="text1"/>
        </w:rPr>
        <w:fldChar w:fldCharType="separate"/>
      </w:r>
      <w:r w:rsidR="009C592F" w:rsidRPr="00A81A19">
        <w:rPr>
          <w:vertAlign w:val="superscript"/>
        </w:rPr>
        <w:t>18</w:t>
      </w:r>
      <w:r w:rsidR="009C592F" w:rsidRPr="00A81A19">
        <w:rPr>
          <w:color w:val="000000" w:themeColor="text1"/>
        </w:rPr>
        <w:fldChar w:fldCharType="end"/>
      </w:r>
      <w:r w:rsidR="00A0182E" w:rsidRPr="00A81A19">
        <w:t xml:space="preserve">. </w:t>
      </w:r>
      <w:r w:rsidR="00617992" w:rsidRPr="00A81A19">
        <w:rPr>
          <w:color w:val="000000" w:themeColor="text1"/>
        </w:rPr>
        <w:t xml:space="preserve">The use of </w:t>
      </w:r>
      <w:r w:rsidR="00943D5B" w:rsidRPr="00A81A19">
        <w:rPr>
          <w:color w:val="000000" w:themeColor="text1"/>
        </w:rPr>
        <w:t>micro</w:t>
      </w:r>
      <w:r w:rsidR="00B13C53" w:rsidRPr="00A81A19">
        <w:rPr>
          <w:color w:val="000000" w:themeColor="text1"/>
        </w:rPr>
        <w:t>-</w:t>
      </w:r>
      <w:r w:rsidR="00943D5B" w:rsidRPr="00A81A19">
        <w:rPr>
          <w:color w:val="000000" w:themeColor="text1"/>
        </w:rPr>
        <w:t>endoscopes</w:t>
      </w:r>
      <w:r w:rsidR="00617992" w:rsidRPr="00A81A19">
        <w:rPr>
          <w:color w:val="000000" w:themeColor="text1"/>
        </w:rPr>
        <w:t xml:space="preserve"> allows cannulas of smaller diameters or even no cannulas at all. However, commercial </w:t>
      </w:r>
      <w:r w:rsidR="00943D5B" w:rsidRPr="00A81A19">
        <w:rPr>
          <w:color w:val="000000" w:themeColor="text1"/>
        </w:rPr>
        <w:t>micro</w:t>
      </w:r>
      <w:r w:rsidR="00B13C53" w:rsidRPr="00A81A19">
        <w:rPr>
          <w:color w:val="000000" w:themeColor="text1"/>
        </w:rPr>
        <w:t>-</w:t>
      </w:r>
      <w:r w:rsidR="00943D5B" w:rsidRPr="00A81A19">
        <w:rPr>
          <w:color w:val="000000" w:themeColor="text1"/>
        </w:rPr>
        <w:t>endoscopes</w:t>
      </w:r>
      <w:r w:rsidR="00617992" w:rsidRPr="00A81A19">
        <w:rPr>
          <w:color w:val="000000" w:themeColor="text1"/>
        </w:rPr>
        <w:t xml:space="preserve"> are less well corrected for optical aberrations and have lower NA than commercial objective</w:t>
      </w:r>
      <w:r w:rsidR="007C2010" w:rsidRPr="00A81A19">
        <w:rPr>
          <w:color w:val="000000" w:themeColor="text1"/>
        </w:rPr>
        <w:t>s</w:t>
      </w:r>
      <w:r w:rsidR="00A0182E" w:rsidRPr="00A81A19">
        <w:rPr>
          <w:color w:val="000000" w:themeColor="text1"/>
        </w:rPr>
        <w:t>. Current probes reach lateral and axial resolutions of ≈0.6-1 µm, ≈10-12 µm</w:t>
      </w:r>
      <w:r w:rsidR="00CA4B60">
        <w:rPr>
          <w:color w:val="000000" w:themeColor="text1"/>
        </w:rPr>
        <w:t>,</w:t>
      </w:r>
      <w:r w:rsidR="00A0182E" w:rsidRPr="00A81A19">
        <w:rPr>
          <w:color w:val="000000" w:themeColor="text1"/>
        </w:rPr>
        <w:t xml:space="preserve"> respectively</w:t>
      </w:r>
      <w:r w:rsidR="009C592F" w:rsidRPr="00A81A19">
        <w:rPr>
          <w:color w:val="000000" w:themeColor="text1"/>
        </w:rPr>
        <w:fldChar w:fldCharType="begin"/>
      </w:r>
      <w:r w:rsidR="009C592F" w:rsidRPr="00A81A19">
        <w:rPr>
          <w:color w:val="000000" w:themeColor="text1"/>
        </w:rPr>
        <w:instrText xml:space="preserve"> ADDIN ZOTERO_ITEM CSL_CITATION {"citationID":"LXVAByuo","properties":{"formattedCitation":"\\super 17,18,44\\nosupersub{}","plainCitation":"17,18,44","noteIndex":0},"citationItems":[{"id":111,"uris":["http://zotero.org/users/local/ftzQ6viF/items/7H3XP7K5"],"uri":["http://zotero.org/users/local/ftzQ6viF/items/7H3XP7K5"],"itemData":{"id":111,"type":"article-journal","title":"Advances in Light Microscopy for Neuroscience","container-title":"Annual Review of Neuroscience","page":"435-506","volume":"32","issue":"1","source":"Crossref","abstract":"Since the work of Golgi and Cajal, light microscopy has remained a key tool for neuroscientists to observe cellular properties. Ongoing advances have enabled new experimental capabilities using light to inspect the nervous system across multiple spatial scales, including ultrastructural scales ﬁner than the optical diffraction limit. Other progress permits functional imaging at faster speeds, at greater depths in brain tissue, and over larger tissue volumes than previously possible. Portable, miniaturized ﬂuorescence microscopes now allow brain imaging in freely behaving mice. Complementary progress on animal preparations has enabled imaging in head-restrained behaving animals, as well as time-lapse microscopy studies in the brains of live subjects. Mouse genetic approaches permit mosaic and inducible ﬂuorescence-labeling strategies, whereas intrinsic contrast mechanisms allow in vivo imaging of animals and humans without use of exogenous markers. This review surveys such advances and highlights emerging capabilities of particular interest to neuroscientists.","DOI":"10.1146/annurev.neuro.051508.135540","ISSN":"0147-006X, 1545-4126","language":"en","author":[{"family":"Wilt","given":"Brian A."},{"family":"Burns","given":"Laurie D."},{"family":"Wei Ho","given":"Eric Tatt"},{"family":"Ghosh","given":"Kunal K."},{"family":"Mukamel","given":"Eran A."},{"family":"Schnitzer","given":"Mark J."}],"issued":{"date-parts":[["2009",6]]}}},{"id":89,"uris":["http://zotero.org/users/local/ftzQ6viF/items/VRH27A7S"],"uri":["http://zotero.org/users/local/ftzQ6viF/items/VRH27A7S"],"itemData":{"id":89,"type":"article-journal","title":"Multiphoton endoscopy","container-title":"Optics Letters","page":"902","volume":"28","issue":"11","source":"Crossref","DOI":"10.1364/OL.28.000902","ISSN":"0146-9592, 1539-4794","language":"en","author":[{"family":"Jung","given":"Juergen C."},{"family":"Schnitzer","given":"Mark J."}],"issued":{"date-parts":[["2003",6,1]]}}},{"id":66,"uris":["http://zotero.org/users/local/ftzQ6viF/items/QILYMU2M"],"uri":["http://zotero.org/users/local/ftzQ6viF/items/QILYMU2M"],"itemData":{"id":66,"type":"article-journal","title":"In vivo fluorescence imaging with high-resolution microlenses","container-title":"Nature Methods","page":"511-512","volume":"6","issue":"7","source":"Crossref","DOI":"10.1038/nmeth.1339","ISSN":"1548-7091, 1548-7105","language":"en","author":[{"family":"Barretto","given":"Robert P J"},{"family":"Messerschmidt","given":"Bernhard"},{"family":"Schnitzer","given":"Mark J"}],"issued":{"date-parts":[["2009",7]]}}}],"schema":"https://github.com/citation-style-language/schema/raw/master/csl-citation.json"} </w:instrText>
      </w:r>
      <w:r w:rsidR="009C592F" w:rsidRPr="00A81A19">
        <w:rPr>
          <w:color w:val="000000" w:themeColor="text1"/>
        </w:rPr>
        <w:fldChar w:fldCharType="separate"/>
      </w:r>
      <w:r w:rsidR="009C592F" w:rsidRPr="00A81A19">
        <w:rPr>
          <w:vertAlign w:val="superscript"/>
        </w:rPr>
        <w:t>17,18,44</w:t>
      </w:r>
      <w:r w:rsidR="009C592F" w:rsidRPr="00A81A19">
        <w:rPr>
          <w:color w:val="000000" w:themeColor="text1"/>
        </w:rPr>
        <w:fldChar w:fldCharType="end"/>
      </w:r>
      <w:r w:rsidR="00A0182E" w:rsidRPr="00A81A19">
        <w:t xml:space="preserve">. </w:t>
      </w:r>
      <w:r w:rsidR="001D1669" w:rsidRPr="00A81A19">
        <w:t xml:space="preserve">The use of </w:t>
      </w:r>
      <w:r w:rsidR="00943D5B" w:rsidRPr="00A81A19">
        <w:rPr>
          <w:color w:val="000000" w:themeColor="text1"/>
        </w:rPr>
        <w:t>micro</w:t>
      </w:r>
      <w:r w:rsidR="00B13C53" w:rsidRPr="00A81A19">
        <w:t>-</w:t>
      </w:r>
      <w:r w:rsidR="00943D5B" w:rsidRPr="00A81A19">
        <w:t>endoscopes</w:t>
      </w:r>
      <w:r w:rsidR="001D1669" w:rsidRPr="00A81A19">
        <w:t xml:space="preserve"> also </w:t>
      </w:r>
      <w:r w:rsidR="00B13C53" w:rsidRPr="00A81A19">
        <w:t>enable</w:t>
      </w:r>
      <w:r w:rsidR="00D84189" w:rsidRPr="00A81A19">
        <w:t>s</w:t>
      </w:r>
      <w:r w:rsidR="005416AA" w:rsidRPr="00A81A19">
        <w:t xml:space="preserve"> the combination of</w:t>
      </w:r>
      <w:r w:rsidR="001D1669" w:rsidRPr="00A81A19">
        <w:t xml:space="preserve"> this preparation with </w:t>
      </w:r>
      <w:r w:rsidR="001D1669" w:rsidRPr="00A81A19">
        <w:rPr>
          <w:noProof/>
        </w:rPr>
        <w:t>head</w:t>
      </w:r>
      <w:r w:rsidR="006F3AC7" w:rsidRPr="00A81A19">
        <w:rPr>
          <w:noProof/>
        </w:rPr>
        <w:t>-</w:t>
      </w:r>
      <w:r w:rsidR="001D1669" w:rsidRPr="00A81A19">
        <w:rPr>
          <w:noProof/>
        </w:rPr>
        <w:t>mounted</w:t>
      </w:r>
      <w:r w:rsidR="001D1669" w:rsidRPr="00A81A19">
        <w:t xml:space="preserve"> integrated </w:t>
      </w:r>
      <w:r w:rsidR="001D1669" w:rsidRPr="00A81A19">
        <w:rPr>
          <w:noProof/>
        </w:rPr>
        <w:t>widefield</w:t>
      </w:r>
      <w:r w:rsidR="001D1669" w:rsidRPr="00A81A19">
        <w:t xml:space="preserve"> microscopes</w:t>
      </w:r>
      <w:r w:rsidR="009C592F" w:rsidRPr="00A81A19">
        <w:fldChar w:fldCharType="begin"/>
      </w:r>
      <w:r w:rsidR="009C592F" w:rsidRPr="00A81A19">
        <w:instrText xml:space="preserve"> ADDIN ZOTERO_ITEM CSL_CITATION {"citationID":"SyjRatWd","properties":{"formattedCitation":"\\super 45\\uc0\\u8211{}47\\nosupersub{}","plainCitation":"45–47","noteIndex":0},"citationItems":[{"id":79,"uris":["http://zotero.org/users/local/ftzQ6viF/items/TJ6VR737"],"uri":["http://zotero.org/users/local/ftzQ6viF/items/TJ6VR737"],"itemData":{"id":79,"type":"article-journal","title":"Miniaturized integration of a fluorescence microscope","container-title":"Nature Methods","page":"871-878","volume":"8","issue":"10","source":"Crossref","DOI":"10.1038/nmeth.1694","ISSN":"1548-7091, 1548-7105","language":"en","author":[{"family":"Ghosh","given":"Kunal K"},{"family":"Burns","given":"Laurie D"},{"family":"Cocker","given":"Eric D"},{"family":"Nimmerjahn","given":"Axel"},{"family":"Ziv","given":"Yaniv"},{"family":"Gamal","given":"Abbas El"},{"family":"Schnitzer","given":"Mark J"}],"issued":{"date-parts":[["2011",10]]}}},{"id":114,"uris":["http://zotero.org/users/local/ftzQ6viF/items/7TI4BGYY"],"uri":["http://zotero.org/users/local/ftzQ6viF/items/7TI4BGYY"],"itemData":{"id":114,"type":"article-journal","title":"Long-term dynamics of CA1 hippocampal place codes","container-title":"Nature Neuroscience","page":"264-266","volume":"16","issue":"3","source":"Crossref","DOI":"10.1038/nn.3329","ISSN":"1097-6256, 1546-1726","language":"en","author":[{"family":"Ziv","given":"Yaniv"},{"family":"Burns","given":"Laurie D"},{"family":"Cocker","given":"Eric D"},{"family":"Hamel","given":"Elizabeth O"},{"family":"Ghosh","given":"Kunal K"},{"family":"Kitch","given":"Lacey J"},{"family":"Gamal","given":"Abbas El"},{"family":"Schnitzer","given":"Mark J"}],"issued":{"date-parts":[["2013",3]]}}},{"id":73,"uris":["http://zotero.org/users/local/ftzQ6viF/items/GW94SDGT"],"uri":["http://zotero.org/users/local/ftzQ6viF/items/GW94SDGT"],"itemData":{"id":73,"type":"article-journal","title":"A shared neural ensemble links distinct contextual memories encoded close in time","container-title":"Nature","page":"115-118","volume":"534","issue":"7605","source":"Crossref","DOI":"10.1038/nature17955","ISSN":"0028-0836, 1476-4687","language":"en","author":[{"family":"Cai","given":"Denise J."},{"family":"Aharoni","given":"Daniel"},{"family":"Shuman","given":"Tristan"},{"family":"Shobe","given":"Justin"},{"family":"Biane","given":"Jeremy"},{"family":"Song","given":"Weilin"},{"family":"Wei","given":"Brandon"},{"family":"Veshkini","given":"Michael"},{"family":"La-Vu","given":"Mimi"},{"family":"Lou","given":"Jerry"},{"family":"Flores","given":"Sergio E."},{"family":"Kim","given":"Isaac"},{"family":"Sano","given":"Yoshitake"},{"family":"Zhou","given":"Miou"},{"family":"Baumgaertel","given":"Karsten"},{"family":"Lavi","given":"Ayal"},{"family":"Kamata","given":"Masakazu"},{"family":"Tuszynski","given":"Mark"},{"family":"Mayford","given":"Mark"},{"family":"Golshani","given":"Peyman"},{"family":"Silva","given":"Alcino J."}],"issued":{"date-parts":[["2016",6]]}}}],"schema":"https://github.com/citation-style-language/schema/raw/master/csl-citation.json"} </w:instrText>
      </w:r>
      <w:r w:rsidR="009C592F" w:rsidRPr="00A81A19">
        <w:fldChar w:fldCharType="separate"/>
      </w:r>
      <w:r w:rsidR="009C592F" w:rsidRPr="00A81A19">
        <w:rPr>
          <w:vertAlign w:val="superscript"/>
        </w:rPr>
        <w:t>45–47</w:t>
      </w:r>
      <w:r w:rsidR="009C592F" w:rsidRPr="00A81A19">
        <w:fldChar w:fldCharType="end"/>
      </w:r>
      <w:r w:rsidR="001D1669" w:rsidRPr="00A81A19">
        <w:t>.</w:t>
      </w:r>
    </w:p>
    <w:p w14:paraId="70165F21" w14:textId="77777777" w:rsidR="0067786A" w:rsidRPr="00A81A19" w:rsidRDefault="0067786A" w:rsidP="00A81A19">
      <w:pPr>
        <w:rPr>
          <w:color w:val="000000" w:themeColor="text1"/>
        </w:rPr>
      </w:pPr>
    </w:p>
    <w:p w14:paraId="480BB2C0" w14:textId="3DB2897C" w:rsidR="004E2ACC" w:rsidRPr="00CA4B60" w:rsidRDefault="00FD59A5" w:rsidP="00A81A19">
      <w:pPr>
        <w:rPr>
          <w:color w:val="auto"/>
        </w:rPr>
      </w:pPr>
      <w:r w:rsidRPr="00A81A19">
        <w:rPr>
          <w:color w:val="000000" w:themeColor="text1"/>
        </w:rPr>
        <w:t>The method</w:t>
      </w:r>
      <w:r w:rsidR="00617992" w:rsidRPr="00A81A19">
        <w:rPr>
          <w:color w:val="000000" w:themeColor="text1"/>
        </w:rPr>
        <w:t xml:space="preserve"> lends itself also to use in non-</w:t>
      </w:r>
      <w:r w:rsidR="008E244C" w:rsidRPr="00A81A19">
        <w:rPr>
          <w:color w:val="000000" w:themeColor="text1"/>
        </w:rPr>
        <w:t>anesthetized</w:t>
      </w:r>
      <w:r w:rsidR="00617992" w:rsidRPr="00A81A19">
        <w:rPr>
          <w:color w:val="000000" w:themeColor="text1"/>
        </w:rPr>
        <w:t xml:space="preserve"> mice, and it has been used to investigate cellular activity using Ca</w:t>
      </w:r>
      <w:r w:rsidR="00617992" w:rsidRPr="00A81A19">
        <w:rPr>
          <w:color w:val="000000" w:themeColor="text1"/>
          <w:vertAlign w:val="superscript"/>
        </w:rPr>
        <w:t>2+</w:t>
      </w:r>
      <w:r w:rsidR="00617992" w:rsidRPr="00A81A19">
        <w:rPr>
          <w:color w:val="000000" w:themeColor="text1"/>
        </w:rPr>
        <w:t xml:space="preserve"> sensor</w:t>
      </w:r>
      <w:r w:rsidR="001D1669" w:rsidRPr="00A81A19">
        <w:rPr>
          <w:color w:val="000000" w:themeColor="text1"/>
        </w:rPr>
        <w:t>s</w:t>
      </w:r>
      <w:r w:rsidR="00617992" w:rsidRPr="00A81A19">
        <w:rPr>
          <w:color w:val="000000" w:themeColor="text1"/>
        </w:rPr>
        <w:t xml:space="preserve"> in awake head</w:t>
      </w:r>
      <w:r w:rsidR="009239A8" w:rsidRPr="00A81A19">
        <w:rPr>
          <w:color w:val="000000" w:themeColor="text1"/>
        </w:rPr>
        <w:t>-</w:t>
      </w:r>
      <w:r w:rsidR="00617992" w:rsidRPr="00A81A19">
        <w:rPr>
          <w:color w:val="000000" w:themeColor="text1"/>
        </w:rPr>
        <w:t>fixed mice</w:t>
      </w:r>
      <w:r w:rsidR="009C592F" w:rsidRPr="00A81A19">
        <w:rPr>
          <w:color w:val="000000" w:themeColor="text1"/>
        </w:rPr>
        <w:fldChar w:fldCharType="begin"/>
      </w:r>
      <w:r w:rsidR="009C592F" w:rsidRPr="00A81A19">
        <w:rPr>
          <w:color w:val="000000" w:themeColor="text1"/>
        </w:rPr>
        <w:instrText xml:space="preserve"> ADDIN ZOTERO_ITEM CSL_CITATION {"citationID":"EuPruwdY","properties":{"formattedCitation":"\\super 21,37,48,49\\nosupersub{}","plainCitation":"21,37,48,49","noteIndex":0},"citationItems":[{"id":76,"uris":["http://zotero.org/users/local/ftzQ6viF/items/6WTXDBZP"],"uri":["http://zotero.org/users/local/ftzQ6viF/items/6WTXDBZP"],"itemData":{"id":76,"type":"article-journal","title":"Functional imaging of hippocampal place cells at cellular resolution during virtual navigation","container-title":"Nature Neuroscience","page":"1433-1440","volume":"13","issue":"11","source":"Crossref","abstract":"Spatial navigation is a widely employed behavior in rodent studies of neuronal circuits underlying cognition, learning and memory. In vivo microscopy combined with genetically-encoded indicators provides important new tools to study neuronal circuits, but has been technically difficult to apply during navigation. We describe methods to image the activity of hippocampal CA1 neurons with sub-cellular resolution in behaving mice. Neurons expressing the genetically encoded calcium indicator GCaMP3 were imaged through a chronic hippocampal window. Headfixed mice performed spatial behaviors within a setup combining a virtual reality system and a custom built two-photon microscope. Populations of place cells were optically identified, and the correlation between the location of their place fields in the virtual environment and their anatomical location in the local circuit was measured. The combination of virtual reality and highresolution functional imaging should allow for a new generation of studies to probe neuronal circuit dynamics during behavior.","DOI":"10.1038/nn.2648","ISSN":"1097-6256, 1546-1726","language":"en","author":[{"family":"Dombeck","given":"Daniel A"},{"family":"Harvey","given":"Christopher D"},{"family":"Tian","given":"Lin"},{"family":"Looger","given":"Loren L"},{"family":"Tank","given":"David W"}],"issued":{"date-parts":[["2010",11]]}}},{"id":90,"uris":["http://zotero.org/users/local/ftzQ6viF/items/7PUCUAGY"],"uri":["http://zotero.org/users/local/ftzQ6viF/items/7PUCUAGY"],"itemData":{"id":90,"type":"article-journal","title":"Septo-hippocampal GABAergic signaling across multiple modalities in awake mice","container-title":"Nature Neuroscience","page":"1182-1184","volume":"16","issue":"9","source":"Crossref","DOI":"10.1038/nn.3482","ISSN":"1097-6256, 1546-1726","language":"en","author":[{"family":"Kaifosh","given":"Patrick"},{"family":"Lovett-Barron","given":"Matthew"},{"family":"Turi","given":"Gergely F"},{"family":"Reardon","given":"Thomas R"},{"family":"Losonczy","given":"Attila"}],"issued":{"date-parts":[["2013",9]]}}},{"id":106,"uris":["http://zotero.org/users/local/ftzQ6viF/items/VPEKXSLG"],"uri":["http://zotero.org/users/local/ftzQ6viF/items/VPEKXSLG"],"itemData":{"id":106,"type":"article-journal","title":"Calcium transient prevalence across the dendritic arbour predicts place field properties","container-title":"Nature","page":"200-204","volume":"517","issue":"7533","source":"Crossref","DOI":"10.1038/nature13871","ISSN":"0028-0836, 1476-4687","language":"en","author":[{"family":"Sheffield","given":"Mark E. J."},{"family":"Dombeck","given":"Daniel A."}],"issued":{"date-parts":[["2015",1]]}}},{"id":69,"uris":["http://zotero.org/users/local/ftzQ6viF/items/VMLSSBH8"],"uri":["http://zotero.org/users/local/ftzQ6viF/items/VMLSSBH8"],"itemData":{"id":69,"type":"article-journal","title":"Gating of hippocampal activity, plasticity, and memory by entorhinal cortex long-range inhibition","container-title":"Science","page":"aaa5694-aaa5694","volume":"351","issue":"6269","source":"Crossref","DOI":"10.1126/science.aaa5694","ISSN":"0036-8075, 1095-9203","language":"en","author":[{"family":"Basu","given":"J."},{"family":"Zaremba","given":"J. D."},{"family":"Cheung","given":"S. K."},{"family":"Hitti","given":"F. L."},{"family":"Zemelman","given":"B. V."},{"family":"Losonczy","given":"A."},{"family":"Siegelbaum","given":"S. A."}],"issued":{"date-parts":[["2016",1,8]]}}}],"schema":"https://github.com/citation-style-language/schema/raw/master/csl-citation.json"} </w:instrText>
      </w:r>
      <w:r w:rsidR="009C592F" w:rsidRPr="00A81A19">
        <w:rPr>
          <w:color w:val="000000" w:themeColor="text1"/>
        </w:rPr>
        <w:fldChar w:fldCharType="separate"/>
      </w:r>
      <w:r w:rsidR="009C592F" w:rsidRPr="00A81A19">
        <w:rPr>
          <w:color w:val="000000" w:themeColor="text1"/>
          <w:vertAlign w:val="superscript"/>
        </w:rPr>
        <w:t>21,37,48,49</w:t>
      </w:r>
      <w:r w:rsidR="009C592F" w:rsidRPr="00A81A19">
        <w:rPr>
          <w:color w:val="000000" w:themeColor="text1"/>
        </w:rPr>
        <w:fldChar w:fldCharType="end"/>
      </w:r>
      <w:r w:rsidR="005416AA" w:rsidRPr="00A81A19">
        <w:rPr>
          <w:color w:val="000000" w:themeColor="text1"/>
        </w:rPr>
        <w:t xml:space="preserve">. </w:t>
      </w:r>
      <w:r w:rsidR="00617992" w:rsidRPr="00A81A19">
        <w:rPr>
          <w:color w:val="000000" w:themeColor="text1"/>
        </w:rPr>
        <w:t xml:space="preserve">In these cases, due to the fast time scales of the fluorescence changes, it </w:t>
      </w:r>
      <w:r w:rsidR="008567B9" w:rsidRPr="00A81A19">
        <w:rPr>
          <w:color w:val="000000" w:themeColor="text1"/>
        </w:rPr>
        <w:t>is</w:t>
      </w:r>
      <w:r w:rsidR="00617992" w:rsidRPr="00A81A19">
        <w:rPr>
          <w:color w:val="000000" w:themeColor="text1"/>
        </w:rPr>
        <w:t xml:space="preserve"> advisable to implement line registration</w:t>
      </w:r>
      <w:r w:rsidR="009C592F" w:rsidRPr="00A81A19">
        <w:rPr>
          <w:color w:val="000000" w:themeColor="text1"/>
        </w:rPr>
        <w:fldChar w:fldCharType="begin"/>
      </w:r>
      <w:r w:rsidR="009C592F" w:rsidRPr="00A81A19">
        <w:rPr>
          <w:color w:val="000000" w:themeColor="text1"/>
        </w:rPr>
        <w:instrText xml:space="preserve"> ADDIN ZOTERO_ITEM CSL_CITATION {"citationID":"mNYK3nR6","properties":{"formattedCitation":"\\super 50\\nosupersub{}","plainCitation":"50","noteIndex":0},"citationItems":[{"id":91,"uris":["http://zotero.org/users/local/ftzQ6viF/items/JTKFGEPE"],"uri":["http://zotero.org/users/local/ftzQ6viF/items/JTKFGEPE"],"itemData":{"id":91,"type":"article-journal","title":"SIMA: Python software for analysis of dynamic fluorescence imaging data","container-title":"Frontiers in Neuroinformatics","volume":"8","source":"Crossref","abstract":"Fluorescence imaging is a powerful method for monitoring dynamic signals in the nervous system. However, analysis of dynamic ﬂuorescence imaging data remains burdensome, in part due to the shortage of available software tools. To address this need, we have developed SIMA, an open source Python package that facilitates common analysis tasks related to ﬂuorescence imaging. Functionality of this package includes correction of motion artifacts occurring during in vivo imaging with laser-scanning microscopy, segmentation of imaged ﬁelds into regions of interest (ROIs), and extraction of signals from the segmented ROIs. We have also developed a graphical user interface (GUI) for manual editing of the automatically segmented ROIs and automated registration of ROIs across multiple imaging datasets. This software has been designed with ﬂexibility in mind to allow for future extension with different analysis methods and potential integration with other packages. Software, documentation, and source code for the SIMA package and ROI Buddy GUI are freely available at http://www.losonczylab.org/sima/.","URL":"http://journal.frontiersin.org/article/10.3389/fninf.2014.00080/abstract","DOI":"10.3389/fninf.2014.00080","ISSN":"1662-5196","shortTitle":"SIMA","language":"en","author":[{"family":"Kaifosh","given":"Patrick"},{"family":"Zaremba","given":"Jeffrey D."},{"family":"Danielson","given":"Nathan B."},{"family":"Losonczy","given":"Attila"}],"issued":{"date-parts":[["2014",9,23]]},"accessed":{"date-parts":[["2018",12,10]]}}}],"schema":"https://github.com/citation-style-language/schema/raw/master/csl-citation.json"} </w:instrText>
      </w:r>
      <w:r w:rsidR="009C592F" w:rsidRPr="00A81A19">
        <w:rPr>
          <w:color w:val="000000" w:themeColor="text1"/>
        </w:rPr>
        <w:fldChar w:fldCharType="separate"/>
      </w:r>
      <w:r w:rsidR="009C592F" w:rsidRPr="00A81A19">
        <w:rPr>
          <w:vertAlign w:val="superscript"/>
        </w:rPr>
        <w:t>50</w:t>
      </w:r>
      <w:r w:rsidR="009C592F" w:rsidRPr="00A81A19">
        <w:rPr>
          <w:color w:val="000000" w:themeColor="text1"/>
        </w:rPr>
        <w:fldChar w:fldCharType="end"/>
      </w:r>
      <w:r w:rsidRPr="00A81A19">
        <w:rPr>
          <w:color w:val="auto"/>
        </w:rPr>
        <w:t>.</w:t>
      </w:r>
      <w:r w:rsidR="00CA4B60">
        <w:rPr>
          <w:color w:val="auto"/>
        </w:rPr>
        <w:t xml:space="preserve"> </w:t>
      </w:r>
      <w:r w:rsidRPr="00A81A19">
        <w:rPr>
          <w:color w:val="auto"/>
        </w:rPr>
        <w:t>It is also possible to adapt the preparation for imaging of other hippocampal sub-regions</w:t>
      </w:r>
      <w:r w:rsidR="00015EA3" w:rsidRPr="00A81A19">
        <w:rPr>
          <w:color w:val="auto"/>
        </w:rPr>
        <w:t xml:space="preserve"> such as the </w:t>
      </w:r>
      <w:r w:rsidR="00B13C53" w:rsidRPr="00A81A19">
        <w:rPr>
          <w:color w:val="auto"/>
        </w:rPr>
        <w:t>d</w:t>
      </w:r>
      <w:r w:rsidR="00015EA3" w:rsidRPr="00A81A19">
        <w:rPr>
          <w:color w:val="auto"/>
        </w:rPr>
        <w:t xml:space="preserve">entate </w:t>
      </w:r>
      <w:r w:rsidR="00B13C53" w:rsidRPr="00A81A19">
        <w:rPr>
          <w:color w:val="auto"/>
        </w:rPr>
        <w:t>g</w:t>
      </w:r>
      <w:r w:rsidR="00015EA3" w:rsidRPr="00A81A19">
        <w:rPr>
          <w:color w:val="auto"/>
        </w:rPr>
        <w:t>yrus (DG)</w:t>
      </w:r>
      <w:r w:rsidR="009C592F" w:rsidRPr="00A81A19">
        <w:rPr>
          <w:color w:val="auto"/>
        </w:rPr>
        <w:fldChar w:fldCharType="begin"/>
      </w:r>
      <w:r w:rsidR="009C592F" w:rsidRPr="00A81A19">
        <w:rPr>
          <w:color w:val="auto"/>
        </w:rPr>
        <w:instrText xml:space="preserve"> ADDIN ZOTERO_ITEM CSL_CITATION {"citationID":"IfbuZDhg","properties":{"formattedCitation":"\\super 39,51,52\\nosupersub{}","plainCitation":"39,51,52","noteIndex":0},"citationItems":[{"id":82,"uris":["http://zotero.org/users/local/ftzQ6viF/items/4LDMGP96"],"uri":["http://zotero.org/users/local/ftzQ6viF/items/4LDMGP96"],"itemData":{"id":82,"type":"article-journal","title":"Parallel emergence of stable and dynamic memory engrams in the hippocampus","container-title":"Nature","page":"292-296","volume":"558","issue":"7709","source":"Crossref","DOI":"10.1038/s41586-018-0191-2","ISSN":"0028-0836, 1476-4687","language":"en","author":[{"family":"Hainmueller","given":"Thomas"},{"family":"Bartos","given":"Marlene"}],"issued":{"date-parts":[["2018",6]]}}},{"id":80,"uris":["http://zotero.org/users/local/ftzQ6viF/items/LHUEGE5Y"],"uri":["http://zotero.org/users/local/ftzQ6viF/items/LHUEGE5Y"],"itemData":{"id":80,"type":"article-journal","title":"In vivo imaging of dendritic pruning in dentate granule cells","container-title":"Nature Neuroscience","page":"788-791","volume":"19","issue":"6","source":"Crossref","DOI":"10.1038/nn.4301","ISSN":"1097-6256, 1546-1726","language":"en","author":[{"family":"Gonçalves","given":"J Tiago"},{"family":"Bloyd","given":"Cooper W"},{"family":"Shtrahman","given":"Matthew"},{"family":"Johnston","given":"Stephen T"},{"family":"Schafer","given":"Simon T"},{"family":"Parylak","given":"Sarah L"},{"family":"Tran","given":"Thanh"},{"family":"Chang","given":"Tina"},{"family":"Gage","given":"Fred H"}],"issued":{"date-parts":[["2016",6]]}}},{"id":74,"uris":["http://zotero.org/users/local/ftzQ6viF/items/E7DJGEBB"],"uri":["http://zotero.org/users/local/ftzQ6viF/items/E7DJGEBB"],"itemData":{"id":74,"type":"article-journal","title":"Distinct Contribution of Adult-Born Hippocampal Granule Cells to Context Encoding","container-title":"Neuron","page":"101-112","volume":"90","issue":"1","source":"Crossref","abstract":"Adult-born granule cells (abGCs) have been implicated in cognition and mood; however, it remains unknown how these cells behave in vivo. Here, we have used two-photon calcium imaging to monitor the activity of young abGCs in awake behaving mice. We ﬁnd that young adult-born neurons ﬁ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ﬁrm the direct involvement of abGCs in context encoding and discrimination, consistent with their proposed role in pattern separation. These results provide the ﬁrst in vivo characterization of abGCs and reveal their participation in the encoding of novel information.","DOI":"10.1016/j.neuron.2016.02.019","ISSN":"08966273","language":"en","author":[{"family":"Danielson","given":"Nathan B."},{"family":"Kaifosh","given":"Patrick"},{"family":"Zaremba","given":"Jeffrey D."},{"family":"Lovett-Barron","given":"Matthew"},{"family":"Tsai","given":"Joseph"},{"family":"Denny","given":"Christine A."},{"family":"Balough","given":"Elizabeth M."},{"family":"Goldberg","given":"Alexander R."},{"family":"Drew","given":"Liam J."},{"family":"Hen","given":"René"},{"family":"Losonczy","given":"Attila"},{"family":"Kheirbek","given":"Mazen A."}],"issued":{"date-parts":[["2016",4]]}}}],"schema":"https://github.com/citation-style-language/schema/raw/master/csl-citation.json"} </w:instrText>
      </w:r>
      <w:r w:rsidR="009C592F" w:rsidRPr="00A81A19">
        <w:rPr>
          <w:color w:val="auto"/>
        </w:rPr>
        <w:fldChar w:fldCharType="separate"/>
      </w:r>
      <w:r w:rsidR="009C592F" w:rsidRPr="00A81A19">
        <w:rPr>
          <w:vertAlign w:val="superscript"/>
        </w:rPr>
        <w:t>39,51,52</w:t>
      </w:r>
      <w:r w:rsidR="009C592F" w:rsidRPr="00A81A19">
        <w:rPr>
          <w:color w:val="auto"/>
        </w:rPr>
        <w:fldChar w:fldCharType="end"/>
      </w:r>
      <w:r w:rsidR="00015EA3" w:rsidRPr="00A81A19">
        <w:rPr>
          <w:color w:val="auto"/>
        </w:rPr>
        <w:t>.</w:t>
      </w:r>
      <w:r w:rsidR="002573F3" w:rsidRPr="00A81A19">
        <w:rPr>
          <w:color w:val="auto"/>
        </w:rPr>
        <w:t xml:space="preserve"> C</w:t>
      </w:r>
      <w:r w:rsidR="005B7830" w:rsidRPr="00A81A19">
        <w:rPr>
          <w:color w:val="auto"/>
        </w:rPr>
        <w:t>ombin</w:t>
      </w:r>
      <w:r w:rsidR="002573F3" w:rsidRPr="00A81A19">
        <w:rPr>
          <w:color w:val="auto"/>
        </w:rPr>
        <w:t>in</w:t>
      </w:r>
      <w:r w:rsidR="008F2421" w:rsidRPr="00A81A19">
        <w:rPr>
          <w:color w:val="auto"/>
        </w:rPr>
        <w:t xml:space="preserve">g </w:t>
      </w:r>
      <w:r w:rsidR="005B7830" w:rsidRPr="00A81A19">
        <w:rPr>
          <w:color w:val="auto"/>
        </w:rPr>
        <w:t>this preparation with</w:t>
      </w:r>
      <w:r w:rsidR="009239A8" w:rsidRPr="00A81A19">
        <w:rPr>
          <w:color w:val="auto"/>
        </w:rPr>
        <w:t xml:space="preserve"> </w:t>
      </w:r>
      <w:r w:rsidR="00420F49" w:rsidRPr="00A81A19">
        <w:rPr>
          <w:color w:val="auto"/>
        </w:rPr>
        <w:t>3P</w:t>
      </w:r>
      <w:r w:rsidR="009239A8" w:rsidRPr="00A81A19">
        <w:rPr>
          <w:color w:val="auto"/>
        </w:rPr>
        <w:t xml:space="preserve"> excitation</w:t>
      </w:r>
      <w:r w:rsidR="009C592F" w:rsidRPr="00A81A19">
        <w:rPr>
          <w:color w:val="auto"/>
        </w:rPr>
        <w:fldChar w:fldCharType="begin"/>
      </w:r>
      <w:r w:rsidR="009C592F" w:rsidRPr="00A81A19">
        <w:rPr>
          <w:color w:val="auto"/>
        </w:rPr>
        <w:instrText xml:space="preserve"> ADDIN ZOTERO_ITEM CSL_CITATION {"citationID":"C9OSu6TA","properties":{"formattedCitation":"\\super 53,54\\nosupersub{}","plainCitation":"53,54","noteIndex":0},"citationItems":[{"id":83,"uris":["http://zotero.org/users/local/ftzQ6viF/items/APGDRS46"],"uri":["http://zotero.org/users/local/ftzQ6viF/items/APGDRS46"],"itemData":{"id":83,"type":"article-journal","title":"Three-photon excitation in fluorescence microscopy","container-title":"Journal of Biomedical Optics","page":"71","volume":"1","issue":"1","source":"Crossref","abstract":"We show experiments proving the feasibility of scanning ﬂuorescence microscopy by three-photon excitation. Three-photon excitation ﬂuorescence axial images are shown of polystyrene beads stained with the ﬂuorophore 2,5-bis(4-biphenyl)oxazole (BBO). Three-photon excitation is performed at an excitation wavelength of 900 nm and with pulses of 130 fs duration provided by a mode-locked titanium-sapphire laser. Fluorescence is collected between 350 and 450 nm. The ﬂuorescence image signal features a third-order dependence on the excitation power, also providing intrinsic 3-D imaging. The resolution of a three-photon excitation microscope is increased over that of a comparable two-photon excitation microscope.","DOI":"10.1117/12.229062","ISSN":"10833668","language":"en","author":[{"family":"Hell","given":"Stefan W."}],"issued":{"date-parts":[["1996"]]}}},{"id":87,"uris":["http://zotero.org/users/local/ftzQ6viF/items/VR9N6EQW"],"uri":["http://zotero.org/users/local/ftzQ6viF/items/VR9N6EQW"],"itemData":{"id":87,"type":"article-journal","title":"In vivo three-photon microscopy of subcortical structures within an intact mouse brain","container-title":"Nature Photonics","page":"205-209","volume":"7","issue":"3","source":"Crossref","DOI":"10.1038/nphoton.2012.336","ISSN":"1749-4885, 1749-4893","language":"en","author":[{"family":"Horton","given":"Nicholas G."},{"family":"Wang","given":"Ke"},{"family":"Kobat","given":"Demirhan"},{"family":"Clark","given":"Catharine G."},{"family":"Wise","given":"Frank W."},{"family":"Schaffer","given":"Chris B."},{"family":"Xu","given":"Chris"}],"issued":{"date-parts":[["2013",3]]}}}],"schema":"https://github.com/citation-style-language/schema/raw/master/csl-citation.json"} </w:instrText>
      </w:r>
      <w:r w:rsidR="009C592F" w:rsidRPr="00A81A19">
        <w:rPr>
          <w:color w:val="auto"/>
        </w:rPr>
        <w:fldChar w:fldCharType="separate"/>
      </w:r>
      <w:r w:rsidR="009C592F" w:rsidRPr="00A81A19">
        <w:rPr>
          <w:vertAlign w:val="superscript"/>
        </w:rPr>
        <w:t>53,54</w:t>
      </w:r>
      <w:r w:rsidR="009C592F" w:rsidRPr="00A81A19">
        <w:rPr>
          <w:color w:val="auto"/>
        </w:rPr>
        <w:fldChar w:fldCharType="end"/>
      </w:r>
      <w:r w:rsidR="005B7830" w:rsidRPr="00A81A19">
        <w:rPr>
          <w:color w:val="auto"/>
        </w:rPr>
        <w:t xml:space="preserve"> with </w:t>
      </w:r>
      <w:r w:rsidR="004E5FA7" w:rsidRPr="00A81A19">
        <w:rPr>
          <w:color w:val="auto"/>
        </w:rPr>
        <w:t>1 M</w:t>
      </w:r>
      <w:r w:rsidR="005B7830" w:rsidRPr="00A81A19">
        <w:rPr>
          <w:color w:val="auto"/>
        </w:rPr>
        <w:t>H</w:t>
      </w:r>
      <w:r w:rsidR="009C592F" w:rsidRPr="00A81A19">
        <w:rPr>
          <w:color w:val="auto"/>
        </w:rPr>
        <w:t>z</w:t>
      </w:r>
      <w:r w:rsidR="004E5FA7" w:rsidRPr="00A81A19">
        <w:rPr>
          <w:color w:val="auto"/>
        </w:rPr>
        <w:t xml:space="preserve"> frequency</w:t>
      </w:r>
      <w:r w:rsidR="005B7830" w:rsidRPr="00A81A19">
        <w:rPr>
          <w:color w:val="auto"/>
        </w:rPr>
        <w:t xml:space="preserve"> pulsed laser tuned to 1400 nm</w:t>
      </w:r>
      <w:r w:rsidR="00B13C53" w:rsidRPr="00A81A19">
        <w:rPr>
          <w:color w:val="auto"/>
        </w:rPr>
        <w:t>,</w:t>
      </w:r>
      <w:r w:rsidR="009239A8" w:rsidRPr="00A81A19">
        <w:rPr>
          <w:color w:val="auto"/>
        </w:rPr>
        <w:t xml:space="preserve"> </w:t>
      </w:r>
      <w:r w:rsidR="008F2421" w:rsidRPr="00A81A19">
        <w:rPr>
          <w:color w:val="000000" w:themeColor="text1"/>
        </w:rPr>
        <w:t>we were able to</w:t>
      </w:r>
      <w:r w:rsidR="005B7830" w:rsidRPr="00A81A19">
        <w:rPr>
          <w:color w:val="000000" w:themeColor="text1"/>
        </w:rPr>
        <w:t xml:space="preserve"> </w:t>
      </w:r>
      <w:r w:rsidR="009239A8" w:rsidRPr="00A81A19">
        <w:rPr>
          <w:color w:val="000000" w:themeColor="text1"/>
        </w:rPr>
        <w:t>image</w:t>
      </w:r>
      <w:r w:rsidR="005B7830" w:rsidRPr="00A81A19">
        <w:rPr>
          <w:color w:val="000000" w:themeColor="text1"/>
        </w:rPr>
        <w:t xml:space="preserve"> deeper into </w:t>
      </w:r>
      <w:r w:rsidR="009C4024" w:rsidRPr="00A81A19">
        <w:rPr>
          <w:color w:val="000000" w:themeColor="text1"/>
        </w:rPr>
        <w:t xml:space="preserve">the hippocampal formation </w:t>
      </w:r>
      <w:r w:rsidR="005B7830" w:rsidRPr="00A81A19">
        <w:rPr>
          <w:color w:val="000000" w:themeColor="text1"/>
        </w:rPr>
        <w:t xml:space="preserve">reaching the molecular layer, granule cell layer </w:t>
      </w:r>
      <w:r w:rsidR="009239A8" w:rsidRPr="00A81A19">
        <w:rPr>
          <w:color w:val="000000" w:themeColor="text1"/>
        </w:rPr>
        <w:t>and</w:t>
      </w:r>
      <w:r w:rsidR="005B7830" w:rsidRPr="00A81A19">
        <w:rPr>
          <w:color w:val="000000" w:themeColor="text1"/>
        </w:rPr>
        <w:t xml:space="preserve"> the </w:t>
      </w:r>
      <w:r w:rsidR="005B7830" w:rsidRPr="00A81A19">
        <w:rPr>
          <w:i/>
          <w:noProof/>
          <w:color w:val="000000" w:themeColor="text1"/>
        </w:rPr>
        <w:t>hilus</w:t>
      </w:r>
      <w:r w:rsidR="005B7830" w:rsidRPr="00A81A19">
        <w:rPr>
          <w:color w:val="000000" w:themeColor="text1"/>
        </w:rPr>
        <w:t xml:space="preserve"> of the</w:t>
      </w:r>
      <w:r w:rsidR="009239A8" w:rsidRPr="00A81A19">
        <w:rPr>
          <w:color w:val="000000" w:themeColor="text1"/>
        </w:rPr>
        <w:t xml:space="preserve"> D</w:t>
      </w:r>
      <w:r w:rsidR="00F65F38" w:rsidRPr="00A81A19">
        <w:rPr>
          <w:color w:val="000000" w:themeColor="text1"/>
        </w:rPr>
        <w:t>G</w:t>
      </w:r>
      <w:r w:rsidR="00F12087" w:rsidRPr="00A81A19">
        <w:rPr>
          <w:color w:val="000000" w:themeColor="text1"/>
        </w:rPr>
        <w:t xml:space="preserve"> </w:t>
      </w:r>
      <w:r w:rsidR="005B7830" w:rsidRPr="00A81A19">
        <w:rPr>
          <w:color w:val="000000" w:themeColor="text1"/>
        </w:rPr>
        <w:t>(</w:t>
      </w:r>
      <w:r w:rsidR="005B7830" w:rsidRPr="00A81A19">
        <w:rPr>
          <w:b/>
          <w:color w:val="000000" w:themeColor="text1"/>
        </w:rPr>
        <w:t>F</w:t>
      </w:r>
      <w:r w:rsidR="009C592F" w:rsidRPr="00A81A19">
        <w:rPr>
          <w:b/>
          <w:color w:val="000000" w:themeColor="text1"/>
        </w:rPr>
        <w:t>ig</w:t>
      </w:r>
      <w:r w:rsidR="00F12087" w:rsidRPr="00A81A19">
        <w:rPr>
          <w:b/>
          <w:color w:val="000000" w:themeColor="text1"/>
        </w:rPr>
        <w:t>ure</w:t>
      </w:r>
      <w:r w:rsidR="009C592F" w:rsidRPr="00A81A19">
        <w:rPr>
          <w:b/>
          <w:color w:val="000000" w:themeColor="text1"/>
        </w:rPr>
        <w:t xml:space="preserve"> 4</w:t>
      </w:r>
      <w:r w:rsidR="005B7830" w:rsidRPr="00A81A19">
        <w:rPr>
          <w:color w:val="000000" w:themeColor="text1"/>
        </w:rPr>
        <w:t>)</w:t>
      </w:r>
      <w:r w:rsidR="00015EA3" w:rsidRPr="00A81A19">
        <w:rPr>
          <w:b/>
          <w:color w:val="000000" w:themeColor="text1"/>
        </w:rPr>
        <w:t xml:space="preserve"> </w:t>
      </w:r>
      <w:r w:rsidR="00015EA3" w:rsidRPr="00A81A19">
        <w:rPr>
          <w:color w:val="000000" w:themeColor="text1"/>
        </w:rPr>
        <w:t>without removing the overlay</w:t>
      </w:r>
      <w:r w:rsidR="00F94A2A" w:rsidRPr="00A81A19">
        <w:rPr>
          <w:color w:val="000000" w:themeColor="text1"/>
        </w:rPr>
        <w:t>ing CA1</w:t>
      </w:r>
      <w:r w:rsidR="009239A8" w:rsidRPr="00A81A19">
        <w:rPr>
          <w:color w:val="000000" w:themeColor="text1"/>
        </w:rPr>
        <w:t>.</w:t>
      </w:r>
    </w:p>
    <w:p w14:paraId="1C4440B4" w14:textId="77777777" w:rsidR="0067786A" w:rsidRPr="00A81A19" w:rsidRDefault="0067786A" w:rsidP="00A81A19">
      <w:pPr>
        <w:rPr>
          <w:color w:val="FF0000"/>
        </w:rPr>
      </w:pPr>
    </w:p>
    <w:p w14:paraId="03D54E17" w14:textId="34BFE84D" w:rsidR="00954A43" w:rsidRPr="00A81A19" w:rsidRDefault="00461080" w:rsidP="00A81A19">
      <w:pPr>
        <w:rPr>
          <w:color w:val="auto"/>
        </w:rPr>
      </w:pPr>
      <w:r w:rsidRPr="00A81A19">
        <w:rPr>
          <w:color w:val="auto"/>
        </w:rPr>
        <w:t xml:space="preserve">In conclusion, </w:t>
      </w:r>
      <w:r w:rsidR="00A94E4C" w:rsidRPr="00A81A19">
        <w:rPr>
          <w:color w:val="auto"/>
        </w:rPr>
        <w:t xml:space="preserve">we </w:t>
      </w:r>
      <w:r w:rsidR="00621FCD" w:rsidRPr="00A81A19">
        <w:rPr>
          <w:color w:val="auto"/>
        </w:rPr>
        <w:t>present</w:t>
      </w:r>
      <w:r w:rsidRPr="00A81A19">
        <w:rPr>
          <w:color w:val="auto"/>
        </w:rPr>
        <w:t xml:space="preserve"> a method </w:t>
      </w:r>
      <w:r w:rsidR="00621FCD" w:rsidRPr="00A81A19">
        <w:rPr>
          <w:color w:val="auto"/>
        </w:rPr>
        <w:t xml:space="preserve">that </w:t>
      </w:r>
      <w:r w:rsidRPr="00A81A19">
        <w:rPr>
          <w:color w:val="auto"/>
        </w:rPr>
        <w:t xml:space="preserve">provides optical access to </w:t>
      </w:r>
      <w:r w:rsidR="006F3AC7" w:rsidRPr="00A81A19">
        <w:rPr>
          <w:color w:val="auto"/>
        </w:rPr>
        <w:t xml:space="preserve">the </w:t>
      </w:r>
      <w:r w:rsidRPr="00A81A19">
        <w:rPr>
          <w:noProof/>
          <w:color w:val="auto"/>
        </w:rPr>
        <w:t>dorsal</w:t>
      </w:r>
      <w:r w:rsidRPr="00A81A19">
        <w:rPr>
          <w:color w:val="auto"/>
        </w:rPr>
        <w:t xml:space="preserve"> hippocampus </w:t>
      </w:r>
      <w:r w:rsidR="005B7830" w:rsidRPr="00A81A19">
        <w:rPr>
          <w:color w:val="auto"/>
        </w:rPr>
        <w:t>and allows</w:t>
      </w:r>
      <w:r w:rsidRPr="00A81A19">
        <w:rPr>
          <w:color w:val="auto"/>
        </w:rPr>
        <w:t xml:space="preserve"> longitudinal and correlative studies of the dynamics of hippocampal </w:t>
      </w:r>
      <w:r w:rsidR="005B7830" w:rsidRPr="00A81A19">
        <w:rPr>
          <w:color w:val="auto"/>
        </w:rPr>
        <w:t>structure and activity.</w:t>
      </w:r>
      <w:r w:rsidRPr="00A81A19">
        <w:rPr>
          <w:color w:val="auto"/>
        </w:rPr>
        <w:t xml:space="preserve"> Th</w:t>
      </w:r>
      <w:r w:rsidR="005B7830" w:rsidRPr="00A81A19">
        <w:rPr>
          <w:color w:val="auto"/>
        </w:rPr>
        <w:t>is</w:t>
      </w:r>
      <w:r w:rsidRPr="00A81A19">
        <w:rPr>
          <w:color w:val="auto"/>
        </w:rPr>
        <w:t xml:space="preserve"> technique extends </w:t>
      </w:r>
      <w:r w:rsidR="005416AA" w:rsidRPr="00A81A19">
        <w:rPr>
          <w:color w:val="auto"/>
        </w:rPr>
        <w:t xml:space="preserve">the </w:t>
      </w:r>
      <w:r w:rsidRPr="00A81A19">
        <w:rPr>
          <w:color w:val="auto"/>
        </w:rPr>
        <w:t>possibilities of analysis of hippocampal function under physiological and pathological conditions.</w:t>
      </w:r>
    </w:p>
    <w:p w14:paraId="02C9A0E0" w14:textId="77777777" w:rsidR="00954A43" w:rsidRPr="00A81A19" w:rsidRDefault="00954A43" w:rsidP="00A81A19">
      <w:pPr>
        <w:rPr>
          <w:color w:val="auto"/>
        </w:rPr>
      </w:pPr>
    </w:p>
    <w:p w14:paraId="0C2D6FB8" w14:textId="0E91A914" w:rsidR="00954A43" w:rsidRPr="00A81A19" w:rsidRDefault="00461080" w:rsidP="00A81A19">
      <w:pPr>
        <w:pStyle w:val="NormalWeb"/>
        <w:spacing w:before="0" w:beforeAutospacing="0" w:after="0" w:afterAutospacing="0"/>
        <w:rPr>
          <w:color w:val="808080"/>
        </w:rPr>
      </w:pPr>
      <w:r w:rsidRPr="00A81A19">
        <w:rPr>
          <w:b/>
          <w:bCs/>
        </w:rPr>
        <w:t xml:space="preserve">ACKNOWLEDGMENTS </w:t>
      </w:r>
    </w:p>
    <w:p w14:paraId="465C62E2" w14:textId="1C715B0A" w:rsidR="00A56E2F" w:rsidRPr="00A81A19" w:rsidRDefault="00A56E2F" w:rsidP="00A81A19">
      <w:pPr>
        <w:rPr>
          <w:color w:val="000000" w:themeColor="text1"/>
        </w:rPr>
      </w:pPr>
      <w:r w:rsidRPr="00A81A19">
        <w:rPr>
          <w:color w:val="000000" w:themeColor="text1"/>
        </w:rPr>
        <w:lastRenderedPageBreak/>
        <w:t>U. A. F. is supported by the Schram foundation; C.-W. T. P. and W. G. are supported by the Max Planck Society; L.</w:t>
      </w:r>
      <w:r w:rsidR="001E7E90" w:rsidRPr="00A81A19">
        <w:rPr>
          <w:color w:val="000000" w:themeColor="text1"/>
        </w:rPr>
        <w:t>Y.</w:t>
      </w:r>
      <w:r w:rsidRPr="00A81A19">
        <w:rPr>
          <w:color w:val="000000" w:themeColor="text1"/>
        </w:rPr>
        <w:t xml:space="preserve"> and R.</w:t>
      </w:r>
      <w:r w:rsidR="006628C6" w:rsidRPr="00A81A19">
        <w:rPr>
          <w:color w:val="000000" w:themeColor="text1"/>
        </w:rPr>
        <w:t>Y.</w:t>
      </w:r>
      <w:r w:rsidRPr="00A81A19">
        <w:rPr>
          <w:color w:val="000000" w:themeColor="text1"/>
        </w:rPr>
        <w:t xml:space="preserve"> are supported by the Max Planck Society</w:t>
      </w:r>
      <w:r w:rsidR="006628C6" w:rsidRPr="00A81A19">
        <w:rPr>
          <w:color w:val="000000" w:themeColor="text1"/>
        </w:rPr>
        <w:t xml:space="preserve"> and National Institute of Health (R01MH080047, 1DP1NS096787)</w:t>
      </w:r>
      <w:r w:rsidRPr="00A81A19">
        <w:rPr>
          <w:color w:val="000000" w:themeColor="text1"/>
        </w:rPr>
        <w:t>; A. C. is supported by an FP7 Grant from the European Research Council, the ERANET and I-CORE programs, the Chief Scientist Office of the Israeli Ministry of Health, the Federal Ministry of Education and Research, Roberto and Renata Ruhman,</w:t>
      </w:r>
      <w:r w:rsidRPr="00A81A19" w:rsidDel="00EB182E">
        <w:rPr>
          <w:color w:val="000000" w:themeColor="text1"/>
        </w:rPr>
        <w:t xml:space="preserve"> </w:t>
      </w:r>
      <w:r w:rsidRPr="00A81A19">
        <w:rPr>
          <w:color w:val="000000" w:themeColor="text1"/>
        </w:rPr>
        <w:t>Bruno and Simone Lich, the Nella and Leon Benoziyo Center for Neurological Diseases, the Henry Chanoch Krenter Institute for Biomedical Imaging and Genomics, The Israel Science Foundation the Perlman Family, Adelis, Marc Besen, Pratt and Irving I. Moskowitz foundations; A. A. is supported by the Max Planck Society, the Schram foundation and the Deutsche Forschungsgemeinschaft (DFG).</w:t>
      </w:r>
      <w:r w:rsidR="00723520">
        <w:rPr>
          <w:color w:val="000000" w:themeColor="text1"/>
        </w:rPr>
        <w:t xml:space="preserve"> </w:t>
      </w:r>
      <w:r w:rsidR="000679BA" w:rsidRPr="00A81A19">
        <w:rPr>
          <w:color w:val="000000" w:themeColor="text1"/>
        </w:rPr>
        <w:t xml:space="preserve">The 3P images were acquired during the Advanced Course on Neuroimaging Techniques at the Max Planck Florida Institute for Neuroscience. </w:t>
      </w:r>
      <w:r w:rsidRPr="00A81A19">
        <w:rPr>
          <w:color w:val="000000" w:themeColor="text1"/>
        </w:rPr>
        <w:t>The Advanced Course on Neuroimaging Techniques is supported by the Max Planck Society</w:t>
      </w:r>
      <w:r w:rsidR="006628C6" w:rsidRPr="00A81A19">
        <w:rPr>
          <w:color w:val="000000" w:themeColor="text1"/>
        </w:rPr>
        <w:t>, the Florida State Max Planck</w:t>
      </w:r>
      <w:r w:rsidR="00556E7A" w:rsidRPr="00A81A19">
        <w:rPr>
          <w:color w:val="000000" w:themeColor="text1"/>
        </w:rPr>
        <w:t xml:space="preserve"> Scientific Fellowship program and by the Max Planck Florida Institute Corporation Partnership program.</w:t>
      </w:r>
      <w:r w:rsidR="00A94E4C" w:rsidRPr="00A81A19">
        <w:rPr>
          <w:color w:val="000000" w:themeColor="text1"/>
        </w:rPr>
        <w:t xml:space="preserve"> We would like to thank Thorlabs, Coherent and SpectraPhysics for providing support and equipment for the 2P / 3P imaging system during the course. We are also grateful to Henry Haeberle and Melissa Eberle for assistance with the system during the course.</w:t>
      </w:r>
    </w:p>
    <w:p w14:paraId="5F75BF2D" w14:textId="77777777" w:rsidR="00954A43" w:rsidRPr="00A81A19" w:rsidRDefault="00954A43" w:rsidP="00A81A19">
      <w:pPr>
        <w:rPr>
          <w:b/>
          <w:bCs/>
        </w:rPr>
      </w:pPr>
    </w:p>
    <w:p w14:paraId="43340D8B" w14:textId="77777777" w:rsidR="00954A43" w:rsidRPr="00A81A19" w:rsidRDefault="00461080" w:rsidP="00A81A19">
      <w:pPr>
        <w:pStyle w:val="NormalWeb"/>
        <w:spacing w:before="0" w:beforeAutospacing="0" w:after="0" w:afterAutospacing="0"/>
        <w:rPr>
          <w:color w:val="808080"/>
        </w:rPr>
      </w:pPr>
      <w:r w:rsidRPr="00A81A19">
        <w:rPr>
          <w:b/>
        </w:rPr>
        <w:t>DISCLOSURES</w:t>
      </w:r>
      <w:r w:rsidRPr="00A81A19">
        <w:rPr>
          <w:b/>
          <w:bCs/>
        </w:rPr>
        <w:t xml:space="preserve"> </w:t>
      </w:r>
    </w:p>
    <w:p w14:paraId="5E781114" w14:textId="77777777" w:rsidR="009D3035" w:rsidRPr="00D6502F" w:rsidRDefault="009D3035" w:rsidP="009D3035">
      <w:pPr>
        <w:rPr>
          <w:rFonts w:asciiTheme="minorHAnsi" w:hAnsiTheme="minorHAnsi" w:cstheme="minorBidi"/>
          <w:color w:val="auto"/>
        </w:rPr>
      </w:pPr>
      <w:r w:rsidRPr="00D6502F">
        <w:rPr>
          <w:rFonts w:asciiTheme="minorHAnsi" w:hAnsiTheme="minorHAnsi" w:cstheme="minorBidi"/>
          <w:color w:val="auto"/>
        </w:rPr>
        <w:t>The authors have nothing to disclose.</w:t>
      </w:r>
    </w:p>
    <w:p w14:paraId="5C4A8CC6" w14:textId="77777777" w:rsidR="00954A43" w:rsidRPr="00A81A19" w:rsidRDefault="00954A43" w:rsidP="00A81A19">
      <w:pPr>
        <w:rPr>
          <w:color w:val="auto"/>
        </w:rPr>
      </w:pPr>
    </w:p>
    <w:p w14:paraId="0249E9D4" w14:textId="7077D614" w:rsidR="00954A43" w:rsidRPr="00A81A19" w:rsidRDefault="00461080" w:rsidP="00A81A19">
      <w:pPr>
        <w:rPr>
          <w:b/>
          <w:bCs/>
        </w:rPr>
      </w:pPr>
      <w:r w:rsidRPr="00A81A19">
        <w:rPr>
          <w:b/>
          <w:bCs/>
        </w:rPr>
        <w:t>REFERENCES</w:t>
      </w:r>
    </w:p>
    <w:p w14:paraId="689C165D" w14:textId="77777777" w:rsidR="00954A43" w:rsidRPr="00A81A19" w:rsidRDefault="00954A43" w:rsidP="00A81A19">
      <w:pPr>
        <w:rPr>
          <w:color w:val="808080"/>
        </w:rPr>
      </w:pPr>
    </w:p>
    <w:p w14:paraId="4712CCC0" w14:textId="64543148" w:rsidR="009C592F" w:rsidRPr="00A81A19" w:rsidRDefault="009C592F" w:rsidP="00A81A19">
      <w:pPr>
        <w:pStyle w:val="Bibliography"/>
        <w:spacing w:line="240" w:lineRule="auto"/>
        <w:ind w:left="0" w:firstLine="0"/>
      </w:pPr>
      <w:r w:rsidRPr="00A81A19">
        <w:rPr>
          <w:color w:val="808080"/>
        </w:rPr>
        <w:fldChar w:fldCharType="begin"/>
      </w:r>
      <w:r w:rsidRPr="00A81A19">
        <w:rPr>
          <w:color w:val="808080"/>
        </w:rPr>
        <w:instrText xml:space="preserve"> ADDIN ZOTERO_BIBL {"uncited":[],"omitted":[],"custom":[]} CSL_BIBLIOGRAPHY </w:instrText>
      </w:r>
      <w:r w:rsidRPr="00A81A19">
        <w:rPr>
          <w:color w:val="808080"/>
        </w:rPr>
        <w:fldChar w:fldCharType="separate"/>
      </w:r>
      <w:r w:rsidRPr="00A81A19">
        <w:t>1.</w:t>
      </w:r>
      <w:r w:rsidRPr="00A81A19">
        <w:tab/>
        <w:t>O’Keefe, J.</w:t>
      </w:r>
      <w:r w:rsidR="00CD6047" w:rsidRPr="00A81A19">
        <w:t>,</w:t>
      </w:r>
      <w:r w:rsidRPr="00A81A19">
        <w:t xml:space="preserve"> Nadel, L. </w:t>
      </w:r>
      <w:r w:rsidRPr="00A81A19">
        <w:rPr>
          <w:i/>
          <w:iCs/>
        </w:rPr>
        <w:t>The hippocampus as a cognitive map</w:t>
      </w:r>
      <w:r w:rsidRPr="00A81A19">
        <w:t xml:space="preserve">. Clarendon Press; Oxford University Press </w:t>
      </w:r>
      <w:r w:rsidR="008B13FE" w:rsidRPr="00A81A19">
        <w:t>(</w:t>
      </w:r>
      <w:r w:rsidRPr="00A81A19">
        <w:t>1978).</w:t>
      </w:r>
    </w:p>
    <w:p w14:paraId="3745B8F8" w14:textId="3B73ED5C" w:rsidR="009C592F" w:rsidRPr="00A81A19" w:rsidRDefault="009C592F" w:rsidP="00A81A19">
      <w:pPr>
        <w:pStyle w:val="Bibliography"/>
        <w:spacing w:line="240" w:lineRule="auto"/>
        <w:ind w:left="0" w:firstLine="0"/>
      </w:pPr>
      <w:r w:rsidRPr="00A81A19">
        <w:t>2.</w:t>
      </w:r>
      <w:r w:rsidRPr="00A81A19">
        <w:tab/>
        <w:t>Zola-Morgan, S.</w:t>
      </w:r>
      <w:r w:rsidR="00CD6047" w:rsidRPr="00A81A19">
        <w:t>,</w:t>
      </w:r>
      <w:r w:rsidRPr="00A81A19">
        <w:t xml:space="preserve"> Squire, L. R. Memory Impairment in Monkeys Following Lesions Limited to the Hippocampus.</w:t>
      </w:r>
      <w:r w:rsidR="000B1DD0" w:rsidRPr="00A81A19">
        <w:t xml:space="preserve"> </w:t>
      </w:r>
      <w:r w:rsidR="000B1DD0" w:rsidRPr="00A81A19">
        <w:rPr>
          <w:i/>
        </w:rPr>
        <w:t>Behav</w:t>
      </w:r>
      <w:r w:rsidR="00B466E2" w:rsidRPr="00A81A19">
        <w:rPr>
          <w:i/>
        </w:rPr>
        <w:t>ioral</w:t>
      </w:r>
      <w:r w:rsidR="000B1DD0" w:rsidRPr="00A81A19">
        <w:rPr>
          <w:i/>
        </w:rPr>
        <w:t xml:space="preserve"> Neurosci</w:t>
      </w:r>
      <w:r w:rsidR="00B466E2" w:rsidRPr="00A81A19">
        <w:rPr>
          <w:i/>
        </w:rPr>
        <w:t>ence</w:t>
      </w:r>
      <w:r w:rsidR="000B1DD0" w:rsidRPr="00A81A19">
        <w:t xml:space="preserve"> </w:t>
      </w:r>
      <w:r w:rsidR="000B1DD0" w:rsidRPr="00A81A19">
        <w:rPr>
          <w:b/>
        </w:rPr>
        <w:t>100</w:t>
      </w:r>
      <w:r w:rsidR="00611257" w:rsidRPr="00A81A19">
        <w:rPr>
          <w:b/>
        </w:rPr>
        <w:t xml:space="preserve"> </w:t>
      </w:r>
      <w:r w:rsidR="00611257" w:rsidRPr="00A81A19">
        <w:t>(2)</w:t>
      </w:r>
      <w:r w:rsidR="008B13FE" w:rsidRPr="00A81A19">
        <w:t>,</w:t>
      </w:r>
      <w:r w:rsidR="00530E38" w:rsidRPr="00A81A19">
        <w:t xml:space="preserve"> </w:t>
      </w:r>
      <w:r w:rsidR="000B1DD0" w:rsidRPr="00A81A19">
        <w:t>155-60 (1986).</w:t>
      </w:r>
    </w:p>
    <w:p w14:paraId="08D5C60F" w14:textId="1A75BB71" w:rsidR="009C592F" w:rsidRPr="00A81A19" w:rsidRDefault="009C592F" w:rsidP="00A81A19">
      <w:pPr>
        <w:pStyle w:val="Bibliography"/>
        <w:spacing w:line="240" w:lineRule="auto"/>
        <w:ind w:left="0" w:firstLine="0"/>
      </w:pPr>
      <w:r w:rsidRPr="00A81A19">
        <w:t>3.</w:t>
      </w:r>
      <w:r w:rsidRPr="00A81A19">
        <w:tab/>
        <w:t>Squire, L.</w:t>
      </w:r>
      <w:r w:rsidR="00CD6047" w:rsidRPr="00A81A19">
        <w:t>,</w:t>
      </w:r>
      <w:r w:rsidRPr="00A81A19">
        <w:t xml:space="preserve"> Zola-Morgan, S. The medial temporal lobe memory system. </w:t>
      </w:r>
      <w:r w:rsidRPr="00A81A19">
        <w:rPr>
          <w:i/>
          <w:iCs/>
        </w:rPr>
        <w:t>Science</w:t>
      </w:r>
      <w:r w:rsidRPr="00A81A19">
        <w:t xml:space="preserve"> </w:t>
      </w:r>
      <w:r w:rsidRPr="00A81A19">
        <w:rPr>
          <w:b/>
          <w:bCs/>
        </w:rPr>
        <w:t>253</w:t>
      </w:r>
      <w:r w:rsidR="00611257" w:rsidRPr="00A81A19">
        <w:rPr>
          <w:bCs/>
        </w:rPr>
        <w:t xml:space="preserve"> (5026)</w:t>
      </w:r>
      <w:r w:rsidRPr="00A81A19">
        <w:t>, 1380–1386 (1991).</w:t>
      </w:r>
    </w:p>
    <w:p w14:paraId="0C1BD743" w14:textId="18436D4C" w:rsidR="009C592F" w:rsidRPr="00A81A19" w:rsidRDefault="009C592F" w:rsidP="00A81A19">
      <w:pPr>
        <w:pStyle w:val="Bibliography"/>
        <w:spacing w:line="240" w:lineRule="auto"/>
        <w:ind w:left="0" w:firstLine="0"/>
      </w:pPr>
      <w:r w:rsidRPr="00A81A19">
        <w:t>4.</w:t>
      </w:r>
      <w:r w:rsidRPr="00A81A19">
        <w:tab/>
        <w:t>Leutgeb, S.</w:t>
      </w:r>
      <w:r w:rsidR="003E31DF" w:rsidRPr="00A81A19">
        <w:t>, Leutgeb, J.K., Barnes, C.A.,</w:t>
      </w:r>
      <w:r w:rsidR="00CD6047" w:rsidRPr="00A81A19">
        <w:t xml:space="preserve"> Moser E.I., McNaughton, B., L.,</w:t>
      </w:r>
      <w:r w:rsidR="003E31DF" w:rsidRPr="00A81A19">
        <w:t xml:space="preserve"> Moser, </w:t>
      </w:r>
      <w:r w:rsidR="00530E38" w:rsidRPr="00A81A19">
        <w:t>M.-B.</w:t>
      </w:r>
      <w:r w:rsidRPr="00A81A19">
        <w:t xml:space="preserve"> Independent </w:t>
      </w:r>
      <w:r w:rsidR="00611257" w:rsidRPr="00A81A19">
        <w:t>c</w:t>
      </w:r>
      <w:r w:rsidRPr="00A81A19">
        <w:t xml:space="preserve">odes for </w:t>
      </w:r>
      <w:r w:rsidR="00611257" w:rsidRPr="00A81A19">
        <w:t>s</w:t>
      </w:r>
      <w:r w:rsidRPr="00A81A19">
        <w:t xml:space="preserve">patial and </w:t>
      </w:r>
      <w:r w:rsidR="00611257" w:rsidRPr="00A81A19">
        <w:t>e</w:t>
      </w:r>
      <w:r w:rsidRPr="00A81A19">
        <w:t xml:space="preserve">pisodic </w:t>
      </w:r>
      <w:r w:rsidR="00611257" w:rsidRPr="00A81A19">
        <w:t>m</w:t>
      </w:r>
      <w:r w:rsidRPr="00A81A19">
        <w:t xml:space="preserve">emory in </w:t>
      </w:r>
      <w:r w:rsidR="00611257" w:rsidRPr="00A81A19">
        <w:t>h</w:t>
      </w:r>
      <w:r w:rsidRPr="00A81A19">
        <w:t xml:space="preserve">ippocampal </w:t>
      </w:r>
      <w:r w:rsidR="00611257" w:rsidRPr="00A81A19">
        <w:t>n</w:t>
      </w:r>
      <w:r w:rsidRPr="00A81A19">
        <w:t xml:space="preserve">euronal </w:t>
      </w:r>
      <w:r w:rsidR="00611257" w:rsidRPr="00A81A19">
        <w:t>e</w:t>
      </w:r>
      <w:r w:rsidRPr="00A81A19">
        <w:t xml:space="preserve">nsembles. </w:t>
      </w:r>
      <w:r w:rsidRPr="00A81A19">
        <w:rPr>
          <w:i/>
          <w:iCs/>
        </w:rPr>
        <w:t>Science</w:t>
      </w:r>
      <w:r w:rsidRPr="00A81A19">
        <w:t xml:space="preserve"> </w:t>
      </w:r>
      <w:r w:rsidRPr="00A81A19">
        <w:rPr>
          <w:b/>
          <w:bCs/>
        </w:rPr>
        <w:t>309</w:t>
      </w:r>
      <w:r w:rsidR="00611257" w:rsidRPr="00A81A19">
        <w:rPr>
          <w:bCs/>
        </w:rPr>
        <w:t xml:space="preserve"> (</w:t>
      </w:r>
      <w:r w:rsidR="00DC06F9" w:rsidRPr="00A81A19">
        <w:rPr>
          <w:bCs/>
        </w:rPr>
        <w:t>5734</w:t>
      </w:r>
      <w:r w:rsidR="00611257" w:rsidRPr="00A81A19">
        <w:rPr>
          <w:bCs/>
        </w:rPr>
        <w:t>)</w:t>
      </w:r>
      <w:r w:rsidRPr="00A81A19">
        <w:t>, 619–623 (2005).</w:t>
      </w:r>
    </w:p>
    <w:p w14:paraId="231DE674" w14:textId="6DC4B22E" w:rsidR="009C592F" w:rsidRPr="00A81A19" w:rsidRDefault="009C592F" w:rsidP="00A81A19">
      <w:pPr>
        <w:pStyle w:val="Bibliography"/>
        <w:spacing w:line="240" w:lineRule="auto"/>
        <w:ind w:left="0" w:firstLine="0"/>
      </w:pPr>
      <w:r w:rsidRPr="00A81A19">
        <w:t>5.</w:t>
      </w:r>
      <w:r w:rsidRPr="00A81A19">
        <w:tab/>
        <w:t>Silva, A. J., Zhou, Yu, Rogerson, Thomas, Shobe, J.</w:t>
      </w:r>
      <w:r w:rsidR="00CD6047" w:rsidRPr="00A81A19">
        <w:t>,</w:t>
      </w:r>
      <w:r w:rsidRPr="00A81A19">
        <w:t xml:space="preserve"> Balaji, J. Molecular and cellular approaches to memory allocation in neural circuits. </w:t>
      </w:r>
      <w:r w:rsidRPr="00A81A19">
        <w:rPr>
          <w:i/>
          <w:iCs/>
        </w:rPr>
        <w:t>Science</w:t>
      </w:r>
      <w:r w:rsidRPr="00A81A19">
        <w:t xml:space="preserve"> </w:t>
      </w:r>
      <w:r w:rsidRPr="00A81A19">
        <w:rPr>
          <w:b/>
          <w:bCs/>
        </w:rPr>
        <w:t>326</w:t>
      </w:r>
      <w:r w:rsidR="00DC06F9" w:rsidRPr="00A81A19">
        <w:rPr>
          <w:b/>
          <w:bCs/>
        </w:rPr>
        <w:t xml:space="preserve"> </w:t>
      </w:r>
      <w:r w:rsidR="00DC06F9" w:rsidRPr="00A81A19">
        <w:rPr>
          <w:bCs/>
        </w:rPr>
        <w:t>(5951)</w:t>
      </w:r>
      <w:r w:rsidRPr="00A81A19">
        <w:t>, 391–395 (2009).</w:t>
      </w:r>
    </w:p>
    <w:p w14:paraId="4D1EC40F" w14:textId="1CCBAA8D" w:rsidR="009C592F" w:rsidRPr="00A81A19" w:rsidRDefault="009C592F" w:rsidP="00A81A19">
      <w:pPr>
        <w:pStyle w:val="Bibliography"/>
        <w:spacing w:line="240" w:lineRule="auto"/>
        <w:ind w:left="0" w:firstLine="0"/>
      </w:pPr>
      <w:r w:rsidRPr="00A81A19">
        <w:t>6.</w:t>
      </w:r>
      <w:r w:rsidRPr="00A81A19">
        <w:tab/>
        <w:t>Tonegawa, S., Pignatelli, M., Roy, D. S.</w:t>
      </w:r>
      <w:r w:rsidR="00CD6047" w:rsidRPr="00A81A19">
        <w:t>,</w:t>
      </w:r>
      <w:r w:rsidRPr="00A81A19">
        <w:t xml:space="preserve"> Ryan, T. J. Memory engram storage and retrieval. </w:t>
      </w:r>
      <w:r w:rsidRPr="00A81A19">
        <w:rPr>
          <w:i/>
          <w:iCs/>
        </w:rPr>
        <w:t>Curr</w:t>
      </w:r>
      <w:r w:rsidR="0085479B" w:rsidRPr="00A81A19">
        <w:rPr>
          <w:i/>
          <w:iCs/>
        </w:rPr>
        <w:t>ent</w:t>
      </w:r>
      <w:r w:rsidRPr="00A81A19">
        <w:rPr>
          <w:i/>
          <w:iCs/>
        </w:rPr>
        <w:t xml:space="preserve"> Opin</w:t>
      </w:r>
      <w:r w:rsidR="0085479B" w:rsidRPr="00A81A19">
        <w:rPr>
          <w:i/>
          <w:iCs/>
        </w:rPr>
        <w:t>ion</w:t>
      </w:r>
      <w:r w:rsidRPr="00A81A19">
        <w:rPr>
          <w:i/>
          <w:iCs/>
        </w:rPr>
        <w:t xml:space="preserve"> </w:t>
      </w:r>
      <w:r w:rsidR="0085479B" w:rsidRPr="00A81A19">
        <w:rPr>
          <w:i/>
          <w:iCs/>
        </w:rPr>
        <w:t xml:space="preserve">in </w:t>
      </w:r>
      <w:r w:rsidRPr="00A81A19">
        <w:rPr>
          <w:i/>
          <w:iCs/>
        </w:rPr>
        <w:t>Neurobiol</w:t>
      </w:r>
      <w:r w:rsidR="0085479B" w:rsidRPr="00A81A19">
        <w:rPr>
          <w:i/>
          <w:iCs/>
        </w:rPr>
        <w:t>ogy</w:t>
      </w:r>
      <w:r w:rsidRPr="00A81A19">
        <w:t xml:space="preserve"> </w:t>
      </w:r>
      <w:r w:rsidRPr="00A81A19">
        <w:rPr>
          <w:b/>
          <w:bCs/>
        </w:rPr>
        <w:t>35</w:t>
      </w:r>
      <w:r w:rsidRPr="00A81A19">
        <w:t>, 101–109 (2015).</w:t>
      </w:r>
    </w:p>
    <w:p w14:paraId="30545E13" w14:textId="6BD58A2E" w:rsidR="009C592F" w:rsidRPr="00A81A19" w:rsidRDefault="009C592F" w:rsidP="00A81A19">
      <w:pPr>
        <w:pStyle w:val="Bibliography"/>
        <w:spacing w:line="240" w:lineRule="auto"/>
        <w:ind w:left="0" w:firstLine="0"/>
      </w:pPr>
      <w:r w:rsidRPr="00A81A19">
        <w:t>7.</w:t>
      </w:r>
      <w:r w:rsidRPr="00A81A19">
        <w:tab/>
        <w:t xml:space="preserve">Poo, M. </w:t>
      </w:r>
      <w:r w:rsidR="0067786A" w:rsidRPr="0067786A">
        <w:rPr>
          <w:iCs/>
        </w:rPr>
        <w:t>et al</w:t>
      </w:r>
      <w:r w:rsidRPr="00A81A19">
        <w:rPr>
          <w:i/>
          <w:iCs/>
        </w:rPr>
        <w:t>.</w:t>
      </w:r>
      <w:r w:rsidRPr="00A81A19">
        <w:t xml:space="preserve"> What is </w:t>
      </w:r>
      <w:r w:rsidRPr="00A81A19">
        <w:rPr>
          <w:noProof/>
        </w:rPr>
        <w:t>memory</w:t>
      </w:r>
      <w:r w:rsidRPr="00A81A19">
        <w:t xml:space="preserve">? The present state of the engram. </w:t>
      </w:r>
      <w:r w:rsidRPr="00A81A19">
        <w:rPr>
          <w:i/>
          <w:iCs/>
        </w:rPr>
        <w:t>BMC Biol</w:t>
      </w:r>
      <w:r w:rsidR="0085479B" w:rsidRPr="00A81A19">
        <w:rPr>
          <w:i/>
          <w:iCs/>
        </w:rPr>
        <w:t>ogy</w:t>
      </w:r>
      <w:r w:rsidRPr="00A81A19">
        <w:t xml:space="preserve"> </w:t>
      </w:r>
      <w:r w:rsidRPr="00A81A19">
        <w:rPr>
          <w:b/>
          <w:bCs/>
        </w:rPr>
        <w:t>14</w:t>
      </w:r>
      <w:r w:rsidRPr="00A81A19">
        <w:t>, (2016).</w:t>
      </w:r>
    </w:p>
    <w:p w14:paraId="2FA9C496" w14:textId="4C0BFA6A" w:rsidR="009C592F" w:rsidRPr="00A81A19" w:rsidRDefault="009C592F" w:rsidP="00A81A19">
      <w:pPr>
        <w:pStyle w:val="Bibliography"/>
        <w:spacing w:line="240" w:lineRule="auto"/>
        <w:ind w:left="0" w:firstLine="0"/>
      </w:pPr>
      <w:r w:rsidRPr="00A81A19">
        <w:t>8.</w:t>
      </w:r>
      <w:r w:rsidRPr="00A81A19">
        <w:tab/>
        <w:t>O’Keefe, J.</w:t>
      </w:r>
      <w:r w:rsidR="00CD6047" w:rsidRPr="00A81A19">
        <w:t>,</w:t>
      </w:r>
      <w:r w:rsidRPr="00A81A19">
        <w:t xml:space="preserve"> Dostrovsky, J. The hippocampus as a spatial map. Preliminary evidence from unit activity in the freely-moving rat. </w:t>
      </w:r>
      <w:r w:rsidRPr="00A81A19">
        <w:rPr>
          <w:i/>
          <w:iCs/>
        </w:rPr>
        <w:t>Brain Res</w:t>
      </w:r>
      <w:r w:rsidR="0085479B" w:rsidRPr="00A81A19">
        <w:rPr>
          <w:i/>
          <w:iCs/>
        </w:rPr>
        <w:t>earch</w:t>
      </w:r>
      <w:r w:rsidRPr="00A81A19">
        <w:t xml:space="preserve"> </w:t>
      </w:r>
      <w:r w:rsidRPr="00A81A19">
        <w:rPr>
          <w:b/>
          <w:bCs/>
        </w:rPr>
        <w:t>34</w:t>
      </w:r>
      <w:r w:rsidR="00DC06F9" w:rsidRPr="00A81A19">
        <w:rPr>
          <w:bCs/>
        </w:rPr>
        <w:t xml:space="preserve"> (1)</w:t>
      </w:r>
      <w:r w:rsidRPr="00A81A19">
        <w:t>, 171–175 (1971).</w:t>
      </w:r>
    </w:p>
    <w:p w14:paraId="1EE7857C" w14:textId="2B166173" w:rsidR="009C592F" w:rsidRPr="00A81A19" w:rsidRDefault="009C592F" w:rsidP="00A81A19">
      <w:pPr>
        <w:pStyle w:val="Bibliography"/>
        <w:spacing w:line="240" w:lineRule="auto"/>
        <w:ind w:left="0" w:firstLine="0"/>
      </w:pPr>
      <w:r w:rsidRPr="00A81A19">
        <w:t>9.</w:t>
      </w:r>
      <w:r w:rsidRPr="00A81A19">
        <w:tab/>
        <w:t>Moser, M.-B.</w:t>
      </w:r>
      <w:r w:rsidR="00CD6047" w:rsidRPr="00A81A19">
        <w:t>,</w:t>
      </w:r>
      <w:r w:rsidRPr="00A81A19">
        <w:t xml:space="preserve"> Moser, E. I. Functional differentiation in the hippocampus. </w:t>
      </w:r>
      <w:r w:rsidRPr="00A81A19">
        <w:rPr>
          <w:i/>
          <w:iCs/>
        </w:rPr>
        <w:t>Hippocampus</w:t>
      </w:r>
      <w:r w:rsidRPr="00A81A19">
        <w:t xml:space="preserve"> </w:t>
      </w:r>
      <w:r w:rsidRPr="00A81A19">
        <w:rPr>
          <w:b/>
          <w:bCs/>
        </w:rPr>
        <w:t>8</w:t>
      </w:r>
      <w:r w:rsidR="00DC06F9" w:rsidRPr="00A81A19">
        <w:rPr>
          <w:bCs/>
        </w:rPr>
        <w:t xml:space="preserve"> (6)</w:t>
      </w:r>
      <w:r w:rsidRPr="00A81A19">
        <w:t>, 608–619 (1998).</w:t>
      </w:r>
    </w:p>
    <w:p w14:paraId="32F8BB77" w14:textId="4B0CE245" w:rsidR="009C592F" w:rsidRPr="00A81A19" w:rsidRDefault="009C592F" w:rsidP="00A81A19">
      <w:pPr>
        <w:pStyle w:val="Bibliography"/>
        <w:spacing w:line="240" w:lineRule="auto"/>
        <w:ind w:left="0" w:firstLine="0"/>
      </w:pPr>
      <w:r w:rsidRPr="00A81A19">
        <w:t>10.</w:t>
      </w:r>
      <w:r w:rsidRPr="00A81A19">
        <w:tab/>
        <w:t xml:space="preserve">Altman, J. Autoradiographic investigation of cell proliferation in the brains of rats and cats. </w:t>
      </w:r>
      <w:r w:rsidRPr="00A81A19">
        <w:rPr>
          <w:i/>
          <w:iCs/>
        </w:rPr>
        <w:t>Anat</w:t>
      </w:r>
      <w:r w:rsidR="0085479B" w:rsidRPr="00A81A19">
        <w:rPr>
          <w:i/>
          <w:iCs/>
        </w:rPr>
        <w:t>omical</w:t>
      </w:r>
      <w:r w:rsidRPr="00A81A19">
        <w:rPr>
          <w:i/>
          <w:iCs/>
        </w:rPr>
        <w:t xml:space="preserve"> Rec</w:t>
      </w:r>
      <w:r w:rsidR="0085479B" w:rsidRPr="00A81A19">
        <w:rPr>
          <w:i/>
          <w:iCs/>
        </w:rPr>
        <w:t>ord</w:t>
      </w:r>
      <w:r w:rsidRPr="00A81A19">
        <w:t xml:space="preserve"> </w:t>
      </w:r>
      <w:r w:rsidRPr="00A81A19">
        <w:rPr>
          <w:b/>
          <w:bCs/>
        </w:rPr>
        <w:t>145</w:t>
      </w:r>
      <w:r w:rsidRPr="00A81A19">
        <w:t>, 573–591 (1963).</w:t>
      </w:r>
    </w:p>
    <w:p w14:paraId="0B3CA0C5" w14:textId="48515F5D" w:rsidR="009C592F" w:rsidRPr="00A81A19" w:rsidRDefault="009C592F" w:rsidP="00A81A19">
      <w:pPr>
        <w:pStyle w:val="Bibliography"/>
        <w:spacing w:line="240" w:lineRule="auto"/>
        <w:ind w:left="0" w:firstLine="0"/>
      </w:pPr>
      <w:r w:rsidRPr="00A81A19">
        <w:t>11.</w:t>
      </w:r>
      <w:r w:rsidRPr="00A81A19">
        <w:tab/>
        <w:t>Kuhn, H., Dickinson-Anson, H.</w:t>
      </w:r>
      <w:r w:rsidR="00CD6047" w:rsidRPr="00A81A19">
        <w:t>,</w:t>
      </w:r>
      <w:r w:rsidRPr="00A81A19">
        <w:t xml:space="preserve"> Gage, F. Neurogenesis in the dentate gyrus of the adult rat: age-related decrease of neuronal progenitor proliferation. </w:t>
      </w:r>
      <w:r w:rsidR="0085479B" w:rsidRPr="00A81A19">
        <w:rPr>
          <w:i/>
        </w:rPr>
        <w:t xml:space="preserve">The </w:t>
      </w:r>
      <w:r w:rsidRPr="00A81A19">
        <w:rPr>
          <w:i/>
          <w:iCs/>
        </w:rPr>
        <w:t>J</w:t>
      </w:r>
      <w:r w:rsidR="0085479B" w:rsidRPr="00A81A19">
        <w:rPr>
          <w:i/>
          <w:iCs/>
        </w:rPr>
        <w:t>ournal</w:t>
      </w:r>
      <w:r w:rsidRPr="00A81A19">
        <w:rPr>
          <w:i/>
          <w:iCs/>
        </w:rPr>
        <w:t xml:space="preserve"> </w:t>
      </w:r>
      <w:r w:rsidR="0085479B" w:rsidRPr="00A81A19">
        <w:rPr>
          <w:i/>
          <w:iCs/>
        </w:rPr>
        <w:t xml:space="preserve">of </w:t>
      </w:r>
      <w:r w:rsidRPr="00A81A19">
        <w:rPr>
          <w:i/>
          <w:iCs/>
        </w:rPr>
        <w:t>Neurosci</w:t>
      </w:r>
      <w:r w:rsidR="0085479B" w:rsidRPr="00A81A19">
        <w:rPr>
          <w:i/>
          <w:iCs/>
        </w:rPr>
        <w:t>ence</w:t>
      </w:r>
      <w:r w:rsidRPr="00A81A19">
        <w:rPr>
          <w:i/>
          <w:iCs/>
        </w:rPr>
        <w:t>.</w:t>
      </w:r>
      <w:r w:rsidRPr="00A81A19">
        <w:t xml:space="preserve"> </w:t>
      </w:r>
      <w:r w:rsidRPr="00A81A19">
        <w:rPr>
          <w:b/>
          <w:bCs/>
        </w:rPr>
        <w:t>16</w:t>
      </w:r>
      <w:r w:rsidR="00DC06F9" w:rsidRPr="00A81A19">
        <w:rPr>
          <w:bCs/>
        </w:rPr>
        <w:t xml:space="preserve"> (6)</w:t>
      </w:r>
      <w:r w:rsidRPr="00A81A19">
        <w:t xml:space="preserve">, </w:t>
      </w:r>
      <w:r w:rsidRPr="00A81A19">
        <w:lastRenderedPageBreak/>
        <w:t>2027–2033 (1996).</w:t>
      </w:r>
    </w:p>
    <w:p w14:paraId="2FF0658E" w14:textId="27C82A7D" w:rsidR="009C592F" w:rsidRPr="00A81A19" w:rsidRDefault="009C592F" w:rsidP="00A81A19">
      <w:pPr>
        <w:pStyle w:val="Bibliography"/>
        <w:spacing w:line="240" w:lineRule="auto"/>
        <w:ind w:left="0" w:firstLine="0"/>
      </w:pPr>
      <w:r w:rsidRPr="00A81A19">
        <w:t>12.</w:t>
      </w:r>
      <w:r w:rsidRPr="00A81A19">
        <w:tab/>
        <w:t xml:space="preserve">Sorrells, S. F. </w:t>
      </w:r>
      <w:r w:rsidR="0067786A" w:rsidRPr="0067786A">
        <w:rPr>
          <w:iCs/>
        </w:rPr>
        <w:t>et al</w:t>
      </w:r>
      <w:r w:rsidRPr="00A81A19">
        <w:rPr>
          <w:i/>
          <w:iCs/>
        </w:rPr>
        <w:t>.</w:t>
      </w:r>
      <w:r w:rsidRPr="00A81A19">
        <w:t xml:space="preserve"> Human hippocampal neurogenesis drops sharply in children to undetectable levels in adults. </w:t>
      </w:r>
      <w:r w:rsidRPr="00A81A19">
        <w:rPr>
          <w:i/>
          <w:iCs/>
        </w:rPr>
        <w:t>Nature</w:t>
      </w:r>
      <w:r w:rsidRPr="00A81A19">
        <w:t xml:space="preserve"> </w:t>
      </w:r>
      <w:r w:rsidRPr="00A81A19">
        <w:rPr>
          <w:b/>
          <w:bCs/>
        </w:rPr>
        <w:t>555</w:t>
      </w:r>
      <w:r w:rsidR="00DC06F9" w:rsidRPr="00A81A19">
        <w:rPr>
          <w:bCs/>
        </w:rPr>
        <w:t xml:space="preserve"> (7696)</w:t>
      </w:r>
      <w:r w:rsidRPr="00A81A19">
        <w:t>, 377–381 (2018).</w:t>
      </w:r>
    </w:p>
    <w:p w14:paraId="3474D712" w14:textId="7EE40367" w:rsidR="009C592F" w:rsidRPr="00A81A19" w:rsidRDefault="009C592F" w:rsidP="00A81A19">
      <w:pPr>
        <w:pStyle w:val="Bibliography"/>
        <w:spacing w:line="240" w:lineRule="auto"/>
        <w:ind w:left="0" w:firstLine="0"/>
      </w:pPr>
      <w:r w:rsidRPr="00A81A19">
        <w:t>13.</w:t>
      </w:r>
      <w:r w:rsidRPr="00A81A19">
        <w:tab/>
        <w:t xml:space="preserve">Boldrini, M. </w:t>
      </w:r>
      <w:r w:rsidR="0067786A" w:rsidRPr="0067786A">
        <w:rPr>
          <w:iCs/>
        </w:rPr>
        <w:t>et al</w:t>
      </w:r>
      <w:r w:rsidRPr="00A81A19">
        <w:rPr>
          <w:i/>
          <w:iCs/>
        </w:rPr>
        <w:t>.</w:t>
      </w:r>
      <w:r w:rsidRPr="00A81A19">
        <w:t xml:space="preserve"> Human </w:t>
      </w:r>
      <w:r w:rsidR="00DC06F9" w:rsidRPr="00A81A19">
        <w:t>h</w:t>
      </w:r>
      <w:r w:rsidRPr="00A81A19">
        <w:t xml:space="preserve">ippocampal </w:t>
      </w:r>
      <w:r w:rsidR="00DC06F9" w:rsidRPr="00A81A19">
        <w:t>n</w:t>
      </w:r>
      <w:r w:rsidRPr="00A81A19">
        <w:t xml:space="preserve">eurogenesis </w:t>
      </w:r>
      <w:r w:rsidR="00DC06F9" w:rsidRPr="00A81A19">
        <w:t>p</w:t>
      </w:r>
      <w:r w:rsidRPr="00A81A19">
        <w:t xml:space="preserve">ersists throughout </w:t>
      </w:r>
      <w:r w:rsidR="00DC06F9" w:rsidRPr="00A81A19">
        <w:t>a</w:t>
      </w:r>
      <w:r w:rsidRPr="00A81A19">
        <w:t xml:space="preserve">ging. </w:t>
      </w:r>
      <w:r w:rsidRPr="00A81A19">
        <w:rPr>
          <w:i/>
          <w:iCs/>
        </w:rPr>
        <w:t>Cell Stem Cell</w:t>
      </w:r>
      <w:r w:rsidRPr="00A81A19">
        <w:t xml:space="preserve"> </w:t>
      </w:r>
      <w:r w:rsidRPr="00A81A19">
        <w:rPr>
          <w:b/>
          <w:bCs/>
        </w:rPr>
        <w:t>22</w:t>
      </w:r>
      <w:r w:rsidR="00DC06F9" w:rsidRPr="00A81A19">
        <w:rPr>
          <w:bCs/>
        </w:rPr>
        <w:t xml:space="preserve"> (4)</w:t>
      </w:r>
      <w:r w:rsidRPr="00A81A19">
        <w:t>, 589-599.e5 (2018).</w:t>
      </w:r>
    </w:p>
    <w:p w14:paraId="016BA941" w14:textId="5EA6B0BC" w:rsidR="009C592F" w:rsidRPr="00A81A19" w:rsidRDefault="009C592F" w:rsidP="00A81A19">
      <w:pPr>
        <w:pStyle w:val="Bibliography"/>
        <w:spacing w:line="240" w:lineRule="auto"/>
        <w:ind w:left="0" w:firstLine="0"/>
      </w:pPr>
      <w:r w:rsidRPr="00A81A19">
        <w:t>14.</w:t>
      </w:r>
      <w:r w:rsidRPr="00A81A19">
        <w:tab/>
        <w:t xml:space="preserve">Polanco, J. C. </w:t>
      </w:r>
      <w:r w:rsidR="0067786A" w:rsidRPr="0067786A">
        <w:rPr>
          <w:iCs/>
        </w:rPr>
        <w:t>et al</w:t>
      </w:r>
      <w:r w:rsidRPr="00A81A19">
        <w:rPr>
          <w:i/>
          <w:iCs/>
        </w:rPr>
        <w:t>.</w:t>
      </w:r>
      <w:r w:rsidRPr="00A81A19">
        <w:t xml:space="preserve"> Amyloid-β and tau complexity — towards improved biomarkers and targeted therapies. </w:t>
      </w:r>
      <w:r w:rsidRPr="00A81A19">
        <w:rPr>
          <w:i/>
          <w:iCs/>
        </w:rPr>
        <w:t>Nat</w:t>
      </w:r>
      <w:r w:rsidR="0085479B" w:rsidRPr="00A81A19">
        <w:rPr>
          <w:i/>
          <w:iCs/>
        </w:rPr>
        <w:t>ure</w:t>
      </w:r>
      <w:r w:rsidRPr="00A81A19">
        <w:rPr>
          <w:i/>
          <w:iCs/>
        </w:rPr>
        <w:t xml:space="preserve"> Rev</w:t>
      </w:r>
      <w:r w:rsidR="0085479B" w:rsidRPr="00A81A19">
        <w:rPr>
          <w:i/>
          <w:iCs/>
        </w:rPr>
        <w:t>iews</w:t>
      </w:r>
      <w:r w:rsidRPr="00A81A19">
        <w:rPr>
          <w:i/>
          <w:iCs/>
        </w:rPr>
        <w:t xml:space="preserve"> Neurol</w:t>
      </w:r>
      <w:r w:rsidR="0085479B" w:rsidRPr="00A81A19">
        <w:rPr>
          <w:i/>
          <w:iCs/>
        </w:rPr>
        <w:t>ogy</w:t>
      </w:r>
      <w:r w:rsidRPr="00A81A19">
        <w:t xml:space="preserve"> </w:t>
      </w:r>
      <w:r w:rsidRPr="00A81A19">
        <w:rPr>
          <w:b/>
          <w:bCs/>
        </w:rPr>
        <w:t>14</w:t>
      </w:r>
      <w:r w:rsidR="00DC06F9" w:rsidRPr="00A81A19">
        <w:rPr>
          <w:bCs/>
        </w:rPr>
        <w:t xml:space="preserve"> (1)</w:t>
      </w:r>
      <w:r w:rsidRPr="00A81A19">
        <w:t>, 22–39 (2017).</w:t>
      </w:r>
    </w:p>
    <w:p w14:paraId="1A48E2AE" w14:textId="433FB0C5" w:rsidR="009C592F" w:rsidRPr="00A81A19" w:rsidRDefault="009C592F" w:rsidP="00A81A19">
      <w:pPr>
        <w:pStyle w:val="Bibliography"/>
        <w:spacing w:line="240" w:lineRule="auto"/>
        <w:ind w:left="0" w:firstLine="0"/>
      </w:pPr>
      <w:r w:rsidRPr="00A81A19">
        <w:t>15.</w:t>
      </w:r>
      <w:r w:rsidRPr="00A81A19">
        <w:tab/>
        <w:t>Rosene, D. L.</w:t>
      </w:r>
      <w:r w:rsidR="00CD6047" w:rsidRPr="00A81A19">
        <w:t>,</w:t>
      </w:r>
      <w:r w:rsidRPr="00A81A19">
        <w:t xml:space="preserve"> Van Hoesen, G. W. The </w:t>
      </w:r>
      <w:r w:rsidR="00DC06F9" w:rsidRPr="00A81A19">
        <w:t>h</w:t>
      </w:r>
      <w:r w:rsidRPr="00A81A19">
        <w:t xml:space="preserve">ippocampal </w:t>
      </w:r>
      <w:r w:rsidR="00DC06F9" w:rsidRPr="00A81A19">
        <w:t>f</w:t>
      </w:r>
      <w:r w:rsidRPr="00A81A19">
        <w:t xml:space="preserve">ormation of the </w:t>
      </w:r>
      <w:r w:rsidR="00DC06F9" w:rsidRPr="00A81A19">
        <w:t>p</w:t>
      </w:r>
      <w:r w:rsidRPr="00A81A19">
        <w:t xml:space="preserve">rimate </w:t>
      </w:r>
      <w:r w:rsidR="00DC06F9" w:rsidRPr="00A81A19">
        <w:t>b</w:t>
      </w:r>
      <w:r w:rsidRPr="00A81A19">
        <w:t xml:space="preserve">rain. in </w:t>
      </w:r>
      <w:r w:rsidRPr="00A81A19">
        <w:rPr>
          <w:i/>
          <w:iCs/>
        </w:rPr>
        <w:t>Cerebral Cortex</w:t>
      </w:r>
      <w:r w:rsidRPr="00A81A19">
        <w:t xml:space="preserve"> (Jones, E. G. </w:t>
      </w:r>
      <w:r w:rsidR="0067786A" w:rsidRPr="0067786A">
        <w:t>et al</w:t>
      </w:r>
      <w:r w:rsidR="002C34DE" w:rsidRPr="00A81A19">
        <w:rPr>
          <w:i/>
        </w:rPr>
        <w:t>.</w:t>
      </w:r>
      <w:r w:rsidRPr="00A81A19">
        <w:t xml:space="preserve">) </w:t>
      </w:r>
      <w:r w:rsidR="002C34DE" w:rsidRPr="00A81A19">
        <w:rPr>
          <w:b/>
          <w:bCs/>
        </w:rPr>
        <w:t>Chapter 9</w:t>
      </w:r>
      <w:r w:rsidRPr="00A81A19">
        <w:t>, 345–456</w:t>
      </w:r>
      <w:r w:rsidR="002C34DE" w:rsidRPr="00A81A19">
        <w:t>.</w:t>
      </w:r>
      <w:r w:rsidRPr="00A81A19">
        <w:t xml:space="preserve"> </w:t>
      </w:r>
      <w:r w:rsidR="002C34DE" w:rsidRPr="00A81A19">
        <w:t>Plenum Press. New York</w:t>
      </w:r>
      <w:r w:rsidRPr="00A81A19">
        <w:t xml:space="preserve"> </w:t>
      </w:r>
      <w:r w:rsidR="002C34DE" w:rsidRPr="00A81A19">
        <w:t>(</w:t>
      </w:r>
      <w:r w:rsidRPr="00A81A19">
        <w:t>1987).</w:t>
      </w:r>
    </w:p>
    <w:p w14:paraId="792CEC4C" w14:textId="721772A2" w:rsidR="009C592F" w:rsidRPr="00A81A19" w:rsidRDefault="009C592F" w:rsidP="00A81A19">
      <w:pPr>
        <w:pStyle w:val="Bibliography"/>
        <w:spacing w:line="240" w:lineRule="auto"/>
        <w:ind w:left="0" w:firstLine="0"/>
      </w:pPr>
      <w:r w:rsidRPr="00A81A19">
        <w:t>16.</w:t>
      </w:r>
      <w:r w:rsidRPr="00A81A19">
        <w:tab/>
        <w:t>Klohs, J.</w:t>
      </w:r>
      <w:r w:rsidR="00CD6047" w:rsidRPr="00A81A19">
        <w:t>,</w:t>
      </w:r>
      <w:r w:rsidRPr="00A81A19">
        <w:t xml:space="preserve"> Rudin, M. Unveiling </w:t>
      </w:r>
      <w:r w:rsidR="002C34DE" w:rsidRPr="00A81A19">
        <w:t>m</w:t>
      </w:r>
      <w:r w:rsidRPr="00A81A19">
        <w:t xml:space="preserve">olecular </w:t>
      </w:r>
      <w:r w:rsidR="002C34DE" w:rsidRPr="00A81A19">
        <w:t>e</w:t>
      </w:r>
      <w:r w:rsidRPr="00A81A19">
        <w:t xml:space="preserve">vents in the </w:t>
      </w:r>
      <w:r w:rsidR="002C34DE" w:rsidRPr="00A81A19">
        <w:t>b</w:t>
      </w:r>
      <w:r w:rsidRPr="00A81A19">
        <w:t xml:space="preserve">rain by </w:t>
      </w:r>
      <w:r w:rsidR="002C34DE" w:rsidRPr="00A81A19">
        <w:t>n</w:t>
      </w:r>
      <w:r w:rsidRPr="00A81A19">
        <w:t xml:space="preserve">oninvasive </w:t>
      </w:r>
      <w:r w:rsidR="002C34DE" w:rsidRPr="00A81A19">
        <w:t>i</w:t>
      </w:r>
      <w:r w:rsidRPr="00A81A19">
        <w:t xml:space="preserve">maging. </w:t>
      </w:r>
      <w:r w:rsidRPr="00A81A19">
        <w:rPr>
          <w:i/>
          <w:iCs/>
        </w:rPr>
        <w:t>The Neuroscientist</w:t>
      </w:r>
      <w:r w:rsidRPr="00A81A19">
        <w:t xml:space="preserve"> </w:t>
      </w:r>
      <w:r w:rsidRPr="00A81A19">
        <w:rPr>
          <w:b/>
          <w:bCs/>
        </w:rPr>
        <w:t>17</w:t>
      </w:r>
      <w:r w:rsidR="00DC06F9" w:rsidRPr="00A81A19">
        <w:rPr>
          <w:bCs/>
        </w:rPr>
        <w:t xml:space="preserve"> (5)</w:t>
      </w:r>
      <w:r w:rsidRPr="00A81A19">
        <w:t>, 539–559 (2011).</w:t>
      </w:r>
    </w:p>
    <w:p w14:paraId="4B722911" w14:textId="67C820B7" w:rsidR="009C592F" w:rsidRPr="00A81A19" w:rsidRDefault="009C592F" w:rsidP="00A81A19">
      <w:pPr>
        <w:pStyle w:val="Bibliography"/>
        <w:spacing w:line="240" w:lineRule="auto"/>
        <w:ind w:left="0" w:firstLine="0"/>
      </w:pPr>
      <w:r w:rsidRPr="00A81A19">
        <w:t>17.</w:t>
      </w:r>
      <w:r w:rsidRPr="00A81A19">
        <w:tab/>
        <w:t xml:space="preserve">Wilt, B. A. </w:t>
      </w:r>
      <w:r w:rsidR="0067786A" w:rsidRPr="0067786A">
        <w:rPr>
          <w:iCs/>
        </w:rPr>
        <w:t>et al</w:t>
      </w:r>
      <w:r w:rsidRPr="00A81A19">
        <w:rPr>
          <w:i/>
          <w:iCs/>
        </w:rPr>
        <w:t>.</w:t>
      </w:r>
      <w:r w:rsidRPr="00A81A19">
        <w:t xml:space="preserve"> Advances in </w:t>
      </w:r>
      <w:r w:rsidR="002C34DE" w:rsidRPr="00A81A19">
        <w:t>l</w:t>
      </w:r>
      <w:r w:rsidRPr="00A81A19">
        <w:t xml:space="preserve">ight </w:t>
      </w:r>
      <w:r w:rsidR="002C34DE" w:rsidRPr="00A81A19">
        <w:t>m</w:t>
      </w:r>
      <w:r w:rsidRPr="00A81A19">
        <w:t xml:space="preserve">icroscopy for </w:t>
      </w:r>
      <w:r w:rsidR="002C34DE" w:rsidRPr="00A81A19">
        <w:t>n</w:t>
      </w:r>
      <w:r w:rsidRPr="00A81A19">
        <w:t xml:space="preserve">euroscience. </w:t>
      </w:r>
      <w:r w:rsidRPr="00A81A19">
        <w:rPr>
          <w:i/>
          <w:iCs/>
        </w:rPr>
        <w:t>Annu</w:t>
      </w:r>
      <w:r w:rsidR="0085479B" w:rsidRPr="00A81A19">
        <w:rPr>
          <w:i/>
          <w:iCs/>
        </w:rPr>
        <w:t>al</w:t>
      </w:r>
      <w:r w:rsidRPr="00A81A19">
        <w:rPr>
          <w:i/>
          <w:iCs/>
        </w:rPr>
        <w:t xml:space="preserve"> </w:t>
      </w:r>
      <w:r w:rsidRPr="00A81A19">
        <w:rPr>
          <w:i/>
          <w:iCs/>
          <w:noProof/>
        </w:rPr>
        <w:t>Rev</w:t>
      </w:r>
      <w:r w:rsidR="0085479B" w:rsidRPr="00A81A19">
        <w:rPr>
          <w:i/>
          <w:iCs/>
          <w:noProof/>
        </w:rPr>
        <w:t>iewof</w:t>
      </w:r>
      <w:r w:rsidRPr="00A81A19">
        <w:rPr>
          <w:i/>
          <w:iCs/>
        </w:rPr>
        <w:t xml:space="preserve"> Neurosci</w:t>
      </w:r>
      <w:r w:rsidR="0085479B" w:rsidRPr="00A81A19">
        <w:rPr>
          <w:i/>
          <w:iCs/>
        </w:rPr>
        <w:t>ence</w:t>
      </w:r>
      <w:r w:rsidRPr="00A81A19">
        <w:t xml:space="preserve"> </w:t>
      </w:r>
      <w:r w:rsidRPr="00A81A19">
        <w:rPr>
          <w:b/>
          <w:bCs/>
        </w:rPr>
        <w:t>32</w:t>
      </w:r>
      <w:r w:rsidRPr="00A81A19">
        <w:t>, 435–506 (2009).</w:t>
      </w:r>
    </w:p>
    <w:p w14:paraId="759E405F" w14:textId="58939B32" w:rsidR="009C592F" w:rsidRPr="00A81A19" w:rsidRDefault="009C592F" w:rsidP="00A81A19">
      <w:pPr>
        <w:pStyle w:val="Bibliography"/>
        <w:spacing w:line="240" w:lineRule="auto"/>
        <w:ind w:left="0" w:firstLine="0"/>
      </w:pPr>
      <w:r w:rsidRPr="00A81A19">
        <w:t>18.</w:t>
      </w:r>
      <w:r w:rsidRPr="00A81A19">
        <w:tab/>
        <w:t>Jung, J. C.</w:t>
      </w:r>
      <w:r w:rsidR="00CD6047" w:rsidRPr="00A81A19">
        <w:t>,</w:t>
      </w:r>
      <w:r w:rsidRPr="00A81A19">
        <w:t xml:space="preserve"> Schnitzer, M. J. Multiphoton endoscopy. </w:t>
      </w:r>
      <w:r w:rsidRPr="00A81A19">
        <w:rPr>
          <w:i/>
          <w:iCs/>
        </w:rPr>
        <w:t>Opt</w:t>
      </w:r>
      <w:r w:rsidR="00527F72" w:rsidRPr="00A81A19">
        <w:rPr>
          <w:i/>
          <w:iCs/>
        </w:rPr>
        <w:t>ics</w:t>
      </w:r>
      <w:r w:rsidRPr="00A81A19">
        <w:rPr>
          <w:i/>
          <w:iCs/>
        </w:rPr>
        <w:t xml:space="preserve"> Lett</w:t>
      </w:r>
      <w:r w:rsidR="00527F72" w:rsidRPr="00A81A19">
        <w:rPr>
          <w:i/>
          <w:iCs/>
        </w:rPr>
        <w:t>ers</w:t>
      </w:r>
      <w:r w:rsidRPr="00A81A19">
        <w:t xml:space="preserve"> </w:t>
      </w:r>
      <w:r w:rsidRPr="00A81A19">
        <w:rPr>
          <w:b/>
          <w:bCs/>
        </w:rPr>
        <w:t>28</w:t>
      </w:r>
      <w:r w:rsidR="00DC06F9" w:rsidRPr="00A81A19">
        <w:rPr>
          <w:bCs/>
        </w:rPr>
        <w:t xml:space="preserve"> (11)</w:t>
      </w:r>
      <w:r w:rsidRPr="00A81A19">
        <w:t>, 902 (2003).</w:t>
      </w:r>
    </w:p>
    <w:p w14:paraId="53187C7D" w14:textId="31B5C3ED" w:rsidR="009C592F" w:rsidRPr="00A81A19" w:rsidRDefault="009C592F" w:rsidP="00A81A19">
      <w:pPr>
        <w:pStyle w:val="Bibliography"/>
        <w:spacing w:line="240" w:lineRule="auto"/>
        <w:ind w:left="0" w:firstLine="0"/>
      </w:pPr>
      <w:r w:rsidRPr="00A81A19">
        <w:t>19.</w:t>
      </w:r>
      <w:r w:rsidRPr="00A81A19">
        <w:tab/>
        <w:t>Levene, M. J., Dombeck, D. A., Kasischke, K. A., Molloy, R. P.</w:t>
      </w:r>
      <w:r w:rsidR="00CD6047" w:rsidRPr="00A81A19">
        <w:t>,</w:t>
      </w:r>
      <w:r w:rsidRPr="00A81A19">
        <w:t xml:space="preserve"> Webb, W. W. In </w:t>
      </w:r>
      <w:r w:rsidR="002C34DE" w:rsidRPr="00A81A19">
        <w:t>v</w:t>
      </w:r>
      <w:r w:rsidRPr="00A81A19">
        <w:t xml:space="preserve">ivo </w:t>
      </w:r>
      <w:r w:rsidR="002C34DE" w:rsidRPr="00A81A19">
        <w:t>m</w:t>
      </w:r>
      <w:r w:rsidRPr="00A81A19">
        <w:t xml:space="preserve">ultiphoton </w:t>
      </w:r>
      <w:r w:rsidR="002C34DE" w:rsidRPr="00A81A19">
        <w:t>m</w:t>
      </w:r>
      <w:r w:rsidRPr="00A81A19">
        <w:t xml:space="preserve">icroscopy of </w:t>
      </w:r>
      <w:r w:rsidR="002C34DE" w:rsidRPr="00A81A19">
        <w:t>d</w:t>
      </w:r>
      <w:r w:rsidRPr="00A81A19">
        <w:t xml:space="preserve">eep </w:t>
      </w:r>
      <w:r w:rsidR="002C34DE" w:rsidRPr="00A81A19">
        <w:t>b</w:t>
      </w:r>
      <w:r w:rsidRPr="00A81A19">
        <w:t xml:space="preserve">rain </w:t>
      </w:r>
      <w:r w:rsidR="002C34DE" w:rsidRPr="00A81A19">
        <w:t>t</w:t>
      </w:r>
      <w:r w:rsidRPr="00A81A19">
        <w:t xml:space="preserve">issue. </w:t>
      </w:r>
      <w:r w:rsidRPr="00A81A19">
        <w:rPr>
          <w:i/>
          <w:iCs/>
        </w:rPr>
        <w:t>J</w:t>
      </w:r>
      <w:r w:rsidR="00527F72" w:rsidRPr="00A81A19">
        <w:rPr>
          <w:i/>
          <w:iCs/>
        </w:rPr>
        <w:t>ournal of</w:t>
      </w:r>
      <w:r w:rsidRPr="00A81A19">
        <w:rPr>
          <w:i/>
          <w:iCs/>
        </w:rPr>
        <w:t xml:space="preserve"> Neurophysiol</w:t>
      </w:r>
      <w:r w:rsidR="00527F72" w:rsidRPr="00A81A19">
        <w:rPr>
          <w:i/>
          <w:iCs/>
        </w:rPr>
        <w:t>ogy</w:t>
      </w:r>
      <w:r w:rsidRPr="00A81A19">
        <w:rPr>
          <w:i/>
          <w:iCs/>
        </w:rPr>
        <w:t>.</w:t>
      </w:r>
      <w:r w:rsidRPr="00A81A19">
        <w:t xml:space="preserve"> </w:t>
      </w:r>
      <w:r w:rsidRPr="00A81A19">
        <w:rPr>
          <w:b/>
          <w:bCs/>
        </w:rPr>
        <w:t>91</w:t>
      </w:r>
      <w:r w:rsidR="00DC06F9" w:rsidRPr="00A81A19">
        <w:rPr>
          <w:bCs/>
        </w:rPr>
        <w:t xml:space="preserve"> (4)</w:t>
      </w:r>
      <w:r w:rsidRPr="00A81A19">
        <w:t>, 1908–1912 (2004).</w:t>
      </w:r>
    </w:p>
    <w:p w14:paraId="6D6CAA8A" w14:textId="5EAB1374" w:rsidR="009C592F" w:rsidRPr="00A81A19" w:rsidRDefault="009C592F" w:rsidP="00A81A19">
      <w:pPr>
        <w:pStyle w:val="Bibliography"/>
        <w:spacing w:line="240" w:lineRule="auto"/>
        <w:ind w:left="0" w:firstLine="0"/>
      </w:pPr>
      <w:r w:rsidRPr="00A81A19">
        <w:t>20.</w:t>
      </w:r>
      <w:r w:rsidRPr="00A81A19">
        <w:tab/>
        <w:t>Mizrahi, A.</w:t>
      </w:r>
      <w:r w:rsidR="00CD6047" w:rsidRPr="00A81A19">
        <w:t>, Crowley, J. C., Shtoyerman, E., Katz, L. C.</w:t>
      </w:r>
      <w:r w:rsidRPr="00A81A19">
        <w:t xml:space="preserve"> High-Resolution </w:t>
      </w:r>
      <w:r w:rsidR="002C34DE" w:rsidRPr="00A81A19">
        <w:t>i</w:t>
      </w:r>
      <w:r w:rsidRPr="00A81A19">
        <w:t xml:space="preserve">n </w:t>
      </w:r>
      <w:r w:rsidR="002C34DE" w:rsidRPr="00A81A19">
        <w:t>v</w:t>
      </w:r>
      <w:r w:rsidRPr="00A81A19">
        <w:t xml:space="preserve">ivo </w:t>
      </w:r>
      <w:r w:rsidR="002C34DE" w:rsidRPr="00A81A19">
        <w:t>i</w:t>
      </w:r>
      <w:r w:rsidRPr="00A81A19">
        <w:t xml:space="preserve">maging of </w:t>
      </w:r>
      <w:r w:rsidR="002C34DE" w:rsidRPr="00A81A19">
        <w:t>h</w:t>
      </w:r>
      <w:r w:rsidRPr="00A81A19">
        <w:t xml:space="preserve">ippocampal </w:t>
      </w:r>
      <w:r w:rsidR="002C34DE" w:rsidRPr="00A81A19">
        <w:t>d</w:t>
      </w:r>
      <w:r w:rsidRPr="00A81A19">
        <w:t xml:space="preserve">endrites and </w:t>
      </w:r>
      <w:r w:rsidR="002C34DE" w:rsidRPr="00A81A19">
        <w:t>s</w:t>
      </w:r>
      <w:r w:rsidRPr="00A81A19">
        <w:t xml:space="preserve">pines. </w:t>
      </w:r>
      <w:r w:rsidR="00527F72" w:rsidRPr="00A81A19">
        <w:rPr>
          <w:i/>
        </w:rPr>
        <w:t xml:space="preserve">The </w:t>
      </w:r>
      <w:r w:rsidRPr="00A81A19">
        <w:rPr>
          <w:i/>
          <w:iCs/>
        </w:rPr>
        <w:t>J</w:t>
      </w:r>
      <w:r w:rsidR="00527F72" w:rsidRPr="00A81A19">
        <w:rPr>
          <w:i/>
          <w:iCs/>
        </w:rPr>
        <w:t>ournal of</w:t>
      </w:r>
      <w:r w:rsidRPr="00A81A19">
        <w:rPr>
          <w:i/>
          <w:iCs/>
        </w:rPr>
        <w:t xml:space="preserve"> Neurosci</w:t>
      </w:r>
      <w:r w:rsidR="00527F72" w:rsidRPr="00A81A19">
        <w:rPr>
          <w:i/>
          <w:iCs/>
        </w:rPr>
        <w:t>ence</w:t>
      </w:r>
      <w:r w:rsidRPr="00A81A19">
        <w:t xml:space="preserve"> </w:t>
      </w:r>
      <w:r w:rsidRPr="00A81A19">
        <w:rPr>
          <w:b/>
          <w:bCs/>
        </w:rPr>
        <w:t>24</w:t>
      </w:r>
      <w:r w:rsidR="00DC06F9" w:rsidRPr="00A81A19">
        <w:rPr>
          <w:bCs/>
        </w:rPr>
        <w:t xml:space="preserve"> (13)</w:t>
      </w:r>
      <w:r w:rsidRPr="00A81A19">
        <w:t>, 3147–3151 (2004).</w:t>
      </w:r>
    </w:p>
    <w:p w14:paraId="7CD755E2" w14:textId="42F7C9F2" w:rsidR="009C592F" w:rsidRPr="00A81A19" w:rsidRDefault="009C592F" w:rsidP="00A81A19">
      <w:pPr>
        <w:pStyle w:val="Bibliography"/>
        <w:spacing w:line="240" w:lineRule="auto"/>
        <w:ind w:left="0" w:firstLine="0"/>
      </w:pPr>
      <w:r w:rsidRPr="00A81A19">
        <w:t>21.</w:t>
      </w:r>
      <w:r w:rsidRPr="00A81A19">
        <w:tab/>
        <w:t>Dombeck, D. A., Harvey, C. D., Tian, L., Looger, L. L.</w:t>
      </w:r>
      <w:r w:rsidR="00CD6047" w:rsidRPr="00A81A19">
        <w:t>,</w:t>
      </w:r>
      <w:r w:rsidRPr="00A81A19">
        <w:t xml:space="preserve"> Tank, D. W. Functional imaging of hippocampal place cells at cellular resolution during virtual navigation. </w:t>
      </w:r>
      <w:r w:rsidRPr="00A81A19">
        <w:rPr>
          <w:i/>
          <w:iCs/>
        </w:rPr>
        <w:t>Nat</w:t>
      </w:r>
      <w:r w:rsidR="00527F72" w:rsidRPr="00A81A19">
        <w:rPr>
          <w:i/>
          <w:iCs/>
        </w:rPr>
        <w:t>ure</w:t>
      </w:r>
      <w:r w:rsidRPr="00A81A19">
        <w:rPr>
          <w:i/>
          <w:iCs/>
        </w:rPr>
        <w:t xml:space="preserve"> Neurosci</w:t>
      </w:r>
      <w:r w:rsidR="00527F72" w:rsidRPr="00A81A19">
        <w:rPr>
          <w:i/>
          <w:iCs/>
        </w:rPr>
        <w:t>ence</w:t>
      </w:r>
      <w:r w:rsidRPr="00A81A19">
        <w:t xml:space="preserve"> </w:t>
      </w:r>
      <w:r w:rsidRPr="00A81A19">
        <w:rPr>
          <w:b/>
          <w:bCs/>
        </w:rPr>
        <w:t>13</w:t>
      </w:r>
      <w:r w:rsidR="00D472ED" w:rsidRPr="00A81A19">
        <w:rPr>
          <w:bCs/>
        </w:rPr>
        <w:t xml:space="preserve"> (11)</w:t>
      </w:r>
      <w:r w:rsidRPr="00A81A19">
        <w:t>, 1433–1440 (2010).</w:t>
      </w:r>
    </w:p>
    <w:p w14:paraId="6C06B2B7" w14:textId="126640DB" w:rsidR="009C592F" w:rsidRPr="00A81A19" w:rsidRDefault="009C592F" w:rsidP="00A81A19">
      <w:pPr>
        <w:pStyle w:val="Bibliography"/>
        <w:spacing w:line="240" w:lineRule="auto"/>
        <w:ind w:left="0" w:firstLine="0"/>
      </w:pPr>
      <w:r w:rsidRPr="00A81A19">
        <w:t>22.</w:t>
      </w:r>
      <w:r w:rsidRPr="00A81A19">
        <w:tab/>
        <w:t xml:space="preserve">Busche, M. A. </w:t>
      </w:r>
      <w:r w:rsidR="0067786A" w:rsidRPr="0067786A">
        <w:rPr>
          <w:iCs/>
        </w:rPr>
        <w:t>et al</w:t>
      </w:r>
      <w:r w:rsidRPr="00A81A19">
        <w:rPr>
          <w:i/>
          <w:iCs/>
        </w:rPr>
        <w:t>.</w:t>
      </w:r>
      <w:r w:rsidRPr="00A81A19">
        <w:t xml:space="preserve"> Critical role of soluble amyloid- for early hippocampal hyperactivity in a mouse model of Alzheimer’s disease. </w:t>
      </w:r>
      <w:r w:rsidRPr="00A81A19">
        <w:rPr>
          <w:i/>
          <w:iCs/>
        </w:rPr>
        <w:t>Proc</w:t>
      </w:r>
      <w:r w:rsidR="00527F72" w:rsidRPr="00A81A19">
        <w:rPr>
          <w:i/>
          <w:iCs/>
        </w:rPr>
        <w:t>eedings of the</w:t>
      </w:r>
      <w:r w:rsidRPr="00A81A19">
        <w:rPr>
          <w:i/>
          <w:iCs/>
        </w:rPr>
        <w:t xml:space="preserve"> Nat</w:t>
      </w:r>
      <w:r w:rsidR="00527F72" w:rsidRPr="00A81A19">
        <w:rPr>
          <w:i/>
          <w:iCs/>
        </w:rPr>
        <w:t>iona</w:t>
      </w:r>
      <w:r w:rsidRPr="00A81A19">
        <w:rPr>
          <w:i/>
          <w:iCs/>
        </w:rPr>
        <w:t>l Acad</w:t>
      </w:r>
      <w:r w:rsidR="00527F72" w:rsidRPr="00A81A19">
        <w:rPr>
          <w:i/>
          <w:iCs/>
        </w:rPr>
        <w:t>emy</w:t>
      </w:r>
      <w:r w:rsidRPr="00A81A19">
        <w:rPr>
          <w:i/>
          <w:iCs/>
        </w:rPr>
        <w:t xml:space="preserve"> </w:t>
      </w:r>
      <w:r w:rsidR="00527F72" w:rsidRPr="00A81A19">
        <w:rPr>
          <w:i/>
          <w:iCs/>
        </w:rPr>
        <w:t xml:space="preserve">of </w:t>
      </w:r>
      <w:r w:rsidRPr="00A81A19">
        <w:rPr>
          <w:i/>
          <w:iCs/>
        </w:rPr>
        <w:t>Sci</w:t>
      </w:r>
      <w:r w:rsidR="00527F72" w:rsidRPr="00A81A19">
        <w:rPr>
          <w:i/>
          <w:iCs/>
        </w:rPr>
        <w:t>ence</w:t>
      </w:r>
      <w:r w:rsidRPr="00A81A19">
        <w:t xml:space="preserve"> </w:t>
      </w:r>
      <w:r w:rsidRPr="00A81A19">
        <w:rPr>
          <w:b/>
          <w:bCs/>
        </w:rPr>
        <w:t>109</w:t>
      </w:r>
      <w:r w:rsidR="00D472ED" w:rsidRPr="00A81A19">
        <w:rPr>
          <w:bCs/>
        </w:rPr>
        <w:t xml:space="preserve"> (22)</w:t>
      </w:r>
      <w:r w:rsidRPr="00A81A19">
        <w:t>, 8740–8745 (2012).</w:t>
      </w:r>
    </w:p>
    <w:p w14:paraId="5802FACF" w14:textId="28AEF19E" w:rsidR="009C592F" w:rsidRPr="00A81A19" w:rsidRDefault="009C592F" w:rsidP="00A81A19">
      <w:pPr>
        <w:pStyle w:val="Bibliography"/>
        <w:spacing w:line="240" w:lineRule="auto"/>
        <w:ind w:left="0" w:firstLine="0"/>
      </w:pPr>
      <w:r w:rsidRPr="00A81A19">
        <w:t>23.</w:t>
      </w:r>
      <w:r w:rsidRPr="00A81A19">
        <w:tab/>
        <w:t>Jung, J. C., Mehta, A. D., Aksay, E., Stepnoski, R.</w:t>
      </w:r>
      <w:r w:rsidR="00CD6047" w:rsidRPr="00A81A19">
        <w:t>,</w:t>
      </w:r>
      <w:r w:rsidRPr="00A81A19">
        <w:t xml:space="preserve"> Schnitzer, M. J. In </w:t>
      </w:r>
      <w:r w:rsidR="002C34DE" w:rsidRPr="00A81A19">
        <w:t>v</w:t>
      </w:r>
      <w:r w:rsidRPr="00A81A19">
        <w:t xml:space="preserve">ivo </w:t>
      </w:r>
      <w:r w:rsidR="002C34DE" w:rsidRPr="00A81A19">
        <w:t>m</w:t>
      </w:r>
      <w:r w:rsidRPr="00A81A19">
        <w:t xml:space="preserve">ammalian </w:t>
      </w:r>
      <w:r w:rsidR="002C34DE" w:rsidRPr="00A81A19">
        <w:t>b</w:t>
      </w:r>
      <w:r w:rsidRPr="00A81A19">
        <w:t xml:space="preserve">rain </w:t>
      </w:r>
      <w:r w:rsidR="002C34DE" w:rsidRPr="00A81A19">
        <w:t>i</w:t>
      </w:r>
      <w:r w:rsidRPr="00A81A19">
        <w:t xml:space="preserve">maging </w:t>
      </w:r>
      <w:r w:rsidR="002C34DE" w:rsidRPr="00A81A19">
        <w:t>u</w:t>
      </w:r>
      <w:r w:rsidRPr="00A81A19">
        <w:t xml:space="preserve">sing </w:t>
      </w:r>
      <w:r w:rsidR="002C34DE" w:rsidRPr="00A81A19">
        <w:t>o</w:t>
      </w:r>
      <w:r w:rsidRPr="00A81A19">
        <w:t xml:space="preserve">ne- and </w:t>
      </w:r>
      <w:r w:rsidR="002C34DE" w:rsidRPr="00A81A19">
        <w:t>t</w:t>
      </w:r>
      <w:r w:rsidRPr="00A81A19">
        <w:t>wo-</w:t>
      </w:r>
      <w:r w:rsidR="002C34DE" w:rsidRPr="00A81A19">
        <w:t>p</w:t>
      </w:r>
      <w:r w:rsidRPr="00A81A19">
        <w:t xml:space="preserve">hoton </w:t>
      </w:r>
      <w:r w:rsidR="002C34DE" w:rsidRPr="00A81A19">
        <w:t>f</w:t>
      </w:r>
      <w:r w:rsidRPr="00A81A19">
        <w:t xml:space="preserve">luorescence </w:t>
      </w:r>
      <w:r w:rsidR="002C34DE" w:rsidRPr="00A81A19">
        <w:t>m</w:t>
      </w:r>
      <w:r w:rsidRPr="00A81A19">
        <w:t xml:space="preserve">icroendoscopy. </w:t>
      </w:r>
      <w:r w:rsidRPr="00A81A19">
        <w:rPr>
          <w:i/>
          <w:iCs/>
        </w:rPr>
        <w:t>J</w:t>
      </w:r>
      <w:r w:rsidR="00527F72" w:rsidRPr="00A81A19">
        <w:rPr>
          <w:i/>
          <w:iCs/>
        </w:rPr>
        <w:t>ournal of</w:t>
      </w:r>
      <w:r w:rsidRPr="00A81A19">
        <w:rPr>
          <w:i/>
          <w:iCs/>
        </w:rPr>
        <w:t xml:space="preserve"> Neurophysiol</w:t>
      </w:r>
      <w:r w:rsidR="00527F72" w:rsidRPr="00A81A19">
        <w:rPr>
          <w:i/>
          <w:iCs/>
        </w:rPr>
        <w:t>ogy</w:t>
      </w:r>
      <w:r w:rsidRPr="00A81A19">
        <w:t xml:space="preserve"> </w:t>
      </w:r>
      <w:r w:rsidRPr="00A81A19">
        <w:rPr>
          <w:b/>
          <w:bCs/>
        </w:rPr>
        <w:t>92</w:t>
      </w:r>
      <w:r w:rsidR="00D472ED" w:rsidRPr="00A81A19">
        <w:rPr>
          <w:bCs/>
        </w:rPr>
        <w:t xml:space="preserve"> (5)</w:t>
      </w:r>
      <w:r w:rsidRPr="00A81A19">
        <w:t>, 3121–3133 (2004).</w:t>
      </w:r>
    </w:p>
    <w:p w14:paraId="055CB96F" w14:textId="6D592ADE" w:rsidR="009C592F" w:rsidRPr="00A81A19" w:rsidRDefault="009C592F" w:rsidP="00A81A19">
      <w:pPr>
        <w:pStyle w:val="Bibliography"/>
        <w:spacing w:line="240" w:lineRule="auto"/>
        <w:ind w:left="0" w:firstLine="0"/>
      </w:pPr>
      <w:r w:rsidRPr="00A81A19">
        <w:t>24.</w:t>
      </w:r>
      <w:r w:rsidRPr="00A81A19">
        <w:tab/>
        <w:t xml:space="preserve">Deisseroth, K. </w:t>
      </w:r>
      <w:r w:rsidR="0067786A" w:rsidRPr="0067786A">
        <w:rPr>
          <w:iCs/>
        </w:rPr>
        <w:t>et al</w:t>
      </w:r>
      <w:r w:rsidRPr="00A81A19">
        <w:rPr>
          <w:i/>
          <w:iCs/>
        </w:rPr>
        <w:t>.</w:t>
      </w:r>
      <w:r w:rsidRPr="00A81A19">
        <w:t xml:space="preserve"> Next-</w:t>
      </w:r>
      <w:r w:rsidR="002C34DE" w:rsidRPr="00A81A19">
        <w:t>g</w:t>
      </w:r>
      <w:r w:rsidRPr="00A81A19">
        <w:t xml:space="preserve">eneration </w:t>
      </w:r>
      <w:r w:rsidR="002C34DE" w:rsidRPr="00A81A19">
        <w:t>o</w:t>
      </w:r>
      <w:r w:rsidRPr="00A81A19">
        <w:t xml:space="preserve">ptical </w:t>
      </w:r>
      <w:r w:rsidR="002C34DE" w:rsidRPr="00A81A19">
        <w:t>t</w:t>
      </w:r>
      <w:r w:rsidRPr="00A81A19">
        <w:t xml:space="preserve">echnologies for </w:t>
      </w:r>
      <w:r w:rsidR="002C34DE" w:rsidRPr="00A81A19">
        <w:t>i</w:t>
      </w:r>
      <w:r w:rsidRPr="00A81A19">
        <w:t xml:space="preserve">lluminating </w:t>
      </w:r>
      <w:r w:rsidR="002C34DE" w:rsidRPr="00A81A19">
        <w:t>g</w:t>
      </w:r>
      <w:r w:rsidRPr="00A81A19">
        <w:t xml:space="preserve">enetically </w:t>
      </w:r>
      <w:r w:rsidR="002C34DE" w:rsidRPr="00A81A19">
        <w:t>t</w:t>
      </w:r>
      <w:r w:rsidRPr="00A81A19">
        <w:t xml:space="preserve">argeted </w:t>
      </w:r>
      <w:r w:rsidR="002C34DE" w:rsidRPr="00A81A19">
        <w:t>b</w:t>
      </w:r>
      <w:r w:rsidRPr="00A81A19">
        <w:t xml:space="preserve">rain </w:t>
      </w:r>
      <w:r w:rsidR="002C34DE" w:rsidRPr="00A81A19">
        <w:t>c</w:t>
      </w:r>
      <w:r w:rsidRPr="00A81A19">
        <w:t xml:space="preserve">ircuits. </w:t>
      </w:r>
      <w:r w:rsidR="00527F72" w:rsidRPr="00A81A19">
        <w:rPr>
          <w:i/>
        </w:rPr>
        <w:t xml:space="preserve">The </w:t>
      </w:r>
      <w:r w:rsidRPr="00A81A19">
        <w:rPr>
          <w:i/>
          <w:iCs/>
        </w:rPr>
        <w:t>J</w:t>
      </w:r>
      <w:r w:rsidR="00527F72" w:rsidRPr="00A81A19">
        <w:rPr>
          <w:i/>
          <w:iCs/>
        </w:rPr>
        <w:t>ournal of</w:t>
      </w:r>
      <w:r w:rsidRPr="00A81A19">
        <w:rPr>
          <w:i/>
          <w:iCs/>
        </w:rPr>
        <w:t xml:space="preserve"> Neurosci</w:t>
      </w:r>
      <w:r w:rsidR="00527F72" w:rsidRPr="00A81A19">
        <w:rPr>
          <w:i/>
          <w:iCs/>
        </w:rPr>
        <w:t>ence</w:t>
      </w:r>
      <w:r w:rsidRPr="00A81A19">
        <w:t xml:space="preserve"> </w:t>
      </w:r>
      <w:r w:rsidRPr="00A81A19">
        <w:rPr>
          <w:b/>
          <w:bCs/>
        </w:rPr>
        <w:t>26</w:t>
      </w:r>
      <w:r w:rsidR="00D472ED" w:rsidRPr="00A81A19">
        <w:rPr>
          <w:bCs/>
        </w:rPr>
        <w:t xml:space="preserve"> (41)</w:t>
      </w:r>
      <w:r w:rsidRPr="00A81A19">
        <w:t>, 10380–10386 (2006).</w:t>
      </w:r>
    </w:p>
    <w:p w14:paraId="51428FD2" w14:textId="5D04375B" w:rsidR="009C592F" w:rsidRPr="00A81A19" w:rsidRDefault="009C592F" w:rsidP="00A81A19">
      <w:pPr>
        <w:pStyle w:val="Bibliography"/>
        <w:spacing w:line="240" w:lineRule="auto"/>
        <w:ind w:left="0" w:firstLine="0"/>
      </w:pPr>
      <w:r w:rsidRPr="00A81A19">
        <w:t>25.</w:t>
      </w:r>
      <w:r w:rsidRPr="00A81A19">
        <w:tab/>
        <w:t xml:space="preserve">Feng, G. </w:t>
      </w:r>
      <w:r w:rsidR="0067786A" w:rsidRPr="0067786A">
        <w:rPr>
          <w:iCs/>
        </w:rPr>
        <w:t>et al</w:t>
      </w:r>
      <w:r w:rsidRPr="00A81A19">
        <w:rPr>
          <w:i/>
          <w:iCs/>
        </w:rPr>
        <w:t>.</w:t>
      </w:r>
      <w:r w:rsidRPr="00A81A19">
        <w:t xml:space="preserve"> Imaging </w:t>
      </w:r>
      <w:r w:rsidR="002C34DE" w:rsidRPr="00A81A19">
        <w:t>n</w:t>
      </w:r>
      <w:r w:rsidRPr="00A81A19">
        <w:t xml:space="preserve">euronal </w:t>
      </w:r>
      <w:r w:rsidR="002C34DE" w:rsidRPr="00A81A19">
        <w:t>s</w:t>
      </w:r>
      <w:r w:rsidRPr="00A81A19">
        <w:t xml:space="preserve">ubsets in </w:t>
      </w:r>
      <w:r w:rsidR="002C34DE" w:rsidRPr="00A81A19">
        <w:t>t</w:t>
      </w:r>
      <w:r w:rsidRPr="00A81A19">
        <w:t xml:space="preserve">ransgenic </w:t>
      </w:r>
      <w:r w:rsidR="002C34DE" w:rsidRPr="00A81A19">
        <w:t>m</w:t>
      </w:r>
      <w:r w:rsidRPr="00A81A19">
        <w:t xml:space="preserve">ice </w:t>
      </w:r>
      <w:r w:rsidR="002C34DE" w:rsidRPr="00A81A19">
        <w:t>e</w:t>
      </w:r>
      <w:r w:rsidRPr="00A81A19">
        <w:t xml:space="preserve">xpressing </w:t>
      </w:r>
      <w:r w:rsidR="002C34DE" w:rsidRPr="00A81A19">
        <w:t>m</w:t>
      </w:r>
      <w:r w:rsidRPr="00A81A19">
        <w:t xml:space="preserve">ultiple </w:t>
      </w:r>
      <w:r w:rsidR="002C34DE" w:rsidRPr="00A81A19">
        <w:t>s</w:t>
      </w:r>
      <w:r w:rsidRPr="00A81A19">
        <w:t xml:space="preserve">pectral </w:t>
      </w:r>
      <w:r w:rsidR="002C34DE" w:rsidRPr="00A81A19">
        <w:t>v</w:t>
      </w:r>
      <w:r w:rsidRPr="00A81A19">
        <w:t xml:space="preserve">ariants of GFP. </w:t>
      </w:r>
      <w:r w:rsidRPr="00A81A19">
        <w:rPr>
          <w:i/>
          <w:iCs/>
        </w:rPr>
        <w:t>Neuron</w:t>
      </w:r>
      <w:r w:rsidRPr="00A81A19">
        <w:t xml:space="preserve"> </w:t>
      </w:r>
      <w:r w:rsidRPr="00A81A19">
        <w:rPr>
          <w:b/>
          <w:bCs/>
        </w:rPr>
        <w:t>28</w:t>
      </w:r>
      <w:r w:rsidR="00D472ED" w:rsidRPr="00A81A19">
        <w:rPr>
          <w:bCs/>
        </w:rPr>
        <w:t xml:space="preserve"> (1)</w:t>
      </w:r>
      <w:r w:rsidRPr="00A81A19">
        <w:t>, 41–51 (2000).</w:t>
      </w:r>
    </w:p>
    <w:p w14:paraId="0194437C" w14:textId="6F341715" w:rsidR="009C592F" w:rsidRPr="00A81A19" w:rsidRDefault="009C592F" w:rsidP="00A81A19">
      <w:pPr>
        <w:pStyle w:val="Bibliography"/>
        <w:spacing w:line="240" w:lineRule="auto"/>
        <w:ind w:left="0" w:firstLine="0"/>
      </w:pPr>
      <w:r w:rsidRPr="00A81A19">
        <w:t>26.</w:t>
      </w:r>
      <w:r w:rsidRPr="00A81A19">
        <w:tab/>
        <w:t>Attardo, A., Fitzgerald, J. E.</w:t>
      </w:r>
      <w:r w:rsidR="00CD6047" w:rsidRPr="00A81A19">
        <w:t>,</w:t>
      </w:r>
      <w:r w:rsidRPr="00A81A19">
        <w:t xml:space="preserve"> Schnitzer, M. J. Impermanence of dendritic spines in live adult CA1 hippocampus. </w:t>
      </w:r>
      <w:r w:rsidRPr="00A81A19">
        <w:rPr>
          <w:i/>
          <w:iCs/>
        </w:rPr>
        <w:t>Nature</w:t>
      </w:r>
      <w:r w:rsidRPr="00A81A19">
        <w:t xml:space="preserve"> </w:t>
      </w:r>
      <w:r w:rsidRPr="00A81A19">
        <w:rPr>
          <w:b/>
          <w:bCs/>
        </w:rPr>
        <w:t>523</w:t>
      </w:r>
      <w:r w:rsidR="00D472ED" w:rsidRPr="00A81A19">
        <w:rPr>
          <w:bCs/>
        </w:rPr>
        <w:t xml:space="preserve"> (7562)</w:t>
      </w:r>
      <w:r w:rsidRPr="00A81A19">
        <w:t>, 592–596 (2015).</w:t>
      </w:r>
    </w:p>
    <w:p w14:paraId="2FED9782" w14:textId="12E68449" w:rsidR="009C592F" w:rsidRPr="00A81A19" w:rsidRDefault="009C592F" w:rsidP="00A81A19">
      <w:pPr>
        <w:pStyle w:val="Bibliography"/>
        <w:spacing w:line="240" w:lineRule="auto"/>
        <w:ind w:left="0" w:firstLine="0"/>
      </w:pPr>
      <w:r w:rsidRPr="00A81A19">
        <w:t>27.</w:t>
      </w:r>
      <w:r w:rsidRPr="00A81A19">
        <w:tab/>
        <w:t xml:space="preserve">Trachtenberg, J. T. </w:t>
      </w:r>
      <w:r w:rsidR="0067786A" w:rsidRPr="0067786A">
        <w:rPr>
          <w:iCs/>
        </w:rPr>
        <w:t>et al</w:t>
      </w:r>
      <w:r w:rsidRPr="00A81A19">
        <w:rPr>
          <w:i/>
          <w:iCs/>
        </w:rPr>
        <w:t>.</w:t>
      </w:r>
      <w:r w:rsidRPr="00A81A19">
        <w:t xml:space="preserve"> Long-term in vivo imaging of experience-dependent synaptic plasticity in </w:t>
      </w:r>
      <w:r w:rsidRPr="00A81A19">
        <w:rPr>
          <w:noProof/>
        </w:rPr>
        <w:t>adult</w:t>
      </w:r>
      <w:r w:rsidRPr="00A81A19">
        <w:t xml:space="preserve"> cortex. </w:t>
      </w:r>
      <w:r w:rsidRPr="00A81A19">
        <w:rPr>
          <w:i/>
          <w:iCs/>
        </w:rPr>
        <w:t>Nature</w:t>
      </w:r>
      <w:r w:rsidRPr="00A81A19">
        <w:t xml:space="preserve"> </w:t>
      </w:r>
      <w:r w:rsidRPr="00A81A19">
        <w:rPr>
          <w:b/>
          <w:bCs/>
        </w:rPr>
        <w:t>420</w:t>
      </w:r>
      <w:r w:rsidR="00D472ED" w:rsidRPr="00A81A19">
        <w:rPr>
          <w:bCs/>
        </w:rPr>
        <w:t xml:space="preserve"> (6917)</w:t>
      </w:r>
      <w:r w:rsidRPr="00A81A19">
        <w:t>, 788–794 (2002).</w:t>
      </w:r>
    </w:p>
    <w:p w14:paraId="48DA1731" w14:textId="3C6683D4" w:rsidR="009C592F" w:rsidRPr="00A81A19" w:rsidRDefault="009C592F" w:rsidP="00A81A19">
      <w:pPr>
        <w:pStyle w:val="Bibliography"/>
        <w:spacing w:line="240" w:lineRule="auto"/>
        <w:ind w:left="0" w:firstLine="0"/>
      </w:pPr>
      <w:r w:rsidRPr="00A81A19">
        <w:t>28.</w:t>
      </w:r>
      <w:r w:rsidRPr="00A81A19">
        <w:tab/>
        <w:t>Zuo, Y., Yang, G., Kwon, E.</w:t>
      </w:r>
      <w:r w:rsidR="00CD6047" w:rsidRPr="00A81A19">
        <w:t>,</w:t>
      </w:r>
      <w:r w:rsidRPr="00A81A19">
        <w:t xml:space="preserve"> Gan, W.-B. Long-term sensory deprivation prevents dendritic spine loss in primary somatosensory cortex. </w:t>
      </w:r>
      <w:r w:rsidRPr="00A81A19">
        <w:rPr>
          <w:i/>
          <w:iCs/>
        </w:rPr>
        <w:t>Nature</w:t>
      </w:r>
      <w:r w:rsidRPr="00A81A19">
        <w:t xml:space="preserve"> </w:t>
      </w:r>
      <w:r w:rsidRPr="00A81A19">
        <w:rPr>
          <w:b/>
          <w:bCs/>
        </w:rPr>
        <w:t>436</w:t>
      </w:r>
      <w:r w:rsidR="00D472ED" w:rsidRPr="00A81A19">
        <w:rPr>
          <w:bCs/>
        </w:rPr>
        <w:t xml:space="preserve"> (7048)</w:t>
      </w:r>
      <w:r w:rsidRPr="00A81A19">
        <w:t>, 261–265 (2005).</w:t>
      </w:r>
    </w:p>
    <w:p w14:paraId="71B88448" w14:textId="7A0AA52C" w:rsidR="009C592F" w:rsidRPr="00A81A19" w:rsidRDefault="009C592F" w:rsidP="00A81A19">
      <w:pPr>
        <w:pStyle w:val="Bibliography"/>
        <w:spacing w:line="240" w:lineRule="auto"/>
        <w:ind w:left="0" w:firstLine="0"/>
      </w:pPr>
      <w:r w:rsidRPr="00A81A19">
        <w:t>29.</w:t>
      </w:r>
      <w:r w:rsidRPr="00A81A19">
        <w:tab/>
        <w:t xml:space="preserve">Holtmaat, A. J. G. D. </w:t>
      </w:r>
      <w:r w:rsidR="0067786A" w:rsidRPr="0067786A">
        <w:rPr>
          <w:iCs/>
        </w:rPr>
        <w:t>et al</w:t>
      </w:r>
      <w:r w:rsidRPr="00A81A19">
        <w:rPr>
          <w:i/>
          <w:iCs/>
        </w:rPr>
        <w:t>.</w:t>
      </w:r>
      <w:r w:rsidRPr="00A81A19">
        <w:t xml:space="preserve"> Transient and </w:t>
      </w:r>
      <w:r w:rsidR="00B317E0" w:rsidRPr="00A81A19">
        <w:t>p</w:t>
      </w:r>
      <w:r w:rsidRPr="00A81A19">
        <w:t xml:space="preserve">ersistent </w:t>
      </w:r>
      <w:r w:rsidR="00B317E0" w:rsidRPr="00A81A19">
        <w:t>d</w:t>
      </w:r>
      <w:r w:rsidRPr="00A81A19">
        <w:t xml:space="preserve">endritic </w:t>
      </w:r>
      <w:r w:rsidR="00B317E0" w:rsidRPr="00A81A19">
        <w:t>s</w:t>
      </w:r>
      <w:r w:rsidRPr="00A81A19">
        <w:t xml:space="preserve">pines in the </w:t>
      </w:r>
      <w:r w:rsidR="00B317E0" w:rsidRPr="00A81A19">
        <w:t>n</w:t>
      </w:r>
      <w:r w:rsidRPr="00A81A19">
        <w:t xml:space="preserve">eocortex </w:t>
      </w:r>
      <w:r w:rsidR="00B317E0" w:rsidRPr="00A81A19">
        <w:t>i</w:t>
      </w:r>
      <w:r w:rsidRPr="00A81A19">
        <w:t xml:space="preserve">n </w:t>
      </w:r>
      <w:r w:rsidR="00B317E0" w:rsidRPr="00A81A19">
        <w:t>v</w:t>
      </w:r>
      <w:r w:rsidRPr="00A81A19">
        <w:t xml:space="preserve">ivo. </w:t>
      </w:r>
      <w:r w:rsidRPr="00A81A19">
        <w:rPr>
          <w:i/>
          <w:iCs/>
        </w:rPr>
        <w:t>Neuron</w:t>
      </w:r>
      <w:r w:rsidRPr="00A81A19">
        <w:t xml:space="preserve"> </w:t>
      </w:r>
      <w:r w:rsidRPr="00A81A19">
        <w:rPr>
          <w:b/>
          <w:bCs/>
        </w:rPr>
        <w:t>45</w:t>
      </w:r>
      <w:r w:rsidR="00D472ED" w:rsidRPr="00A81A19">
        <w:rPr>
          <w:bCs/>
        </w:rPr>
        <w:t xml:space="preserve"> (2)</w:t>
      </w:r>
      <w:r w:rsidRPr="00A81A19">
        <w:t>, 279–291 (2005).</w:t>
      </w:r>
    </w:p>
    <w:p w14:paraId="4EB7BFA2" w14:textId="22B26AFA" w:rsidR="009C592F" w:rsidRPr="00A81A19" w:rsidRDefault="009C592F" w:rsidP="00A81A19">
      <w:pPr>
        <w:pStyle w:val="Bibliography"/>
        <w:spacing w:line="240" w:lineRule="auto"/>
        <w:ind w:left="0" w:firstLine="0"/>
      </w:pPr>
      <w:r w:rsidRPr="00A81A19">
        <w:t>30.</w:t>
      </w:r>
      <w:r w:rsidRPr="00A81A19">
        <w:tab/>
        <w:t xml:space="preserve">Xu, T. </w:t>
      </w:r>
      <w:r w:rsidR="0067786A" w:rsidRPr="0067786A">
        <w:rPr>
          <w:iCs/>
        </w:rPr>
        <w:t>et al</w:t>
      </w:r>
      <w:r w:rsidRPr="00A81A19">
        <w:rPr>
          <w:i/>
          <w:iCs/>
        </w:rPr>
        <w:t>.</w:t>
      </w:r>
      <w:r w:rsidRPr="00A81A19">
        <w:t xml:space="preserve"> Rapid formation and selective stabilization of synapses for enduring motor memories. </w:t>
      </w:r>
      <w:r w:rsidRPr="00A81A19">
        <w:rPr>
          <w:i/>
          <w:iCs/>
        </w:rPr>
        <w:t>Nature</w:t>
      </w:r>
      <w:r w:rsidRPr="00A81A19">
        <w:t xml:space="preserve"> </w:t>
      </w:r>
      <w:r w:rsidRPr="00A81A19">
        <w:rPr>
          <w:b/>
          <w:bCs/>
        </w:rPr>
        <w:t>462</w:t>
      </w:r>
      <w:r w:rsidR="00D472ED" w:rsidRPr="00A81A19">
        <w:rPr>
          <w:bCs/>
        </w:rPr>
        <w:t xml:space="preserve"> (7275)</w:t>
      </w:r>
      <w:r w:rsidRPr="00A81A19">
        <w:t>, 915–919 (2009).</w:t>
      </w:r>
    </w:p>
    <w:p w14:paraId="7A3F7EE4" w14:textId="306E8F29" w:rsidR="009C592F" w:rsidRPr="00A81A19" w:rsidRDefault="009C592F" w:rsidP="00A81A19">
      <w:pPr>
        <w:pStyle w:val="Bibliography"/>
        <w:spacing w:line="240" w:lineRule="auto"/>
        <w:ind w:left="0" w:firstLine="0"/>
      </w:pPr>
      <w:r w:rsidRPr="00A81A19">
        <w:t>31.</w:t>
      </w:r>
      <w:r w:rsidRPr="00A81A19">
        <w:tab/>
        <w:t>Yang, G., Pan, F.</w:t>
      </w:r>
      <w:r w:rsidR="00CD6047" w:rsidRPr="00A81A19">
        <w:t>,</w:t>
      </w:r>
      <w:r w:rsidRPr="00A81A19">
        <w:t xml:space="preserve"> Gan, W.-B. Stably maintained dendritic spines are associated with lifelong memories. </w:t>
      </w:r>
      <w:r w:rsidRPr="00A81A19">
        <w:rPr>
          <w:i/>
          <w:iCs/>
        </w:rPr>
        <w:t>Nature</w:t>
      </w:r>
      <w:r w:rsidRPr="00A81A19">
        <w:t xml:space="preserve"> </w:t>
      </w:r>
      <w:r w:rsidRPr="00A81A19">
        <w:rPr>
          <w:b/>
          <w:bCs/>
        </w:rPr>
        <w:t>462</w:t>
      </w:r>
      <w:r w:rsidR="00D472ED" w:rsidRPr="00A81A19">
        <w:rPr>
          <w:bCs/>
        </w:rPr>
        <w:t xml:space="preserve"> (7275)</w:t>
      </w:r>
      <w:r w:rsidRPr="00A81A19">
        <w:t>, 920–924 (2009).</w:t>
      </w:r>
    </w:p>
    <w:p w14:paraId="70F3F73F" w14:textId="7E62A90F" w:rsidR="009C592F" w:rsidRPr="00A81A19" w:rsidRDefault="009C592F" w:rsidP="00A81A19">
      <w:pPr>
        <w:pStyle w:val="Bibliography"/>
        <w:spacing w:line="240" w:lineRule="auto"/>
        <w:ind w:left="0" w:firstLine="0"/>
      </w:pPr>
      <w:r w:rsidRPr="00A81A19">
        <w:t>32.</w:t>
      </w:r>
      <w:r w:rsidRPr="00A81A19">
        <w:tab/>
        <w:t xml:space="preserve">Gu, L. </w:t>
      </w:r>
      <w:r w:rsidR="0067786A" w:rsidRPr="0067786A">
        <w:rPr>
          <w:iCs/>
        </w:rPr>
        <w:t>et al</w:t>
      </w:r>
      <w:r w:rsidRPr="00A81A19">
        <w:rPr>
          <w:i/>
          <w:iCs/>
        </w:rPr>
        <w:t>.</w:t>
      </w:r>
      <w:r w:rsidRPr="00A81A19">
        <w:t xml:space="preserve"> Long-</w:t>
      </w:r>
      <w:r w:rsidR="00583EA8" w:rsidRPr="00A81A19">
        <w:t>t</w:t>
      </w:r>
      <w:r w:rsidRPr="00A81A19">
        <w:t xml:space="preserve">erm </w:t>
      </w:r>
      <w:r w:rsidR="00583EA8" w:rsidRPr="00A81A19">
        <w:t>i</w:t>
      </w:r>
      <w:r w:rsidRPr="00A81A19">
        <w:t xml:space="preserve">n </w:t>
      </w:r>
      <w:r w:rsidR="00B317E0" w:rsidRPr="00A81A19">
        <w:t>v</w:t>
      </w:r>
      <w:r w:rsidRPr="00A81A19">
        <w:t xml:space="preserve">ivo </w:t>
      </w:r>
      <w:r w:rsidR="00B317E0" w:rsidRPr="00A81A19">
        <w:t>i</w:t>
      </w:r>
      <w:r w:rsidRPr="00A81A19">
        <w:t xml:space="preserve">maging of </w:t>
      </w:r>
      <w:r w:rsidR="00B317E0" w:rsidRPr="00A81A19">
        <w:t>d</w:t>
      </w:r>
      <w:r w:rsidRPr="00A81A19">
        <w:t xml:space="preserve">endritic </w:t>
      </w:r>
      <w:r w:rsidR="00B317E0" w:rsidRPr="00A81A19">
        <w:t>s</w:t>
      </w:r>
      <w:r w:rsidRPr="00A81A19">
        <w:t xml:space="preserve">pines in the </w:t>
      </w:r>
      <w:r w:rsidR="00B317E0" w:rsidRPr="00A81A19">
        <w:t>h</w:t>
      </w:r>
      <w:r w:rsidRPr="00A81A19">
        <w:t xml:space="preserve">ippocampus </w:t>
      </w:r>
      <w:r w:rsidR="00B317E0" w:rsidRPr="00A81A19">
        <w:t>r</w:t>
      </w:r>
      <w:r w:rsidRPr="00A81A19">
        <w:t xml:space="preserve">eveals </w:t>
      </w:r>
      <w:r w:rsidR="00B317E0" w:rsidRPr="00A81A19">
        <w:lastRenderedPageBreak/>
        <w:t>s</w:t>
      </w:r>
      <w:r w:rsidRPr="00A81A19">
        <w:t xml:space="preserve">tructural </w:t>
      </w:r>
      <w:r w:rsidR="00B317E0" w:rsidRPr="00A81A19">
        <w:t>p</w:t>
      </w:r>
      <w:r w:rsidRPr="00A81A19">
        <w:t xml:space="preserve">lasticity. </w:t>
      </w:r>
      <w:r w:rsidR="00251058" w:rsidRPr="00A81A19">
        <w:rPr>
          <w:i/>
        </w:rPr>
        <w:t xml:space="preserve">The </w:t>
      </w:r>
      <w:r w:rsidRPr="00A81A19">
        <w:rPr>
          <w:i/>
          <w:iCs/>
        </w:rPr>
        <w:t>J</w:t>
      </w:r>
      <w:r w:rsidR="00251058" w:rsidRPr="00A81A19">
        <w:rPr>
          <w:i/>
          <w:iCs/>
        </w:rPr>
        <w:t>ournal</w:t>
      </w:r>
      <w:r w:rsidRPr="00A81A19">
        <w:rPr>
          <w:i/>
          <w:iCs/>
        </w:rPr>
        <w:t xml:space="preserve"> </w:t>
      </w:r>
      <w:r w:rsidR="00251058" w:rsidRPr="00A81A19">
        <w:rPr>
          <w:i/>
          <w:iCs/>
        </w:rPr>
        <w:t xml:space="preserve">of </w:t>
      </w:r>
      <w:r w:rsidRPr="00A81A19">
        <w:rPr>
          <w:i/>
          <w:iCs/>
        </w:rPr>
        <w:t>Neurosci</w:t>
      </w:r>
      <w:r w:rsidR="00251058" w:rsidRPr="00A81A19">
        <w:rPr>
          <w:i/>
          <w:iCs/>
        </w:rPr>
        <w:t>ence</w:t>
      </w:r>
      <w:r w:rsidRPr="00A81A19">
        <w:t xml:space="preserve"> </w:t>
      </w:r>
      <w:r w:rsidRPr="00A81A19">
        <w:rPr>
          <w:b/>
          <w:bCs/>
        </w:rPr>
        <w:t>34</w:t>
      </w:r>
      <w:r w:rsidRPr="00A81A19">
        <w:t>, 13948–13953 (2014).</w:t>
      </w:r>
    </w:p>
    <w:p w14:paraId="5A6126FE" w14:textId="4314B8FC" w:rsidR="009C592F" w:rsidRPr="00A81A19" w:rsidRDefault="009C592F" w:rsidP="00A81A19">
      <w:pPr>
        <w:pStyle w:val="Bibliography"/>
        <w:spacing w:line="240" w:lineRule="auto"/>
        <w:ind w:left="0" w:firstLine="0"/>
      </w:pPr>
      <w:r w:rsidRPr="00A81A19">
        <w:t>33.</w:t>
      </w:r>
      <w:r w:rsidRPr="00A81A19">
        <w:tab/>
        <w:t>Fu, M.</w:t>
      </w:r>
      <w:r w:rsidR="00CD6047" w:rsidRPr="00A81A19">
        <w:t>,</w:t>
      </w:r>
      <w:r w:rsidRPr="00A81A19">
        <w:t xml:space="preserve"> Zuo, Y. Experience-dependent structural plasticity in the cortex. </w:t>
      </w:r>
      <w:r w:rsidRPr="00A81A19">
        <w:rPr>
          <w:i/>
          <w:iCs/>
        </w:rPr>
        <w:t>Trends</w:t>
      </w:r>
      <w:r w:rsidR="00251058" w:rsidRPr="00A81A19">
        <w:rPr>
          <w:i/>
          <w:iCs/>
        </w:rPr>
        <w:t xml:space="preserve"> in</w:t>
      </w:r>
      <w:r w:rsidRPr="00A81A19">
        <w:rPr>
          <w:i/>
          <w:iCs/>
        </w:rPr>
        <w:t xml:space="preserve"> Neurosci</w:t>
      </w:r>
      <w:r w:rsidR="00251058" w:rsidRPr="00A81A19">
        <w:rPr>
          <w:i/>
          <w:iCs/>
        </w:rPr>
        <w:t>ences</w:t>
      </w:r>
      <w:r w:rsidRPr="00A81A19">
        <w:t xml:space="preserve"> </w:t>
      </w:r>
      <w:r w:rsidRPr="00A81A19">
        <w:rPr>
          <w:b/>
          <w:bCs/>
        </w:rPr>
        <w:t>34</w:t>
      </w:r>
      <w:r w:rsidR="00583EA8" w:rsidRPr="00A81A19">
        <w:rPr>
          <w:bCs/>
        </w:rPr>
        <w:t xml:space="preserve"> (42)</w:t>
      </w:r>
      <w:r w:rsidRPr="00A81A19">
        <w:t>, 177–187 (2011).</w:t>
      </w:r>
    </w:p>
    <w:p w14:paraId="5C21C8E5" w14:textId="59DB6825" w:rsidR="009C592F" w:rsidRPr="00A81A19" w:rsidRDefault="009C592F" w:rsidP="00A81A19">
      <w:pPr>
        <w:pStyle w:val="Bibliography"/>
        <w:spacing w:line="240" w:lineRule="auto"/>
        <w:ind w:left="0" w:firstLine="0"/>
      </w:pPr>
      <w:r w:rsidRPr="00A81A19">
        <w:t>34.</w:t>
      </w:r>
      <w:r w:rsidRPr="00A81A19">
        <w:tab/>
        <w:t xml:space="preserve">Kawashima, T. </w:t>
      </w:r>
      <w:r w:rsidR="0067786A" w:rsidRPr="0067786A">
        <w:rPr>
          <w:iCs/>
        </w:rPr>
        <w:t>et al</w:t>
      </w:r>
      <w:r w:rsidRPr="00A81A19">
        <w:rPr>
          <w:i/>
          <w:iCs/>
        </w:rPr>
        <w:t>.</w:t>
      </w:r>
      <w:r w:rsidRPr="00A81A19">
        <w:t xml:space="preserve"> Functional labeling of neurons and their projections using the synthetic </w:t>
      </w:r>
      <w:r w:rsidRPr="00A81A19">
        <w:rPr>
          <w:noProof/>
        </w:rPr>
        <w:t>activity–dependent</w:t>
      </w:r>
      <w:r w:rsidRPr="00A81A19">
        <w:t xml:space="preserve"> promoter E-SARE. </w:t>
      </w:r>
      <w:r w:rsidRPr="00A81A19">
        <w:rPr>
          <w:i/>
          <w:iCs/>
        </w:rPr>
        <w:t>Nat</w:t>
      </w:r>
      <w:r w:rsidR="00251058" w:rsidRPr="00A81A19">
        <w:rPr>
          <w:i/>
          <w:iCs/>
        </w:rPr>
        <w:t>ure</w:t>
      </w:r>
      <w:r w:rsidRPr="00A81A19">
        <w:rPr>
          <w:i/>
          <w:iCs/>
        </w:rPr>
        <w:t xml:space="preserve"> Methods</w:t>
      </w:r>
      <w:r w:rsidRPr="00A81A19">
        <w:t xml:space="preserve"> </w:t>
      </w:r>
      <w:r w:rsidRPr="00A81A19">
        <w:rPr>
          <w:b/>
          <w:bCs/>
        </w:rPr>
        <w:t>10</w:t>
      </w:r>
      <w:r w:rsidR="00583EA8" w:rsidRPr="00A81A19">
        <w:rPr>
          <w:bCs/>
        </w:rPr>
        <w:t xml:space="preserve"> (9)</w:t>
      </w:r>
      <w:r w:rsidRPr="00A81A19">
        <w:t>, 889–895 (2013).</w:t>
      </w:r>
    </w:p>
    <w:p w14:paraId="1724E53E" w14:textId="4D4C8F44" w:rsidR="009C592F" w:rsidRPr="00A81A19" w:rsidRDefault="009C592F" w:rsidP="00A81A19">
      <w:pPr>
        <w:pStyle w:val="Bibliography"/>
        <w:spacing w:line="240" w:lineRule="auto"/>
        <w:ind w:left="0" w:firstLine="0"/>
      </w:pPr>
      <w:r w:rsidRPr="00A81A19">
        <w:t>35.</w:t>
      </w:r>
      <w:r w:rsidRPr="00A81A19">
        <w:tab/>
        <w:t xml:space="preserve">Attardo, A. </w:t>
      </w:r>
      <w:r w:rsidR="0067786A" w:rsidRPr="0067786A">
        <w:rPr>
          <w:iCs/>
        </w:rPr>
        <w:t>et al</w:t>
      </w:r>
      <w:r w:rsidRPr="00A81A19">
        <w:rPr>
          <w:i/>
          <w:iCs/>
        </w:rPr>
        <w:t>.</w:t>
      </w:r>
      <w:r w:rsidRPr="00A81A19">
        <w:t xml:space="preserve"> Long-</w:t>
      </w:r>
      <w:r w:rsidR="00B317E0" w:rsidRPr="00A81A19">
        <w:t>t</w:t>
      </w:r>
      <w:r w:rsidRPr="00A81A19">
        <w:t xml:space="preserve">erm </w:t>
      </w:r>
      <w:r w:rsidR="00B317E0" w:rsidRPr="00A81A19">
        <w:t>c</w:t>
      </w:r>
      <w:r w:rsidRPr="00A81A19">
        <w:t xml:space="preserve">onsolidation of </w:t>
      </w:r>
      <w:r w:rsidR="00B317E0" w:rsidRPr="00A81A19">
        <w:t>e</w:t>
      </w:r>
      <w:r w:rsidRPr="00A81A19">
        <w:t xml:space="preserve">nsemble </w:t>
      </w:r>
      <w:r w:rsidR="00B317E0" w:rsidRPr="00A81A19">
        <w:t>n</w:t>
      </w:r>
      <w:r w:rsidRPr="00A81A19">
        <w:t xml:space="preserve">eural </w:t>
      </w:r>
      <w:r w:rsidR="00B317E0" w:rsidRPr="00A81A19">
        <w:t>p</w:t>
      </w:r>
      <w:r w:rsidRPr="00A81A19">
        <w:t xml:space="preserve">lasticity </w:t>
      </w:r>
      <w:r w:rsidR="00B317E0" w:rsidRPr="00A81A19">
        <w:t>p</w:t>
      </w:r>
      <w:r w:rsidRPr="00A81A19">
        <w:t xml:space="preserve">atterns in </w:t>
      </w:r>
      <w:r w:rsidR="00B317E0" w:rsidRPr="00A81A19">
        <w:t>h</w:t>
      </w:r>
      <w:r w:rsidRPr="00A81A19">
        <w:t xml:space="preserve">ippocampal </w:t>
      </w:r>
      <w:r w:rsidR="00B317E0" w:rsidRPr="00A81A19">
        <w:t>a</w:t>
      </w:r>
      <w:r w:rsidRPr="00A81A19">
        <w:t xml:space="preserve">rea CA1. </w:t>
      </w:r>
      <w:r w:rsidRPr="00A81A19">
        <w:rPr>
          <w:i/>
          <w:iCs/>
        </w:rPr>
        <w:t>Cell Rep</w:t>
      </w:r>
      <w:r w:rsidR="00251058" w:rsidRPr="00A81A19">
        <w:rPr>
          <w:i/>
          <w:iCs/>
        </w:rPr>
        <w:t>orts</w:t>
      </w:r>
      <w:r w:rsidRPr="00A81A19">
        <w:t xml:space="preserve"> </w:t>
      </w:r>
      <w:r w:rsidRPr="00A81A19">
        <w:rPr>
          <w:b/>
          <w:bCs/>
        </w:rPr>
        <w:t>25</w:t>
      </w:r>
      <w:r w:rsidR="00583EA8" w:rsidRPr="00A81A19">
        <w:rPr>
          <w:bCs/>
        </w:rPr>
        <w:t xml:space="preserve"> (3)</w:t>
      </w:r>
      <w:r w:rsidRPr="00A81A19">
        <w:t>, 640-650.e2 (2018).</w:t>
      </w:r>
    </w:p>
    <w:p w14:paraId="7D7B2C26" w14:textId="47CAD6BA" w:rsidR="009C592F" w:rsidRPr="00A81A19" w:rsidRDefault="009C592F" w:rsidP="00A81A19">
      <w:pPr>
        <w:pStyle w:val="Bibliography"/>
        <w:spacing w:line="240" w:lineRule="auto"/>
        <w:ind w:left="0" w:firstLine="0"/>
      </w:pPr>
      <w:r w:rsidRPr="00A81A19">
        <w:t>36.</w:t>
      </w:r>
      <w:r w:rsidRPr="00A81A19">
        <w:tab/>
        <w:t xml:space="preserve">Schmid, L. C. </w:t>
      </w:r>
      <w:r w:rsidR="0067786A" w:rsidRPr="0067786A">
        <w:rPr>
          <w:iCs/>
        </w:rPr>
        <w:t>et al</w:t>
      </w:r>
      <w:r w:rsidRPr="00A81A19">
        <w:rPr>
          <w:i/>
          <w:iCs/>
        </w:rPr>
        <w:t>.</w:t>
      </w:r>
      <w:r w:rsidRPr="00A81A19">
        <w:t xml:space="preserve"> Dysfunction of </w:t>
      </w:r>
      <w:r w:rsidR="00B317E0" w:rsidRPr="00A81A19">
        <w:t>s</w:t>
      </w:r>
      <w:r w:rsidRPr="00A81A19">
        <w:t>omatostatin-</w:t>
      </w:r>
      <w:r w:rsidR="00B317E0" w:rsidRPr="00A81A19">
        <w:t>p</w:t>
      </w:r>
      <w:r w:rsidRPr="00A81A19">
        <w:t xml:space="preserve">ositive </w:t>
      </w:r>
      <w:r w:rsidR="00B317E0" w:rsidRPr="00A81A19">
        <w:t>i</w:t>
      </w:r>
      <w:r w:rsidRPr="00A81A19">
        <w:t xml:space="preserve">nterneurons </w:t>
      </w:r>
      <w:r w:rsidR="00B317E0" w:rsidRPr="00A81A19">
        <w:t>a</w:t>
      </w:r>
      <w:r w:rsidRPr="00A81A19">
        <w:t xml:space="preserve">ssociated with </w:t>
      </w:r>
      <w:r w:rsidR="00B317E0" w:rsidRPr="00A81A19">
        <w:t>m</w:t>
      </w:r>
      <w:r w:rsidRPr="00A81A19">
        <w:t xml:space="preserve">emory </w:t>
      </w:r>
      <w:r w:rsidR="00B317E0" w:rsidRPr="00A81A19">
        <w:t>d</w:t>
      </w:r>
      <w:r w:rsidRPr="00A81A19">
        <w:t xml:space="preserve">eficits in an Alzheimer’s </w:t>
      </w:r>
      <w:r w:rsidR="00B317E0" w:rsidRPr="00A81A19">
        <w:t>d</w:t>
      </w:r>
      <w:r w:rsidRPr="00A81A19">
        <w:t xml:space="preserve">isease </w:t>
      </w:r>
      <w:r w:rsidR="00B317E0" w:rsidRPr="00A81A19">
        <w:t>m</w:t>
      </w:r>
      <w:r w:rsidRPr="00A81A19">
        <w:t xml:space="preserve">odel. </w:t>
      </w:r>
      <w:r w:rsidRPr="00A81A19">
        <w:rPr>
          <w:i/>
          <w:iCs/>
        </w:rPr>
        <w:t>Neuron</w:t>
      </w:r>
      <w:r w:rsidRPr="00A81A19">
        <w:t xml:space="preserve"> </w:t>
      </w:r>
      <w:r w:rsidRPr="00A81A19">
        <w:rPr>
          <w:b/>
          <w:bCs/>
        </w:rPr>
        <w:t>92</w:t>
      </w:r>
      <w:r w:rsidR="00583EA8" w:rsidRPr="00A81A19">
        <w:rPr>
          <w:bCs/>
        </w:rPr>
        <w:t xml:space="preserve"> (1)</w:t>
      </w:r>
      <w:r w:rsidRPr="00A81A19">
        <w:t>, 114–125 (2016).</w:t>
      </w:r>
    </w:p>
    <w:p w14:paraId="7959A995" w14:textId="41309C23" w:rsidR="009C592F" w:rsidRPr="00A81A19" w:rsidRDefault="009C592F" w:rsidP="00A81A19">
      <w:pPr>
        <w:pStyle w:val="Bibliography"/>
        <w:spacing w:line="240" w:lineRule="auto"/>
        <w:ind w:left="0" w:firstLine="0"/>
      </w:pPr>
      <w:r w:rsidRPr="00A81A19">
        <w:t>37.</w:t>
      </w:r>
      <w:r w:rsidRPr="00A81A19">
        <w:tab/>
        <w:t>Kaifosh, P., Lovett-Barron, M., Turi, G. F., Reardon, T. R.</w:t>
      </w:r>
      <w:r w:rsidR="00CD6047" w:rsidRPr="00A81A19">
        <w:t>,</w:t>
      </w:r>
      <w:r w:rsidRPr="00A81A19">
        <w:t xml:space="preserve"> Losonczy, A. Septo-hippocampal GABAergic signaling across multiple modalities in awake mice. </w:t>
      </w:r>
      <w:r w:rsidRPr="00A81A19">
        <w:rPr>
          <w:i/>
          <w:iCs/>
        </w:rPr>
        <w:t>Nat</w:t>
      </w:r>
      <w:r w:rsidR="00251058" w:rsidRPr="00A81A19">
        <w:rPr>
          <w:i/>
          <w:iCs/>
        </w:rPr>
        <w:t>ure</w:t>
      </w:r>
      <w:r w:rsidRPr="00A81A19">
        <w:rPr>
          <w:i/>
          <w:iCs/>
        </w:rPr>
        <w:t xml:space="preserve"> Neurosci</w:t>
      </w:r>
      <w:r w:rsidR="00251058" w:rsidRPr="00A81A19">
        <w:rPr>
          <w:i/>
          <w:iCs/>
        </w:rPr>
        <w:t>ence</w:t>
      </w:r>
      <w:r w:rsidRPr="00A81A19">
        <w:t xml:space="preserve"> </w:t>
      </w:r>
      <w:r w:rsidRPr="00A81A19">
        <w:rPr>
          <w:b/>
          <w:bCs/>
        </w:rPr>
        <w:t>16</w:t>
      </w:r>
      <w:r w:rsidR="00583EA8" w:rsidRPr="00A81A19">
        <w:rPr>
          <w:bCs/>
        </w:rPr>
        <w:t xml:space="preserve"> (9)</w:t>
      </w:r>
      <w:r w:rsidRPr="00A81A19">
        <w:t>, 1182–1184 (2013).</w:t>
      </w:r>
    </w:p>
    <w:p w14:paraId="7FCBBC06" w14:textId="4ACEFDA3" w:rsidR="009C592F" w:rsidRPr="00A81A19" w:rsidRDefault="009C592F" w:rsidP="00A81A19">
      <w:pPr>
        <w:pStyle w:val="Bibliography"/>
        <w:spacing w:line="240" w:lineRule="auto"/>
        <w:ind w:left="0" w:firstLine="0"/>
        <w:rPr>
          <w:bCs/>
        </w:rPr>
      </w:pPr>
      <w:r w:rsidRPr="00A81A19">
        <w:t>38.</w:t>
      </w:r>
      <w:r w:rsidRPr="00A81A19">
        <w:tab/>
        <w:t xml:space="preserve">Lovett-Barron, M. </w:t>
      </w:r>
      <w:r w:rsidR="0067786A" w:rsidRPr="0067786A">
        <w:rPr>
          <w:iCs/>
        </w:rPr>
        <w:t>et al</w:t>
      </w:r>
      <w:r w:rsidRPr="00A81A19">
        <w:rPr>
          <w:i/>
          <w:iCs/>
        </w:rPr>
        <w:t>.</w:t>
      </w:r>
      <w:r w:rsidRPr="00A81A19">
        <w:t xml:space="preserve"> Dendritic </w:t>
      </w:r>
      <w:r w:rsidR="00B317E0" w:rsidRPr="00A81A19">
        <w:t>i</w:t>
      </w:r>
      <w:r w:rsidRPr="00A81A19">
        <w:t xml:space="preserve">nhibition in the </w:t>
      </w:r>
      <w:r w:rsidR="00B317E0" w:rsidRPr="00A81A19">
        <w:t>h</w:t>
      </w:r>
      <w:r w:rsidRPr="00A81A19">
        <w:t xml:space="preserve">ippocampus </w:t>
      </w:r>
      <w:r w:rsidR="00B317E0" w:rsidRPr="00A81A19">
        <w:t>s</w:t>
      </w:r>
      <w:r w:rsidRPr="00A81A19">
        <w:t xml:space="preserve">upports </w:t>
      </w:r>
      <w:r w:rsidR="00B317E0" w:rsidRPr="00A81A19">
        <w:t>f</w:t>
      </w:r>
      <w:r w:rsidRPr="00A81A19">
        <w:t xml:space="preserve">ear </w:t>
      </w:r>
      <w:r w:rsidR="00B317E0" w:rsidRPr="00A81A19">
        <w:t>l</w:t>
      </w:r>
      <w:r w:rsidRPr="00A81A19">
        <w:t xml:space="preserve">earning. </w:t>
      </w:r>
      <w:r w:rsidRPr="00A81A19">
        <w:rPr>
          <w:i/>
          <w:iCs/>
        </w:rPr>
        <w:t>Science</w:t>
      </w:r>
      <w:r w:rsidRPr="00A81A19">
        <w:t xml:space="preserve"> </w:t>
      </w:r>
      <w:r w:rsidRPr="00A81A19">
        <w:rPr>
          <w:b/>
          <w:bCs/>
        </w:rPr>
        <w:t>343</w:t>
      </w:r>
      <w:r w:rsidR="00583EA8" w:rsidRPr="00A81A19">
        <w:rPr>
          <w:bCs/>
        </w:rPr>
        <w:t xml:space="preserve"> (6173)</w:t>
      </w:r>
      <w:r w:rsidRPr="00A81A19">
        <w:t>, 857–863 (2014).</w:t>
      </w:r>
    </w:p>
    <w:p w14:paraId="45F93EF8" w14:textId="4AB241F3" w:rsidR="009C592F" w:rsidRPr="00A81A19" w:rsidRDefault="009C592F" w:rsidP="00A81A19">
      <w:pPr>
        <w:pStyle w:val="Bibliography"/>
        <w:spacing w:line="240" w:lineRule="auto"/>
        <w:ind w:left="0" w:firstLine="0"/>
      </w:pPr>
      <w:r w:rsidRPr="00A81A19">
        <w:t>39.</w:t>
      </w:r>
      <w:r w:rsidRPr="00A81A19">
        <w:tab/>
        <w:t>Hainmueller, T.</w:t>
      </w:r>
      <w:r w:rsidR="00CD6047" w:rsidRPr="00A81A19">
        <w:t>,</w:t>
      </w:r>
      <w:r w:rsidRPr="00A81A19">
        <w:t xml:space="preserve"> Bartos, M. Parallel emergence of stable and dynamic memory engrams in the hippocampus. </w:t>
      </w:r>
      <w:r w:rsidRPr="00A81A19">
        <w:rPr>
          <w:i/>
          <w:iCs/>
        </w:rPr>
        <w:t>Nature</w:t>
      </w:r>
      <w:r w:rsidRPr="00A81A19">
        <w:t xml:space="preserve"> </w:t>
      </w:r>
      <w:r w:rsidRPr="00A81A19">
        <w:rPr>
          <w:b/>
          <w:bCs/>
        </w:rPr>
        <w:t>558</w:t>
      </w:r>
      <w:r w:rsidR="00583EA8" w:rsidRPr="00A81A19">
        <w:rPr>
          <w:bCs/>
        </w:rPr>
        <w:t xml:space="preserve"> (7709)</w:t>
      </w:r>
      <w:r w:rsidRPr="00A81A19">
        <w:t>, 292–296 (2018).</w:t>
      </w:r>
    </w:p>
    <w:p w14:paraId="05F195A0" w14:textId="17F43DBE" w:rsidR="009C592F" w:rsidRPr="00A81A19" w:rsidRDefault="009C592F" w:rsidP="00A81A19">
      <w:pPr>
        <w:pStyle w:val="Bibliography"/>
        <w:spacing w:line="240" w:lineRule="auto"/>
        <w:ind w:left="0" w:firstLine="0"/>
      </w:pPr>
      <w:r w:rsidRPr="00A81A19">
        <w:t>40.</w:t>
      </w:r>
      <w:r w:rsidRPr="00A81A19">
        <w:tab/>
        <w:t>Beaurepaire, E., Oheim, M.</w:t>
      </w:r>
      <w:r w:rsidR="00CD6047" w:rsidRPr="00A81A19">
        <w:t>,</w:t>
      </w:r>
      <w:r w:rsidRPr="00A81A19">
        <w:t xml:space="preserve"> Mertz, J. Ultra-deep two-photon</w:t>
      </w:r>
      <w:r w:rsidR="00B317E0" w:rsidRPr="00A81A19">
        <w:t xml:space="preserve"> fl</w:t>
      </w:r>
      <w:r w:rsidRPr="00A81A19">
        <w:t xml:space="preserve">uorescence excitation in turbid media. </w:t>
      </w:r>
      <w:r w:rsidRPr="00A81A19">
        <w:rPr>
          <w:i/>
          <w:iCs/>
        </w:rPr>
        <w:t>Opt</w:t>
      </w:r>
      <w:r w:rsidR="00251058" w:rsidRPr="00A81A19">
        <w:rPr>
          <w:i/>
          <w:iCs/>
        </w:rPr>
        <w:t>ics</w:t>
      </w:r>
      <w:r w:rsidRPr="00A81A19">
        <w:rPr>
          <w:i/>
          <w:iCs/>
        </w:rPr>
        <w:t xml:space="preserve"> Commun</w:t>
      </w:r>
      <w:r w:rsidR="00251058" w:rsidRPr="00A81A19">
        <w:rPr>
          <w:i/>
          <w:iCs/>
        </w:rPr>
        <w:t>ications</w:t>
      </w:r>
      <w:r w:rsidRPr="00A81A19">
        <w:t xml:space="preserve"> </w:t>
      </w:r>
      <w:r w:rsidR="00B317E0" w:rsidRPr="00A81A19">
        <w:rPr>
          <w:b/>
        </w:rPr>
        <w:t>188</w:t>
      </w:r>
      <w:r w:rsidR="00B317E0" w:rsidRPr="00A81A19">
        <w:t>, 25-29</w:t>
      </w:r>
      <w:r w:rsidRPr="00A81A19">
        <w:t xml:space="preserve"> (2001).</w:t>
      </w:r>
    </w:p>
    <w:p w14:paraId="2005D353" w14:textId="3424B300" w:rsidR="009C592F" w:rsidRPr="00A81A19" w:rsidRDefault="009C592F" w:rsidP="00A81A19">
      <w:pPr>
        <w:pStyle w:val="Bibliography"/>
        <w:spacing w:line="240" w:lineRule="auto"/>
        <w:ind w:left="0" w:firstLine="0"/>
      </w:pPr>
      <w:r w:rsidRPr="00A81A19">
        <w:t>41.</w:t>
      </w:r>
      <w:r w:rsidRPr="00A81A19">
        <w:tab/>
      </w:r>
      <w:r w:rsidRPr="00A81A19">
        <w:rPr>
          <w:noProof/>
        </w:rPr>
        <w:t>Theer</w:t>
      </w:r>
      <w:r w:rsidRPr="00A81A19">
        <w:t>, P., Hasan, M. T.</w:t>
      </w:r>
      <w:r w:rsidR="00CD6047" w:rsidRPr="00A81A19">
        <w:t>,</w:t>
      </w:r>
      <w:r w:rsidRPr="00A81A19">
        <w:t xml:space="preserve"> Denk, W. Two-photon imaging to a depth of 1000 mm in living brains by use of a Ti</w:t>
      </w:r>
      <w:r w:rsidRPr="00A81A19">
        <w:rPr>
          <w:noProof/>
        </w:rPr>
        <w:t>:Al2O3</w:t>
      </w:r>
      <w:r w:rsidRPr="00A81A19">
        <w:t xml:space="preserve"> regenerative amplifier.</w:t>
      </w:r>
      <w:r w:rsidR="00251058" w:rsidRPr="00A81A19">
        <w:t xml:space="preserve"> </w:t>
      </w:r>
      <w:r w:rsidR="00251058" w:rsidRPr="00A81A19">
        <w:rPr>
          <w:i/>
        </w:rPr>
        <w:t>Optics Letters</w:t>
      </w:r>
      <w:r w:rsidR="00B317E0" w:rsidRPr="00A81A19">
        <w:t xml:space="preserve"> </w:t>
      </w:r>
      <w:r w:rsidR="00B317E0" w:rsidRPr="00A81A19">
        <w:rPr>
          <w:b/>
        </w:rPr>
        <w:t>28</w:t>
      </w:r>
      <w:r w:rsidR="00B317E0" w:rsidRPr="00A81A19">
        <w:t xml:space="preserve"> (12), 1022-1024 (2003).</w:t>
      </w:r>
      <w:r w:rsidRPr="00A81A19">
        <w:t xml:space="preserve"> </w:t>
      </w:r>
    </w:p>
    <w:p w14:paraId="1A88D379" w14:textId="52122801" w:rsidR="009C592F" w:rsidRPr="00A81A19" w:rsidRDefault="009C592F" w:rsidP="00A81A19">
      <w:pPr>
        <w:pStyle w:val="Bibliography"/>
        <w:spacing w:line="240" w:lineRule="auto"/>
        <w:ind w:left="0" w:firstLine="0"/>
      </w:pPr>
      <w:r w:rsidRPr="00A81A19">
        <w:t>42.</w:t>
      </w:r>
      <w:r w:rsidRPr="00A81A19">
        <w:tab/>
        <w:t xml:space="preserve">Pfeiffer, T. </w:t>
      </w:r>
      <w:r w:rsidR="0067786A" w:rsidRPr="0067786A">
        <w:rPr>
          <w:iCs/>
        </w:rPr>
        <w:t>et al</w:t>
      </w:r>
      <w:r w:rsidRPr="00A81A19">
        <w:rPr>
          <w:i/>
          <w:iCs/>
        </w:rPr>
        <w:t>.</w:t>
      </w:r>
      <w:r w:rsidRPr="00A81A19">
        <w:t xml:space="preserve"> Chronic 2P-STED imaging reveals </w:t>
      </w:r>
      <w:r w:rsidRPr="00A81A19">
        <w:rPr>
          <w:noProof/>
        </w:rPr>
        <w:t>high</w:t>
      </w:r>
      <w:r w:rsidRPr="00A81A19">
        <w:t xml:space="preserve"> turnover of dendritic spines in the hippocampus in vivo. </w:t>
      </w:r>
      <w:r w:rsidRPr="00A81A19">
        <w:rPr>
          <w:i/>
          <w:iCs/>
        </w:rPr>
        <w:t>eLife</w:t>
      </w:r>
      <w:r w:rsidRPr="00A81A19">
        <w:t xml:space="preserve"> </w:t>
      </w:r>
      <w:r w:rsidRPr="00A81A19">
        <w:rPr>
          <w:b/>
          <w:bCs/>
        </w:rPr>
        <w:t>7</w:t>
      </w:r>
      <w:r w:rsidRPr="00A81A19">
        <w:t>,</w:t>
      </w:r>
      <w:r w:rsidR="00583EA8" w:rsidRPr="00A81A19">
        <w:t xml:space="preserve"> </w:t>
      </w:r>
      <w:r w:rsidR="00583EA8" w:rsidRPr="00A81A19">
        <w:rPr>
          <w:noProof/>
        </w:rPr>
        <w:t>pii</w:t>
      </w:r>
      <w:r w:rsidR="00583EA8" w:rsidRPr="00A81A19">
        <w:t>: e34700</w:t>
      </w:r>
      <w:r w:rsidRPr="00A81A19">
        <w:t xml:space="preserve"> (2018).</w:t>
      </w:r>
    </w:p>
    <w:p w14:paraId="0E2584E7" w14:textId="0EF5A048" w:rsidR="009C592F" w:rsidRPr="00A81A19" w:rsidRDefault="009C592F" w:rsidP="00A81A19">
      <w:pPr>
        <w:pStyle w:val="Bibliography"/>
        <w:spacing w:line="240" w:lineRule="auto"/>
        <w:ind w:left="0" w:firstLine="0"/>
      </w:pPr>
      <w:r w:rsidRPr="00A81A19">
        <w:t>43.</w:t>
      </w:r>
      <w:r w:rsidRPr="00A81A19">
        <w:tab/>
        <w:t xml:space="preserve">Barretto, R. P. J. </w:t>
      </w:r>
      <w:r w:rsidR="0067786A" w:rsidRPr="0067786A">
        <w:rPr>
          <w:iCs/>
        </w:rPr>
        <w:t>et al</w:t>
      </w:r>
      <w:r w:rsidRPr="00A81A19">
        <w:rPr>
          <w:i/>
          <w:iCs/>
        </w:rPr>
        <w:t>.</w:t>
      </w:r>
      <w:r w:rsidRPr="00A81A19">
        <w:t xml:space="preserve"> Time-lapse imaging of disease progression in deep brain areas using fluorescence microendoscopy. </w:t>
      </w:r>
      <w:r w:rsidRPr="00A81A19">
        <w:rPr>
          <w:i/>
          <w:iCs/>
        </w:rPr>
        <w:t>Nat</w:t>
      </w:r>
      <w:r w:rsidR="00251058" w:rsidRPr="00A81A19">
        <w:rPr>
          <w:i/>
          <w:iCs/>
        </w:rPr>
        <w:t>ure</w:t>
      </w:r>
      <w:r w:rsidRPr="00A81A19">
        <w:rPr>
          <w:i/>
          <w:iCs/>
        </w:rPr>
        <w:t xml:space="preserve"> Med</w:t>
      </w:r>
      <w:r w:rsidR="00251058" w:rsidRPr="00A81A19">
        <w:rPr>
          <w:i/>
          <w:iCs/>
        </w:rPr>
        <w:t>icine</w:t>
      </w:r>
      <w:r w:rsidRPr="00A81A19">
        <w:t xml:space="preserve"> </w:t>
      </w:r>
      <w:r w:rsidRPr="00A81A19">
        <w:rPr>
          <w:b/>
          <w:bCs/>
        </w:rPr>
        <w:t>17</w:t>
      </w:r>
      <w:r w:rsidR="00583EA8" w:rsidRPr="00A81A19">
        <w:rPr>
          <w:bCs/>
        </w:rPr>
        <w:t xml:space="preserve"> (2)</w:t>
      </w:r>
      <w:r w:rsidRPr="00A81A19">
        <w:t>, 223–228 (2011).</w:t>
      </w:r>
    </w:p>
    <w:p w14:paraId="50685162" w14:textId="5C6A190E" w:rsidR="009C592F" w:rsidRPr="00A81A19" w:rsidRDefault="009C592F" w:rsidP="00A81A19">
      <w:pPr>
        <w:pStyle w:val="Bibliography"/>
        <w:spacing w:line="240" w:lineRule="auto"/>
        <w:ind w:left="0" w:firstLine="0"/>
      </w:pPr>
      <w:r w:rsidRPr="00A81A19">
        <w:t>44.</w:t>
      </w:r>
      <w:r w:rsidRPr="00A81A19">
        <w:tab/>
        <w:t>Barretto, R. P. J., Messerschmidt, B.</w:t>
      </w:r>
      <w:r w:rsidR="00CD6047" w:rsidRPr="00A81A19">
        <w:t>,</w:t>
      </w:r>
      <w:r w:rsidRPr="00A81A19">
        <w:t xml:space="preserve"> Schnitzer, M. J. In vivo fluorescence imaging with high-resolution microlenses. </w:t>
      </w:r>
      <w:r w:rsidRPr="00A81A19">
        <w:rPr>
          <w:i/>
          <w:iCs/>
        </w:rPr>
        <w:t>Nat</w:t>
      </w:r>
      <w:r w:rsidR="00251058" w:rsidRPr="00A81A19">
        <w:rPr>
          <w:i/>
          <w:iCs/>
        </w:rPr>
        <w:t>ure</w:t>
      </w:r>
      <w:r w:rsidRPr="00A81A19">
        <w:rPr>
          <w:i/>
          <w:iCs/>
        </w:rPr>
        <w:t xml:space="preserve"> Methods</w:t>
      </w:r>
      <w:r w:rsidRPr="00A81A19">
        <w:t xml:space="preserve"> </w:t>
      </w:r>
      <w:r w:rsidRPr="00A81A19">
        <w:rPr>
          <w:b/>
          <w:bCs/>
        </w:rPr>
        <w:t>6</w:t>
      </w:r>
      <w:r w:rsidR="00583EA8" w:rsidRPr="00A81A19">
        <w:rPr>
          <w:bCs/>
        </w:rPr>
        <w:t xml:space="preserve"> (7)</w:t>
      </w:r>
      <w:r w:rsidRPr="00A81A19">
        <w:t>, 511–512 (2009).</w:t>
      </w:r>
    </w:p>
    <w:p w14:paraId="4D06F0AC" w14:textId="65B49BD5" w:rsidR="009C592F" w:rsidRPr="00A81A19" w:rsidRDefault="009C592F" w:rsidP="00A81A19">
      <w:pPr>
        <w:pStyle w:val="Bibliography"/>
        <w:spacing w:line="240" w:lineRule="auto"/>
        <w:ind w:left="0" w:firstLine="0"/>
      </w:pPr>
      <w:r w:rsidRPr="00A81A19">
        <w:t>45.</w:t>
      </w:r>
      <w:r w:rsidRPr="00A81A19">
        <w:tab/>
        <w:t xml:space="preserve">Ghosh, K. K. </w:t>
      </w:r>
      <w:r w:rsidR="0067786A" w:rsidRPr="0067786A">
        <w:rPr>
          <w:iCs/>
        </w:rPr>
        <w:t>et al</w:t>
      </w:r>
      <w:r w:rsidRPr="00A81A19">
        <w:rPr>
          <w:i/>
          <w:iCs/>
        </w:rPr>
        <w:t>.</w:t>
      </w:r>
      <w:r w:rsidRPr="00A81A19">
        <w:t xml:space="preserve"> Miniaturized integration of a fluorescence microscope. </w:t>
      </w:r>
      <w:r w:rsidRPr="00A81A19">
        <w:rPr>
          <w:i/>
          <w:iCs/>
        </w:rPr>
        <w:t>Nat</w:t>
      </w:r>
      <w:r w:rsidR="00251058" w:rsidRPr="00A81A19">
        <w:rPr>
          <w:i/>
          <w:iCs/>
        </w:rPr>
        <w:t>ure</w:t>
      </w:r>
      <w:r w:rsidRPr="00A81A19">
        <w:rPr>
          <w:i/>
          <w:iCs/>
        </w:rPr>
        <w:t xml:space="preserve"> Methods</w:t>
      </w:r>
      <w:r w:rsidRPr="00A81A19">
        <w:t xml:space="preserve"> </w:t>
      </w:r>
      <w:r w:rsidRPr="00A81A19">
        <w:rPr>
          <w:b/>
          <w:bCs/>
        </w:rPr>
        <w:t>8</w:t>
      </w:r>
      <w:r w:rsidR="00583EA8" w:rsidRPr="00A81A19">
        <w:rPr>
          <w:bCs/>
        </w:rPr>
        <w:t xml:space="preserve"> (10)</w:t>
      </w:r>
      <w:r w:rsidRPr="00A81A19">
        <w:t>, 871–878 (2011).</w:t>
      </w:r>
    </w:p>
    <w:p w14:paraId="1E4BC8AF" w14:textId="7754B652" w:rsidR="009C592F" w:rsidRPr="00A81A19" w:rsidRDefault="009C592F" w:rsidP="00A81A19">
      <w:pPr>
        <w:pStyle w:val="Bibliography"/>
        <w:spacing w:line="240" w:lineRule="auto"/>
        <w:ind w:left="0" w:firstLine="0"/>
      </w:pPr>
      <w:r w:rsidRPr="00A81A19">
        <w:t>46.</w:t>
      </w:r>
      <w:r w:rsidRPr="00A81A19">
        <w:tab/>
        <w:t xml:space="preserve">Ziv, Y. </w:t>
      </w:r>
      <w:r w:rsidR="0067786A" w:rsidRPr="0067786A">
        <w:rPr>
          <w:iCs/>
        </w:rPr>
        <w:t>et al</w:t>
      </w:r>
      <w:r w:rsidRPr="00A81A19">
        <w:rPr>
          <w:i/>
          <w:iCs/>
        </w:rPr>
        <w:t>.</w:t>
      </w:r>
      <w:r w:rsidRPr="00A81A19">
        <w:t xml:space="preserve"> Long-term dynamics of CA1 hippocampal place codes. </w:t>
      </w:r>
      <w:r w:rsidRPr="00A81A19">
        <w:rPr>
          <w:i/>
          <w:iCs/>
        </w:rPr>
        <w:t>Nat</w:t>
      </w:r>
      <w:r w:rsidR="00251058" w:rsidRPr="00A81A19">
        <w:rPr>
          <w:i/>
          <w:iCs/>
        </w:rPr>
        <w:t>ure</w:t>
      </w:r>
      <w:r w:rsidRPr="00A81A19">
        <w:rPr>
          <w:i/>
          <w:iCs/>
        </w:rPr>
        <w:t xml:space="preserve"> Neurosci</w:t>
      </w:r>
      <w:r w:rsidR="00251058" w:rsidRPr="00A81A19">
        <w:rPr>
          <w:i/>
          <w:iCs/>
        </w:rPr>
        <w:t>ence</w:t>
      </w:r>
      <w:r w:rsidRPr="00A81A19">
        <w:t xml:space="preserve"> </w:t>
      </w:r>
      <w:r w:rsidRPr="00A81A19">
        <w:rPr>
          <w:b/>
          <w:bCs/>
        </w:rPr>
        <w:t>16</w:t>
      </w:r>
      <w:r w:rsidR="00583EA8" w:rsidRPr="00A81A19">
        <w:rPr>
          <w:bCs/>
        </w:rPr>
        <w:t xml:space="preserve"> (3)</w:t>
      </w:r>
      <w:r w:rsidRPr="00A81A19">
        <w:t>, 264–266 (2013).</w:t>
      </w:r>
    </w:p>
    <w:p w14:paraId="5C5E9F04" w14:textId="3819A40B" w:rsidR="009C592F" w:rsidRPr="00A81A19" w:rsidRDefault="009C592F" w:rsidP="00A81A19">
      <w:pPr>
        <w:pStyle w:val="Bibliography"/>
        <w:spacing w:line="240" w:lineRule="auto"/>
        <w:ind w:left="0" w:firstLine="0"/>
      </w:pPr>
      <w:r w:rsidRPr="00A81A19">
        <w:t>47.</w:t>
      </w:r>
      <w:r w:rsidRPr="00A81A19">
        <w:tab/>
        <w:t xml:space="preserve">Cai, D. J. </w:t>
      </w:r>
      <w:r w:rsidR="0067786A" w:rsidRPr="0067786A">
        <w:rPr>
          <w:iCs/>
        </w:rPr>
        <w:t>et al</w:t>
      </w:r>
      <w:r w:rsidRPr="00A81A19">
        <w:rPr>
          <w:i/>
          <w:iCs/>
        </w:rPr>
        <w:t>.</w:t>
      </w:r>
      <w:r w:rsidRPr="00A81A19">
        <w:t xml:space="preserve"> A shared neural ensemble links distinct contextual memories encoded close in time. </w:t>
      </w:r>
      <w:r w:rsidRPr="00A81A19">
        <w:rPr>
          <w:i/>
          <w:iCs/>
        </w:rPr>
        <w:t>Nature</w:t>
      </w:r>
      <w:r w:rsidRPr="00A81A19">
        <w:t xml:space="preserve"> </w:t>
      </w:r>
      <w:r w:rsidRPr="00A81A19">
        <w:rPr>
          <w:b/>
          <w:bCs/>
        </w:rPr>
        <w:t>534</w:t>
      </w:r>
      <w:r w:rsidR="00583EA8" w:rsidRPr="00A81A19">
        <w:rPr>
          <w:bCs/>
        </w:rPr>
        <w:t xml:space="preserve"> (7605)</w:t>
      </w:r>
      <w:r w:rsidRPr="00A81A19">
        <w:t>, 115–118 (2016).</w:t>
      </w:r>
    </w:p>
    <w:p w14:paraId="35073432" w14:textId="2B1F7013" w:rsidR="009C592F" w:rsidRPr="00A81A19" w:rsidRDefault="009C592F" w:rsidP="00A81A19">
      <w:pPr>
        <w:pStyle w:val="Bibliography"/>
        <w:spacing w:line="240" w:lineRule="auto"/>
        <w:ind w:left="0" w:firstLine="0"/>
      </w:pPr>
      <w:r w:rsidRPr="00A81A19">
        <w:t>48.</w:t>
      </w:r>
      <w:r w:rsidRPr="00A81A19">
        <w:tab/>
        <w:t>Sheffield, M. E. J.</w:t>
      </w:r>
      <w:r w:rsidR="00CD6047" w:rsidRPr="00A81A19">
        <w:t>,</w:t>
      </w:r>
      <w:r w:rsidRPr="00A81A19">
        <w:t xml:space="preserve"> Dombeck, D. A. Calcium transient prevalence across the dendritic </w:t>
      </w:r>
      <w:r w:rsidRPr="00A81A19">
        <w:rPr>
          <w:noProof/>
        </w:rPr>
        <w:t>arbour</w:t>
      </w:r>
      <w:r w:rsidRPr="00A81A19">
        <w:t xml:space="preserve"> predicts place field properties. </w:t>
      </w:r>
      <w:r w:rsidRPr="00A81A19">
        <w:rPr>
          <w:i/>
          <w:iCs/>
        </w:rPr>
        <w:t>Nature</w:t>
      </w:r>
      <w:r w:rsidRPr="00A81A19">
        <w:t xml:space="preserve"> </w:t>
      </w:r>
      <w:r w:rsidRPr="00A81A19">
        <w:rPr>
          <w:b/>
          <w:bCs/>
        </w:rPr>
        <w:t>517</w:t>
      </w:r>
      <w:r w:rsidR="00583EA8" w:rsidRPr="00A81A19">
        <w:rPr>
          <w:bCs/>
        </w:rPr>
        <w:t xml:space="preserve"> (7533)</w:t>
      </w:r>
      <w:r w:rsidRPr="00A81A19">
        <w:t>, 200–204 (2015).</w:t>
      </w:r>
    </w:p>
    <w:p w14:paraId="706A3089" w14:textId="720BD140" w:rsidR="009C592F" w:rsidRPr="00A81A19" w:rsidRDefault="009C592F" w:rsidP="00A81A19">
      <w:pPr>
        <w:pStyle w:val="Bibliography"/>
        <w:spacing w:line="240" w:lineRule="auto"/>
        <w:ind w:left="0" w:firstLine="0"/>
      </w:pPr>
      <w:r w:rsidRPr="00A81A19">
        <w:t>49.</w:t>
      </w:r>
      <w:r w:rsidRPr="00A81A19">
        <w:tab/>
        <w:t xml:space="preserve">Basu, J. </w:t>
      </w:r>
      <w:r w:rsidR="0067786A" w:rsidRPr="0067786A">
        <w:rPr>
          <w:iCs/>
        </w:rPr>
        <w:t>et al</w:t>
      </w:r>
      <w:r w:rsidRPr="00A81A19">
        <w:rPr>
          <w:i/>
          <w:iCs/>
        </w:rPr>
        <w:t>.</w:t>
      </w:r>
      <w:r w:rsidRPr="00A81A19">
        <w:t xml:space="preserve"> Gating of hippocampal activity, plasticity, and memory by entorhinal cortex long-range inhibition. </w:t>
      </w:r>
      <w:r w:rsidRPr="00A81A19">
        <w:rPr>
          <w:i/>
          <w:iCs/>
        </w:rPr>
        <w:t>Science</w:t>
      </w:r>
      <w:r w:rsidRPr="00A81A19">
        <w:t xml:space="preserve"> </w:t>
      </w:r>
      <w:r w:rsidRPr="00A81A19">
        <w:rPr>
          <w:b/>
          <w:bCs/>
        </w:rPr>
        <w:t>351</w:t>
      </w:r>
      <w:r w:rsidR="00583EA8" w:rsidRPr="00A81A19">
        <w:rPr>
          <w:bCs/>
        </w:rPr>
        <w:t xml:space="preserve"> (6269)</w:t>
      </w:r>
      <w:r w:rsidRPr="00A81A19">
        <w:t>,</w:t>
      </w:r>
      <w:r w:rsidR="00627E8A">
        <w:t xml:space="preserve"> </w:t>
      </w:r>
      <w:r w:rsidRPr="00A81A19">
        <w:t>aaa5694 (2016).</w:t>
      </w:r>
    </w:p>
    <w:p w14:paraId="34D4F7D3" w14:textId="70640F94" w:rsidR="009C592F" w:rsidRPr="00A81A19" w:rsidRDefault="009C592F" w:rsidP="00A81A19">
      <w:pPr>
        <w:pStyle w:val="Bibliography"/>
        <w:spacing w:line="240" w:lineRule="auto"/>
        <w:ind w:left="0" w:firstLine="0"/>
      </w:pPr>
      <w:r w:rsidRPr="00A81A19">
        <w:t>50.</w:t>
      </w:r>
      <w:r w:rsidRPr="00A81A19">
        <w:tab/>
        <w:t>Kaifosh, P., Zaremba, J. D., Danielson, N. B.</w:t>
      </w:r>
      <w:r w:rsidR="00CD6047" w:rsidRPr="00A81A19">
        <w:t>,</w:t>
      </w:r>
      <w:r w:rsidRPr="00A81A19">
        <w:t xml:space="preserve"> Losonczy, A. SIMA: Python software for analysis of dynamic fluorescence imaging data. </w:t>
      </w:r>
      <w:r w:rsidRPr="00A81A19">
        <w:rPr>
          <w:i/>
          <w:iCs/>
        </w:rPr>
        <w:t>Front</w:t>
      </w:r>
      <w:r w:rsidR="007119B0" w:rsidRPr="00A81A19">
        <w:rPr>
          <w:i/>
          <w:iCs/>
        </w:rPr>
        <w:t>iers in</w:t>
      </w:r>
      <w:r w:rsidRPr="00A81A19">
        <w:rPr>
          <w:i/>
          <w:iCs/>
        </w:rPr>
        <w:t xml:space="preserve"> Neuroinformatics</w:t>
      </w:r>
      <w:r w:rsidRPr="00A81A19">
        <w:t xml:space="preserve"> </w:t>
      </w:r>
      <w:r w:rsidRPr="00A81A19">
        <w:rPr>
          <w:b/>
          <w:bCs/>
        </w:rPr>
        <w:t>8</w:t>
      </w:r>
      <w:r w:rsidRPr="00A81A19">
        <w:t>,</w:t>
      </w:r>
      <w:r w:rsidR="00B317E0" w:rsidRPr="00A81A19">
        <w:t xml:space="preserve"> </w:t>
      </w:r>
      <w:r w:rsidR="00B317E0" w:rsidRPr="00A81A19">
        <w:rPr>
          <w:noProof/>
        </w:rPr>
        <w:t>doi</w:t>
      </w:r>
      <w:r w:rsidR="00B317E0" w:rsidRPr="00A81A19">
        <w:t>: 10.3389/fninf.2014.00080</w:t>
      </w:r>
      <w:r w:rsidR="00B63726" w:rsidRPr="00A81A19">
        <w:t xml:space="preserve"> </w:t>
      </w:r>
      <w:r w:rsidRPr="00A81A19">
        <w:t>(2014).</w:t>
      </w:r>
    </w:p>
    <w:p w14:paraId="69341D76" w14:textId="076C152E" w:rsidR="009C592F" w:rsidRPr="00A81A19" w:rsidRDefault="009C592F" w:rsidP="00A81A19">
      <w:pPr>
        <w:pStyle w:val="Bibliography"/>
        <w:spacing w:line="240" w:lineRule="auto"/>
        <w:ind w:left="0" w:firstLine="0"/>
      </w:pPr>
      <w:r w:rsidRPr="00A81A19">
        <w:t>51.</w:t>
      </w:r>
      <w:r w:rsidRPr="00A81A19">
        <w:tab/>
        <w:t xml:space="preserve">Gonçalves, J. T. </w:t>
      </w:r>
      <w:r w:rsidR="0067786A" w:rsidRPr="0067786A">
        <w:rPr>
          <w:iCs/>
        </w:rPr>
        <w:t>et al</w:t>
      </w:r>
      <w:r w:rsidRPr="00A81A19">
        <w:rPr>
          <w:i/>
          <w:iCs/>
        </w:rPr>
        <w:t>.</w:t>
      </w:r>
      <w:r w:rsidRPr="00A81A19">
        <w:t xml:space="preserve"> In vivo imaging of dendritic pruning in dentate granule cells. </w:t>
      </w:r>
      <w:r w:rsidRPr="00A81A19">
        <w:rPr>
          <w:i/>
          <w:iCs/>
        </w:rPr>
        <w:t>Nat</w:t>
      </w:r>
      <w:r w:rsidR="007119B0" w:rsidRPr="00A81A19">
        <w:rPr>
          <w:i/>
          <w:iCs/>
        </w:rPr>
        <w:t>ure</w:t>
      </w:r>
      <w:r w:rsidRPr="00A81A19">
        <w:rPr>
          <w:i/>
          <w:iCs/>
        </w:rPr>
        <w:t xml:space="preserve"> Neurosci</w:t>
      </w:r>
      <w:r w:rsidR="007119B0" w:rsidRPr="00A81A19">
        <w:rPr>
          <w:i/>
          <w:iCs/>
        </w:rPr>
        <w:t>ence</w:t>
      </w:r>
      <w:r w:rsidRPr="00A81A19">
        <w:t xml:space="preserve"> </w:t>
      </w:r>
      <w:r w:rsidRPr="00A81A19">
        <w:rPr>
          <w:b/>
          <w:bCs/>
        </w:rPr>
        <w:t>19</w:t>
      </w:r>
      <w:r w:rsidR="003A132B" w:rsidRPr="00A81A19">
        <w:rPr>
          <w:bCs/>
        </w:rPr>
        <w:t xml:space="preserve"> (6)</w:t>
      </w:r>
      <w:r w:rsidRPr="00A81A19">
        <w:t>, 788–791 (2016).</w:t>
      </w:r>
    </w:p>
    <w:p w14:paraId="0F5B2078" w14:textId="23DD9B16" w:rsidR="009C592F" w:rsidRPr="00A81A19" w:rsidRDefault="009C592F" w:rsidP="00A81A19">
      <w:pPr>
        <w:pStyle w:val="Bibliography"/>
        <w:spacing w:line="240" w:lineRule="auto"/>
        <w:ind w:left="0" w:firstLine="0"/>
      </w:pPr>
      <w:r w:rsidRPr="00A81A19">
        <w:t>52.</w:t>
      </w:r>
      <w:r w:rsidRPr="00A81A19">
        <w:tab/>
        <w:t xml:space="preserve">Danielson, N. B. </w:t>
      </w:r>
      <w:r w:rsidR="0067786A" w:rsidRPr="0067786A">
        <w:rPr>
          <w:iCs/>
        </w:rPr>
        <w:t>et al</w:t>
      </w:r>
      <w:r w:rsidRPr="00A81A19">
        <w:rPr>
          <w:i/>
          <w:iCs/>
        </w:rPr>
        <w:t>.</w:t>
      </w:r>
      <w:r w:rsidRPr="00A81A19">
        <w:t xml:space="preserve"> Distinct </w:t>
      </w:r>
      <w:r w:rsidR="00F73A72" w:rsidRPr="00A81A19">
        <w:t>c</w:t>
      </w:r>
      <w:r w:rsidRPr="00A81A19">
        <w:t xml:space="preserve">ontribution of </w:t>
      </w:r>
      <w:r w:rsidR="00F73A72" w:rsidRPr="00A81A19">
        <w:t>a</w:t>
      </w:r>
      <w:r w:rsidRPr="00A81A19">
        <w:t>dult-</w:t>
      </w:r>
      <w:r w:rsidR="00F73A72" w:rsidRPr="00A81A19">
        <w:t>b</w:t>
      </w:r>
      <w:r w:rsidRPr="00A81A19">
        <w:t xml:space="preserve">orn </w:t>
      </w:r>
      <w:r w:rsidR="00F73A72" w:rsidRPr="00A81A19">
        <w:t>h</w:t>
      </w:r>
      <w:r w:rsidRPr="00A81A19">
        <w:t xml:space="preserve">ippocampal </w:t>
      </w:r>
      <w:r w:rsidR="00F73A72" w:rsidRPr="00A81A19">
        <w:t>g</w:t>
      </w:r>
      <w:r w:rsidRPr="00A81A19">
        <w:t xml:space="preserve">ranule </w:t>
      </w:r>
      <w:r w:rsidR="00F73A72" w:rsidRPr="00A81A19">
        <w:t>c</w:t>
      </w:r>
      <w:r w:rsidRPr="00A81A19">
        <w:t xml:space="preserve">ells to </w:t>
      </w:r>
      <w:r w:rsidR="00F73A72" w:rsidRPr="00A81A19">
        <w:t>c</w:t>
      </w:r>
      <w:r w:rsidRPr="00A81A19">
        <w:t xml:space="preserve">ontext </w:t>
      </w:r>
      <w:r w:rsidR="00F73A72" w:rsidRPr="00A81A19">
        <w:t>e</w:t>
      </w:r>
      <w:r w:rsidRPr="00A81A19">
        <w:t xml:space="preserve">ncoding. </w:t>
      </w:r>
      <w:r w:rsidRPr="00A81A19">
        <w:rPr>
          <w:i/>
          <w:iCs/>
        </w:rPr>
        <w:t>Neuron</w:t>
      </w:r>
      <w:r w:rsidRPr="00A81A19">
        <w:t xml:space="preserve"> </w:t>
      </w:r>
      <w:r w:rsidRPr="00A81A19">
        <w:rPr>
          <w:b/>
          <w:bCs/>
        </w:rPr>
        <w:t>90</w:t>
      </w:r>
      <w:r w:rsidR="003A132B" w:rsidRPr="00A81A19">
        <w:rPr>
          <w:bCs/>
        </w:rPr>
        <w:t xml:space="preserve"> (1)</w:t>
      </w:r>
      <w:r w:rsidRPr="00A81A19">
        <w:t>, 101–112 (2016).</w:t>
      </w:r>
    </w:p>
    <w:p w14:paraId="35F964F3" w14:textId="3BD9A4E0" w:rsidR="009C592F" w:rsidRPr="00A81A19" w:rsidRDefault="009C592F" w:rsidP="00A81A19">
      <w:pPr>
        <w:pStyle w:val="Bibliography"/>
        <w:spacing w:line="240" w:lineRule="auto"/>
        <w:ind w:left="0" w:firstLine="0"/>
      </w:pPr>
      <w:r w:rsidRPr="00A81A19">
        <w:t>53.</w:t>
      </w:r>
      <w:r w:rsidRPr="00A81A19">
        <w:tab/>
        <w:t>Hell, S. W.</w:t>
      </w:r>
      <w:r w:rsidR="00530E38" w:rsidRPr="00A81A19">
        <w:t xml:space="preserve"> </w:t>
      </w:r>
      <w:r w:rsidR="0067786A" w:rsidRPr="0067786A">
        <w:t>et al</w:t>
      </w:r>
      <w:r w:rsidR="00530E38" w:rsidRPr="00A81A19">
        <w:rPr>
          <w:i/>
        </w:rPr>
        <w:t>.</w:t>
      </w:r>
      <w:r w:rsidRPr="00A81A19">
        <w:t xml:space="preserve"> Three-photon excitation in fluorescence microscopy. </w:t>
      </w:r>
      <w:r w:rsidRPr="00A81A19">
        <w:rPr>
          <w:i/>
          <w:iCs/>
        </w:rPr>
        <w:t>J</w:t>
      </w:r>
      <w:r w:rsidR="007119B0" w:rsidRPr="00A81A19">
        <w:rPr>
          <w:i/>
          <w:iCs/>
        </w:rPr>
        <w:t>ournal of</w:t>
      </w:r>
      <w:r w:rsidRPr="00A81A19">
        <w:rPr>
          <w:i/>
          <w:iCs/>
        </w:rPr>
        <w:t xml:space="preserve"> Biomed</w:t>
      </w:r>
      <w:r w:rsidR="007119B0" w:rsidRPr="00A81A19">
        <w:rPr>
          <w:i/>
          <w:iCs/>
        </w:rPr>
        <w:t>ical</w:t>
      </w:r>
      <w:r w:rsidRPr="00A81A19">
        <w:rPr>
          <w:i/>
          <w:iCs/>
        </w:rPr>
        <w:t xml:space="preserve"> </w:t>
      </w:r>
      <w:r w:rsidRPr="00A81A19">
        <w:rPr>
          <w:i/>
          <w:iCs/>
        </w:rPr>
        <w:lastRenderedPageBreak/>
        <w:t>Opt</w:t>
      </w:r>
      <w:r w:rsidR="007119B0" w:rsidRPr="00A81A19">
        <w:rPr>
          <w:i/>
          <w:iCs/>
        </w:rPr>
        <w:t>ics</w:t>
      </w:r>
      <w:r w:rsidRPr="00A81A19">
        <w:t xml:space="preserve"> </w:t>
      </w:r>
      <w:r w:rsidRPr="00A81A19">
        <w:rPr>
          <w:b/>
          <w:bCs/>
        </w:rPr>
        <w:t>1</w:t>
      </w:r>
      <w:r w:rsidR="003A132B" w:rsidRPr="00A81A19">
        <w:rPr>
          <w:bCs/>
        </w:rPr>
        <w:t xml:space="preserve"> (1)</w:t>
      </w:r>
      <w:r w:rsidRPr="00A81A19">
        <w:t>, 71 (1996).</w:t>
      </w:r>
    </w:p>
    <w:p w14:paraId="3BA29173" w14:textId="65512398" w:rsidR="009C592F" w:rsidRPr="00A81A19" w:rsidRDefault="009C592F" w:rsidP="00A81A19">
      <w:pPr>
        <w:pStyle w:val="Bibliography"/>
        <w:spacing w:line="240" w:lineRule="auto"/>
        <w:ind w:left="0" w:firstLine="0"/>
      </w:pPr>
      <w:r w:rsidRPr="00A81A19">
        <w:t>54.</w:t>
      </w:r>
      <w:r w:rsidRPr="00A81A19">
        <w:tab/>
        <w:t xml:space="preserve">Horton, N. G. </w:t>
      </w:r>
      <w:r w:rsidR="0067786A" w:rsidRPr="0067786A">
        <w:rPr>
          <w:iCs/>
        </w:rPr>
        <w:t>et al</w:t>
      </w:r>
      <w:r w:rsidRPr="00A81A19">
        <w:rPr>
          <w:i/>
          <w:iCs/>
        </w:rPr>
        <w:t>.</w:t>
      </w:r>
      <w:r w:rsidRPr="00A81A19">
        <w:t xml:space="preserve"> In vivo three-photon microscopy of subcortical structures within an intact mouse brain. </w:t>
      </w:r>
      <w:r w:rsidRPr="00A81A19">
        <w:rPr>
          <w:i/>
          <w:iCs/>
        </w:rPr>
        <w:t>Nat</w:t>
      </w:r>
      <w:r w:rsidR="007119B0" w:rsidRPr="00A81A19">
        <w:rPr>
          <w:i/>
          <w:iCs/>
        </w:rPr>
        <w:t>ure</w:t>
      </w:r>
      <w:r w:rsidRPr="00A81A19">
        <w:rPr>
          <w:i/>
          <w:iCs/>
        </w:rPr>
        <w:t xml:space="preserve"> Photonics</w:t>
      </w:r>
      <w:r w:rsidRPr="00A81A19">
        <w:t xml:space="preserve"> </w:t>
      </w:r>
      <w:r w:rsidRPr="00A81A19">
        <w:rPr>
          <w:b/>
          <w:bCs/>
        </w:rPr>
        <w:t>7</w:t>
      </w:r>
      <w:r w:rsidR="003A132B" w:rsidRPr="00A81A19">
        <w:rPr>
          <w:bCs/>
        </w:rPr>
        <w:t xml:space="preserve"> (3)</w:t>
      </w:r>
      <w:r w:rsidRPr="00A81A19">
        <w:t>, 205–209 (2013).</w:t>
      </w:r>
    </w:p>
    <w:p w14:paraId="70B35228" w14:textId="2A2F3045" w:rsidR="00954A43" w:rsidRPr="00A81A19" w:rsidRDefault="009C592F" w:rsidP="00A81A19">
      <w:pPr>
        <w:rPr>
          <w:color w:val="808080"/>
        </w:rPr>
      </w:pPr>
      <w:r w:rsidRPr="00A81A19">
        <w:rPr>
          <w:color w:val="808080"/>
        </w:rPr>
        <w:fldChar w:fldCharType="end"/>
      </w:r>
    </w:p>
    <w:sectPr w:rsidR="00954A43" w:rsidRPr="00A81A19" w:rsidSect="003B4A88">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F78676" w14:textId="77777777" w:rsidR="00314E56" w:rsidRDefault="00314E56">
      <w:r>
        <w:separator/>
      </w:r>
    </w:p>
  </w:endnote>
  <w:endnote w:type="continuationSeparator" w:id="0">
    <w:p w14:paraId="6F0AF1FE" w14:textId="77777777" w:rsidR="00314E56" w:rsidRDefault="00314E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8409F2" w14:textId="77777777" w:rsidR="00C46E6C" w:rsidRDefault="00C46E6C">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79A5FD" w14:textId="77777777" w:rsidR="00314E56" w:rsidRDefault="00314E56">
      <w:r>
        <w:separator/>
      </w:r>
    </w:p>
  </w:footnote>
  <w:footnote w:type="continuationSeparator" w:id="0">
    <w:p w14:paraId="6BD860DE" w14:textId="77777777" w:rsidR="00314E56" w:rsidRDefault="00314E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EBFE4" w14:textId="77777777" w:rsidR="00C46E6C" w:rsidRDefault="00C46E6C">
    <w:pPr>
      <w:pStyle w:val="Header"/>
      <w:tabs>
        <w:tab w:val="clear" w:pos="9360"/>
        <w:tab w:val="left" w:pos="5724"/>
      </w:tabs>
      <w:rPr>
        <w:b/>
        <w:color w:val="1F497D"/>
        <w:sz w:val="28"/>
        <w:szCs w:val="28"/>
      </w:rPr>
    </w:pPr>
    <w:r>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59E4F6" w14:textId="4917FD46" w:rsidR="00C46E6C" w:rsidRDefault="00C46E6C">
    <w:pPr>
      <w:pStyle w:val="Header"/>
      <w:jc w:val="right"/>
      <w:rPr>
        <w:b/>
        <w:color w:val="1F497D"/>
        <w:sz w:val="32"/>
        <w:szCs w:val="32"/>
      </w:rPr>
    </w:pPr>
    <w:r w:rsidDel="00943D5B">
      <w:rPr>
        <w:b/>
        <w:color w:val="1F497D"/>
        <w:sz w:val="32"/>
        <w:szCs w:val="3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90800"/>
    <w:multiLevelType w:val="multilevel"/>
    <w:tmpl w:val="0D9A466A"/>
    <w:lvl w:ilvl="0">
      <w:start w:val="1"/>
      <w:numFmt w:val="decimal"/>
      <w:lvlText w:val="%1."/>
      <w:lvlJc w:val="left"/>
      <w:pPr>
        <w:tabs>
          <w:tab w:val="left" w:pos="360"/>
        </w:tabs>
        <w:ind w:left="360" w:hanging="359"/>
      </w:pPr>
      <w:rPr>
        <w:rFonts w:hint="default"/>
        <w:b/>
        <w:i w:val="0"/>
      </w:rPr>
    </w:lvl>
    <w:lvl w:ilvl="1">
      <w:start w:val="1"/>
      <w:numFmt w:val="decimal"/>
      <w:lvlText w:val="%1.%2."/>
      <w:lvlJc w:val="left"/>
      <w:pPr>
        <w:tabs>
          <w:tab w:val="left" w:pos="1080"/>
        </w:tabs>
        <w:ind w:left="1080" w:hanging="719"/>
      </w:pPr>
      <w:rPr>
        <w:rFonts w:hint="default"/>
      </w:rPr>
    </w:lvl>
    <w:lvl w:ilvl="2">
      <w:start w:val="1"/>
      <w:numFmt w:val="decimal"/>
      <w:lvlText w:val="%1.%2.%3."/>
      <w:lvlJc w:val="left"/>
      <w:pPr>
        <w:tabs>
          <w:tab w:val="left" w:pos="1368"/>
        </w:tabs>
        <w:ind w:left="1368" w:hanging="647"/>
      </w:pPr>
      <w:rPr>
        <w:rFonts w:hint="default"/>
      </w:rPr>
    </w:lvl>
    <w:lvl w:ilvl="3">
      <w:start w:val="1"/>
      <w:numFmt w:val="decimal"/>
      <w:lvlText w:val="%1.%2.%3.%4."/>
      <w:lvlJc w:val="left"/>
      <w:pPr>
        <w:tabs>
          <w:tab w:val="left" w:pos="0"/>
        </w:tabs>
        <w:ind w:left="1728" w:hanging="647"/>
      </w:pPr>
      <w:rPr>
        <w:rFonts w:hint="default"/>
      </w:rPr>
    </w:lvl>
    <w:lvl w:ilvl="4">
      <w:start w:val="1"/>
      <w:numFmt w:val="decimal"/>
      <w:lvlText w:val="%1.%2.%3.%4.%5."/>
      <w:lvlJc w:val="left"/>
      <w:pPr>
        <w:tabs>
          <w:tab w:val="left" w:pos="0"/>
        </w:tabs>
        <w:ind w:left="2232" w:hanging="791"/>
      </w:pPr>
      <w:rPr>
        <w:rFonts w:hint="default"/>
      </w:rPr>
    </w:lvl>
    <w:lvl w:ilvl="5">
      <w:start w:val="1"/>
      <w:numFmt w:val="decimal"/>
      <w:lvlText w:val="%1.%2.%3.%4.%5.%6."/>
      <w:lvlJc w:val="left"/>
      <w:pPr>
        <w:tabs>
          <w:tab w:val="left" w:pos="0"/>
        </w:tabs>
        <w:ind w:left="2736" w:hanging="935"/>
      </w:pPr>
      <w:rPr>
        <w:rFonts w:hint="default"/>
      </w:rPr>
    </w:lvl>
    <w:lvl w:ilvl="6">
      <w:start w:val="1"/>
      <w:numFmt w:val="decimal"/>
      <w:lvlText w:val="%1.%2.%3.%4.%5.%6.%7."/>
      <w:lvlJc w:val="left"/>
      <w:pPr>
        <w:tabs>
          <w:tab w:val="left" w:pos="0"/>
        </w:tabs>
        <w:ind w:left="3240" w:hanging="1079"/>
      </w:pPr>
      <w:rPr>
        <w:rFonts w:hint="default"/>
      </w:rPr>
    </w:lvl>
    <w:lvl w:ilvl="7">
      <w:start w:val="1"/>
      <w:numFmt w:val="decimal"/>
      <w:lvlText w:val="%1.%2.%3.%4.%5.%6.%7.%8."/>
      <w:lvlJc w:val="left"/>
      <w:pPr>
        <w:tabs>
          <w:tab w:val="left" w:pos="0"/>
        </w:tabs>
        <w:ind w:left="3744" w:hanging="1223"/>
      </w:pPr>
      <w:rPr>
        <w:rFonts w:hint="default"/>
      </w:rPr>
    </w:lvl>
    <w:lvl w:ilvl="8">
      <w:start w:val="1"/>
      <w:numFmt w:val="decimal"/>
      <w:lvlText w:val="%1.%2.%3.%4.%5.%6.%7.%8.%9."/>
      <w:lvlJc w:val="left"/>
      <w:pPr>
        <w:tabs>
          <w:tab w:val="left" w:pos="0"/>
        </w:tabs>
        <w:ind w:left="4320" w:hanging="1439"/>
      </w:pPr>
      <w:rPr>
        <w:rFonts w:hint="default"/>
      </w:rPr>
    </w:lvl>
  </w:abstractNum>
  <w:abstractNum w:abstractNumId="1" w15:restartNumberingAfterBreak="0">
    <w:nsid w:val="06A33B80"/>
    <w:multiLevelType w:val="hybridMultilevel"/>
    <w:tmpl w:val="DF4AD080"/>
    <w:lvl w:ilvl="0" w:tplc="7D720414">
      <w:start w:val="1"/>
      <w:numFmt w:val="decimal"/>
      <w:suff w:val="space"/>
      <w:lvlText w:val="%1."/>
      <w:lvlJc w:val="left"/>
      <w:pPr>
        <w:ind w:left="0" w:firstLine="0"/>
      </w:pPr>
      <w:rPr>
        <w:rFonts w:hint="default"/>
      </w:rPr>
    </w:lvl>
    <w:lvl w:ilvl="1" w:tplc="BF8AA380">
      <w:start w:val="1"/>
      <w:numFmt w:val="decimal"/>
      <w:lvlText w:val="%2."/>
      <w:lvlJc w:val="left"/>
      <w:pPr>
        <w:tabs>
          <w:tab w:val="left" w:pos="1440"/>
        </w:tabs>
        <w:ind w:left="1440" w:hanging="359"/>
      </w:pPr>
      <w:rPr>
        <w:rFonts w:hint="default"/>
      </w:rPr>
    </w:lvl>
    <w:lvl w:ilvl="2" w:tplc="E19A79FC">
      <w:start w:val="1"/>
      <w:numFmt w:val="decimal"/>
      <w:lvlText w:val="%3."/>
      <w:lvlJc w:val="left"/>
      <w:pPr>
        <w:tabs>
          <w:tab w:val="left" w:pos="2160"/>
        </w:tabs>
        <w:ind w:left="2160" w:hanging="359"/>
      </w:pPr>
      <w:rPr>
        <w:rFonts w:hint="default"/>
      </w:rPr>
    </w:lvl>
    <w:lvl w:ilvl="3" w:tplc="4D5409E8">
      <w:start w:val="1"/>
      <w:numFmt w:val="decimal"/>
      <w:lvlText w:val="%4."/>
      <w:lvlJc w:val="left"/>
      <w:pPr>
        <w:tabs>
          <w:tab w:val="left" w:pos="2880"/>
        </w:tabs>
        <w:ind w:left="2880" w:hanging="359"/>
      </w:pPr>
      <w:rPr>
        <w:rFonts w:hint="default"/>
      </w:rPr>
    </w:lvl>
    <w:lvl w:ilvl="4" w:tplc="64EC454C">
      <w:start w:val="1"/>
      <w:numFmt w:val="decimal"/>
      <w:lvlText w:val="%5."/>
      <w:lvlJc w:val="left"/>
      <w:pPr>
        <w:tabs>
          <w:tab w:val="left" w:pos="3600"/>
        </w:tabs>
        <w:ind w:left="3600" w:hanging="359"/>
      </w:pPr>
      <w:rPr>
        <w:rFonts w:hint="default"/>
      </w:rPr>
    </w:lvl>
    <w:lvl w:ilvl="5" w:tplc="D8F4BAAE">
      <w:start w:val="1"/>
      <w:numFmt w:val="decimal"/>
      <w:lvlText w:val="%6."/>
      <w:lvlJc w:val="left"/>
      <w:pPr>
        <w:tabs>
          <w:tab w:val="left" w:pos="4320"/>
        </w:tabs>
        <w:ind w:left="4320" w:hanging="359"/>
      </w:pPr>
      <w:rPr>
        <w:rFonts w:hint="default"/>
      </w:rPr>
    </w:lvl>
    <w:lvl w:ilvl="6" w:tplc="2102B7DA">
      <w:start w:val="1"/>
      <w:numFmt w:val="decimal"/>
      <w:lvlText w:val="%7."/>
      <w:lvlJc w:val="left"/>
      <w:pPr>
        <w:tabs>
          <w:tab w:val="left" w:pos="5040"/>
        </w:tabs>
        <w:ind w:left="5040" w:hanging="359"/>
      </w:pPr>
      <w:rPr>
        <w:rFonts w:hint="default"/>
      </w:rPr>
    </w:lvl>
    <w:lvl w:ilvl="7" w:tplc="95B49078">
      <w:start w:val="1"/>
      <w:numFmt w:val="decimal"/>
      <w:lvlText w:val="%8."/>
      <w:lvlJc w:val="left"/>
      <w:pPr>
        <w:tabs>
          <w:tab w:val="left" w:pos="5760"/>
        </w:tabs>
        <w:ind w:left="5760" w:hanging="359"/>
      </w:pPr>
      <w:rPr>
        <w:rFonts w:hint="default"/>
      </w:rPr>
    </w:lvl>
    <w:lvl w:ilvl="8" w:tplc="E6306C90">
      <w:start w:val="1"/>
      <w:numFmt w:val="decimal"/>
      <w:lvlText w:val="%9."/>
      <w:lvlJc w:val="left"/>
      <w:pPr>
        <w:tabs>
          <w:tab w:val="left" w:pos="6480"/>
        </w:tabs>
        <w:ind w:left="6480" w:hanging="359"/>
      </w:pPr>
      <w:rPr>
        <w:rFonts w:hint="default"/>
      </w:rPr>
    </w:lvl>
  </w:abstractNum>
  <w:abstractNum w:abstractNumId="2" w15:restartNumberingAfterBreak="0">
    <w:nsid w:val="07FA20EF"/>
    <w:multiLevelType w:val="hybridMultilevel"/>
    <w:tmpl w:val="4DBCB0CC"/>
    <w:lvl w:ilvl="0" w:tplc="269CA030">
      <w:start w:val="1"/>
      <w:numFmt w:val="bullet"/>
      <w:lvlText w:val=""/>
      <w:lvlJc w:val="left"/>
      <w:pPr>
        <w:ind w:left="720" w:hanging="359"/>
      </w:pPr>
      <w:rPr>
        <w:rFonts w:ascii="Symbol" w:hAnsi="Symbol" w:hint="default"/>
      </w:rPr>
    </w:lvl>
    <w:lvl w:ilvl="1" w:tplc="EFFAE51C">
      <w:start w:val="1"/>
      <w:numFmt w:val="bullet"/>
      <w:lvlText w:val="o"/>
      <w:lvlJc w:val="left"/>
      <w:pPr>
        <w:ind w:left="1440" w:hanging="359"/>
      </w:pPr>
      <w:rPr>
        <w:rFonts w:ascii="Courier New" w:hAnsi="Courier New" w:cs="Courier New" w:hint="default"/>
      </w:rPr>
    </w:lvl>
    <w:lvl w:ilvl="2" w:tplc="EE20F376">
      <w:start w:val="1"/>
      <w:numFmt w:val="bullet"/>
      <w:lvlText w:val=""/>
      <w:lvlJc w:val="left"/>
      <w:pPr>
        <w:ind w:left="2160" w:hanging="359"/>
      </w:pPr>
      <w:rPr>
        <w:rFonts w:ascii="Wingdings" w:hAnsi="Wingdings" w:hint="default"/>
      </w:rPr>
    </w:lvl>
    <w:lvl w:ilvl="3" w:tplc="8F46F842">
      <w:start w:val="1"/>
      <w:numFmt w:val="bullet"/>
      <w:lvlText w:val=""/>
      <w:lvlJc w:val="left"/>
      <w:pPr>
        <w:ind w:left="2880" w:hanging="359"/>
      </w:pPr>
      <w:rPr>
        <w:rFonts w:ascii="Symbol" w:hAnsi="Symbol" w:hint="default"/>
      </w:rPr>
    </w:lvl>
    <w:lvl w:ilvl="4" w:tplc="8A28A2EC">
      <w:start w:val="1"/>
      <w:numFmt w:val="bullet"/>
      <w:lvlText w:val="o"/>
      <w:lvlJc w:val="left"/>
      <w:pPr>
        <w:ind w:left="3600" w:hanging="359"/>
      </w:pPr>
      <w:rPr>
        <w:rFonts w:ascii="Courier New" w:hAnsi="Courier New" w:cs="Courier New" w:hint="default"/>
      </w:rPr>
    </w:lvl>
    <w:lvl w:ilvl="5" w:tplc="9FC8233E">
      <w:start w:val="1"/>
      <w:numFmt w:val="bullet"/>
      <w:lvlText w:val=""/>
      <w:lvlJc w:val="left"/>
      <w:pPr>
        <w:ind w:left="4320" w:hanging="359"/>
      </w:pPr>
      <w:rPr>
        <w:rFonts w:ascii="Wingdings" w:hAnsi="Wingdings" w:hint="default"/>
      </w:rPr>
    </w:lvl>
    <w:lvl w:ilvl="6" w:tplc="5172F800">
      <w:start w:val="1"/>
      <w:numFmt w:val="bullet"/>
      <w:lvlText w:val=""/>
      <w:lvlJc w:val="left"/>
      <w:pPr>
        <w:ind w:left="5040" w:hanging="359"/>
      </w:pPr>
      <w:rPr>
        <w:rFonts w:ascii="Symbol" w:hAnsi="Symbol" w:hint="default"/>
      </w:rPr>
    </w:lvl>
    <w:lvl w:ilvl="7" w:tplc="CC4E68EA">
      <w:start w:val="1"/>
      <w:numFmt w:val="bullet"/>
      <w:lvlText w:val="o"/>
      <w:lvlJc w:val="left"/>
      <w:pPr>
        <w:ind w:left="5760" w:hanging="359"/>
      </w:pPr>
      <w:rPr>
        <w:rFonts w:ascii="Courier New" w:hAnsi="Courier New" w:cs="Courier New" w:hint="default"/>
      </w:rPr>
    </w:lvl>
    <w:lvl w:ilvl="8" w:tplc="6B88CEF8">
      <w:start w:val="1"/>
      <w:numFmt w:val="bullet"/>
      <w:lvlText w:val=""/>
      <w:lvlJc w:val="left"/>
      <w:pPr>
        <w:ind w:left="6480" w:hanging="359"/>
      </w:pPr>
      <w:rPr>
        <w:rFonts w:ascii="Wingdings" w:hAnsi="Wingdings" w:hint="default"/>
      </w:rPr>
    </w:lvl>
  </w:abstractNum>
  <w:abstractNum w:abstractNumId="3" w15:restartNumberingAfterBreak="0">
    <w:nsid w:val="1EF72626"/>
    <w:multiLevelType w:val="multilevel"/>
    <w:tmpl w:val="D2523572"/>
    <w:lvl w:ilvl="0">
      <w:start w:val="2"/>
      <w:numFmt w:val="decimal"/>
      <w:lvlText w:val="%1."/>
      <w:lvlJc w:val="left"/>
      <w:pPr>
        <w:tabs>
          <w:tab w:val="left" w:pos="360"/>
        </w:tabs>
        <w:ind w:left="360" w:hanging="359"/>
      </w:pPr>
      <w:rPr>
        <w:rFonts w:hint="default"/>
        <w:b/>
        <w:i w:val="0"/>
      </w:rPr>
    </w:lvl>
    <w:lvl w:ilvl="1">
      <w:start w:val="1"/>
      <w:numFmt w:val="decimal"/>
      <w:lvlText w:val="%1.%2."/>
      <w:lvlJc w:val="left"/>
      <w:pPr>
        <w:tabs>
          <w:tab w:val="left" w:pos="1080"/>
        </w:tabs>
        <w:ind w:left="1080" w:hanging="719"/>
      </w:pPr>
      <w:rPr>
        <w:rFonts w:hint="default"/>
      </w:rPr>
    </w:lvl>
    <w:lvl w:ilvl="2">
      <w:start w:val="1"/>
      <w:numFmt w:val="decimal"/>
      <w:lvlText w:val="%1.%2.%3."/>
      <w:lvlJc w:val="left"/>
      <w:pPr>
        <w:tabs>
          <w:tab w:val="left" w:pos="1368"/>
        </w:tabs>
        <w:ind w:left="1368" w:hanging="647"/>
      </w:pPr>
      <w:rPr>
        <w:rFonts w:hint="default"/>
      </w:rPr>
    </w:lvl>
    <w:lvl w:ilvl="3">
      <w:start w:val="1"/>
      <w:numFmt w:val="decimal"/>
      <w:lvlText w:val="%1.%2.%3.%4."/>
      <w:lvlJc w:val="left"/>
      <w:pPr>
        <w:tabs>
          <w:tab w:val="left" w:pos="0"/>
        </w:tabs>
        <w:ind w:left="1728" w:hanging="647"/>
      </w:pPr>
      <w:rPr>
        <w:rFonts w:hint="default"/>
      </w:rPr>
    </w:lvl>
    <w:lvl w:ilvl="4">
      <w:start w:val="1"/>
      <w:numFmt w:val="decimal"/>
      <w:lvlText w:val="%1.%2.%3.%4.%5."/>
      <w:lvlJc w:val="left"/>
      <w:pPr>
        <w:tabs>
          <w:tab w:val="left" w:pos="0"/>
        </w:tabs>
        <w:ind w:left="2232" w:hanging="791"/>
      </w:pPr>
      <w:rPr>
        <w:rFonts w:hint="default"/>
      </w:rPr>
    </w:lvl>
    <w:lvl w:ilvl="5">
      <w:start w:val="1"/>
      <w:numFmt w:val="decimal"/>
      <w:lvlText w:val="%1.%2.%3.%4.%5.%6."/>
      <w:lvlJc w:val="left"/>
      <w:pPr>
        <w:tabs>
          <w:tab w:val="left" w:pos="0"/>
        </w:tabs>
        <w:ind w:left="2736" w:hanging="935"/>
      </w:pPr>
      <w:rPr>
        <w:rFonts w:hint="default"/>
      </w:rPr>
    </w:lvl>
    <w:lvl w:ilvl="6">
      <w:start w:val="1"/>
      <w:numFmt w:val="decimal"/>
      <w:lvlText w:val="%1.%2.%3.%4.%5.%6.%7."/>
      <w:lvlJc w:val="left"/>
      <w:pPr>
        <w:tabs>
          <w:tab w:val="left" w:pos="0"/>
        </w:tabs>
        <w:ind w:left="3240" w:hanging="1079"/>
      </w:pPr>
      <w:rPr>
        <w:rFonts w:hint="default"/>
      </w:rPr>
    </w:lvl>
    <w:lvl w:ilvl="7">
      <w:start w:val="1"/>
      <w:numFmt w:val="decimal"/>
      <w:lvlText w:val="%1.%2.%3.%4.%5.%6.%7.%8."/>
      <w:lvlJc w:val="left"/>
      <w:pPr>
        <w:tabs>
          <w:tab w:val="left" w:pos="0"/>
        </w:tabs>
        <w:ind w:left="3744" w:hanging="1223"/>
      </w:pPr>
      <w:rPr>
        <w:rFonts w:hint="default"/>
      </w:rPr>
    </w:lvl>
    <w:lvl w:ilvl="8">
      <w:start w:val="1"/>
      <w:numFmt w:val="decimal"/>
      <w:lvlText w:val="%1.%2.%3.%4.%5.%6.%7.%8.%9."/>
      <w:lvlJc w:val="left"/>
      <w:pPr>
        <w:tabs>
          <w:tab w:val="left" w:pos="0"/>
        </w:tabs>
        <w:ind w:left="4320" w:hanging="1439"/>
      </w:pPr>
      <w:rPr>
        <w:rFonts w:hint="default"/>
      </w:rPr>
    </w:lvl>
  </w:abstractNum>
  <w:abstractNum w:abstractNumId="4" w15:restartNumberingAfterBreak="0">
    <w:nsid w:val="1FB05C44"/>
    <w:multiLevelType w:val="hybridMultilevel"/>
    <w:tmpl w:val="B1F4947E"/>
    <w:lvl w:ilvl="0" w:tplc="4F0C0B52">
      <w:start w:val="1"/>
      <w:numFmt w:val="bullet"/>
      <w:lvlText w:val=""/>
      <w:lvlJc w:val="left"/>
      <w:pPr>
        <w:ind w:left="720" w:hanging="359"/>
      </w:pPr>
      <w:rPr>
        <w:rFonts w:ascii="Symbol" w:hAnsi="Symbol" w:hint="default"/>
      </w:rPr>
    </w:lvl>
    <w:lvl w:ilvl="1" w:tplc="8CF63146">
      <w:start w:val="1"/>
      <w:numFmt w:val="bullet"/>
      <w:lvlText w:val="o"/>
      <w:lvlJc w:val="left"/>
      <w:pPr>
        <w:ind w:left="1440" w:hanging="359"/>
      </w:pPr>
      <w:rPr>
        <w:rFonts w:ascii="Courier New" w:hAnsi="Courier New" w:cs="Courier New" w:hint="default"/>
      </w:rPr>
    </w:lvl>
    <w:lvl w:ilvl="2" w:tplc="A61E3960">
      <w:start w:val="1"/>
      <w:numFmt w:val="bullet"/>
      <w:lvlText w:val=""/>
      <w:lvlJc w:val="left"/>
      <w:pPr>
        <w:ind w:left="2160" w:hanging="359"/>
      </w:pPr>
      <w:rPr>
        <w:rFonts w:ascii="Wingdings" w:hAnsi="Wingdings" w:hint="default"/>
      </w:rPr>
    </w:lvl>
    <w:lvl w:ilvl="3" w:tplc="613E0A7E">
      <w:start w:val="1"/>
      <w:numFmt w:val="bullet"/>
      <w:lvlText w:val=""/>
      <w:lvlJc w:val="left"/>
      <w:pPr>
        <w:ind w:left="2880" w:hanging="359"/>
      </w:pPr>
      <w:rPr>
        <w:rFonts w:ascii="Symbol" w:hAnsi="Symbol" w:hint="default"/>
      </w:rPr>
    </w:lvl>
    <w:lvl w:ilvl="4" w:tplc="03146AEA">
      <w:start w:val="1"/>
      <w:numFmt w:val="bullet"/>
      <w:lvlText w:val="o"/>
      <w:lvlJc w:val="left"/>
      <w:pPr>
        <w:ind w:left="3600" w:hanging="359"/>
      </w:pPr>
      <w:rPr>
        <w:rFonts w:ascii="Courier New" w:hAnsi="Courier New" w:cs="Courier New" w:hint="default"/>
      </w:rPr>
    </w:lvl>
    <w:lvl w:ilvl="5" w:tplc="ED8235E8">
      <w:start w:val="1"/>
      <w:numFmt w:val="bullet"/>
      <w:lvlText w:val=""/>
      <w:lvlJc w:val="left"/>
      <w:pPr>
        <w:ind w:left="4320" w:hanging="359"/>
      </w:pPr>
      <w:rPr>
        <w:rFonts w:ascii="Wingdings" w:hAnsi="Wingdings" w:hint="default"/>
      </w:rPr>
    </w:lvl>
    <w:lvl w:ilvl="6" w:tplc="711CDAD0">
      <w:start w:val="1"/>
      <w:numFmt w:val="bullet"/>
      <w:lvlText w:val=""/>
      <w:lvlJc w:val="left"/>
      <w:pPr>
        <w:ind w:left="5040" w:hanging="359"/>
      </w:pPr>
      <w:rPr>
        <w:rFonts w:ascii="Symbol" w:hAnsi="Symbol" w:hint="default"/>
      </w:rPr>
    </w:lvl>
    <w:lvl w:ilvl="7" w:tplc="12EC4CF0">
      <w:start w:val="1"/>
      <w:numFmt w:val="bullet"/>
      <w:lvlText w:val="o"/>
      <w:lvlJc w:val="left"/>
      <w:pPr>
        <w:ind w:left="5760" w:hanging="359"/>
      </w:pPr>
      <w:rPr>
        <w:rFonts w:ascii="Courier New" w:hAnsi="Courier New" w:cs="Courier New" w:hint="default"/>
      </w:rPr>
    </w:lvl>
    <w:lvl w:ilvl="8" w:tplc="F4B0C8C8">
      <w:start w:val="1"/>
      <w:numFmt w:val="bullet"/>
      <w:lvlText w:val=""/>
      <w:lvlJc w:val="left"/>
      <w:pPr>
        <w:ind w:left="6480" w:hanging="359"/>
      </w:pPr>
      <w:rPr>
        <w:rFonts w:ascii="Wingdings" w:hAnsi="Wingdings" w:hint="default"/>
      </w:rPr>
    </w:lvl>
  </w:abstractNum>
  <w:abstractNum w:abstractNumId="5" w15:restartNumberingAfterBreak="0">
    <w:nsid w:val="20092AB5"/>
    <w:multiLevelType w:val="hybridMultilevel"/>
    <w:tmpl w:val="2E724444"/>
    <w:lvl w:ilvl="0" w:tplc="3DB495C4">
      <w:start w:val="1"/>
      <w:numFmt w:val="bullet"/>
      <w:lvlText w:val=""/>
      <w:lvlJc w:val="left"/>
      <w:pPr>
        <w:ind w:left="720" w:hanging="359"/>
      </w:pPr>
      <w:rPr>
        <w:rFonts w:ascii="Symbol" w:hAnsi="Symbol" w:hint="default"/>
      </w:rPr>
    </w:lvl>
    <w:lvl w:ilvl="1" w:tplc="136425E6">
      <w:start w:val="1"/>
      <w:numFmt w:val="bullet"/>
      <w:lvlText w:val="o"/>
      <w:lvlJc w:val="left"/>
      <w:pPr>
        <w:ind w:left="1440" w:hanging="359"/>
      </w:pPr>
      <w:rPr>
        <w:rFonts w:ascii="Courier New" w:hAnsi="Courier New" w:cs="Courier New" w:hint="default"/>
      </w:rPr>
    </w:lvl>
    <w:lvl w:ilvl="2" w:tplc="5FB88C0E">
      <w:start w:val="1"/>
      <w:numFmt w:val="bullet"/>
      <w:lvlText w:val=""/>
      <w:lvlJc w:val="left"/>
      <w:pPr>
        <w:ind w:left="2160" w:hanging="359"/>
      </w:pPr>
      <w:rPr>
        <w:rFonts w:ascii="Wingdings" w:hAnsi="Wingdings" w:hint="default"/>
      </w:rPr>
    </w:lvl>
    <w:lvl w:ilvl="3" w:tplc="57CE0D44">
      <w:start w:val="1"/>
      <w:numFmt w:val="bullet"/>
      <w:lvlText w:val=""/>
      <w:lvlJc w:val="left"/>
      <w:pPr>
        <w:ind w:left="2880" w:hanging="359"/>
      </w:pPr>
      <w:rPr>
        <w:rFonts w:ascii="Symbol" w:hAnsi="Symbol" w:hint="default"/>
      </w:rPr>
    </w:lvl>
    <w:lvl w:ilvl="4" w:tplc="4E267402">
      <w:start w:val="1"/>
      <w:numFmt w:val="bullet"/>
      <w:lvlText w:val="o"/>
      <w:lvlJc w:val="left"/>
      <w:pPr>
        <w:ind w:left="3600" w:hanging="359"/>
      </w:pPr>
      <w:rPr>
        <w:rFonts w:ascii="Courier New" w:hAnsi="Courier New" w:cs="Courier New" w:hint="default"/>
      </w:rPr>
    </w:lvl>
    <w:lvl w:ilvl="5" w:tplc="E38C0FDC">
      <w:start w:val="1"/>
      <w:numFmt w:val="bullet"/>
      <w:lvlText w:val=""/>
      <w:lvlJc w:val="left"/>
      <w:pPr>
        <w:ind w:left="4320" w:hanging="359"/>
      </w:pPr>
      <w:rPr>
        <w:rFonts w:ascii="Wingdings" w:hAnsi="Wingdings" w:hint="default"/>
      </w:rPr>
    </w:lvl>
    <w:lvl w:ilvl="6" w:tplc="CE481FC0">
      <w:start w:val="1"/>
      <w:numFmt w:val="bullet"/>
      <w:lvlText w:val=""/>
      <w:lvlJc w:val="left"/>
      <w:pPr>
        <w:ind w:left="5040" w:hanging="359"/>
      </w:pPr>
      <w:rPr>
        <w:rFonts w:ascii="Symbol" w:hAnsi="Symbol" w:hint="default"/>
      </w:rPr>
    </w:lvl>
    <w:lvl w:ilvl="7" w:tplc="79D2EE0E">
      <w:start w:val="1"/>
      <w:numFmt w:val="bullet"/>
      <w:lvlText w:val="o"/>
      <w:lvlJc w:val="left"/>
      <w:pPr>
        <w:ind w:left="5760" w:hanging="359"/>
      </w:pPr>
      <w:rPr>
        <w:rFonts w:ascii="Courier New" w:hAnsi="Courier New" w:cs="Courier New" w:hint="default"/>
      </w:rPr>
    </w:lvl>
    <w:lvl w:ilvl="8" w:tplc="2E54BEDE">
      <w:start w:val="1"/>
      <w:numFmt w:val="bullet"/>
      <w:lvlText w:val=""/>
      <w:lvlJc w:val="left"/>
      <w:pPr>
        <w:ind w:left="6480" w:hanging="359"/>
      </w:pPr>
      <w:rPr>
        <w:rFonts w:ascii="Wingdings" w:hAnsi="Wingdings" w:hint="default"/>
      </w:rPr>
    </w:lvl>
  </w:abstractNum>
  <w:abstractNum w:abstractNumId="6" w15:restartNumberingAfterBreak="0">
    <w:nsid w:val="256E160E"/>
    <w:multiLevelType w:val="hybridMultilevel"/>
    <w:tmpl w:val="81E6BA14"/>
    <w:lvl w:ilvl="0" w:tplc="2CC4D782">
      <w:start w:val="1"/>
      <w:numFmt w:val="bullet"/>
      <w:lvlText w:val=""/>
      <w:lvlJc w:val="left"/>
      <w:pPr>
        <w:ind w:left="720" w:hanging="359"/>
      </w:pPr>
      <w:rPr>
        <w:rFonts w:ascii="Symbol" w:hAnsi="Symbol" w:hint="default"/>
      </w:rPr>
    </w:lvl>
    <w:lvl w:ilvl="1" w:tplc="5982413E">
      <w:start w:val="1"/>
      <w:numFmt w:val="bullet"/>
      <w:lvlText w:val=""/>
      <w:lvlJc w:val="left"/>
      <w:pPr>
        <w:ind w:left="1440" w:hanging="359"/>
      </w:pPr>
      <w:rPr>
        <w:rFonts w:ascii="Symbol" w:hAnsi="Symbol" w:hint="default"/>
      </w:rPr>
    </w:lvl>
    <w:lvl w:ilvl="2" w:tplc="7034EC66">
      <w:start w:val="1"/>
      <w:numFmt w:val="bullet"/>
      <w:lvlText w:val=""/>
      <w:lvlJc w:val="left"/>
      <w:pPr>
        <w:ind w:left="2160" w:hanging="359"/>
      </w:pPr>
      <w:rPr>
        <w:rFonts w:ascii="Wingdings" w:hAnsi="Wingdings" w:hint="default"/>
      </w:rPr>
    </w:lvl>
    <w:lvl w:ilvl="3" w:tplc="CB7275CE">
      <w:start w:val="1"/>
      <w:numFmt w:val="bullet"/>
      <w:lvlText w:val=""/>
      <w:lvlJc w:val="left"/>
      <w:pPr>
        <w:ind w:left="2880" w:hanging="359"/>
      </w:pPr>
      <w:rPr>
        <w:rFonts w:ascii="Symbol" w:hAnsi="Symbol" w:hint="default"/>
      </w:rPr>
    </w:lvl>
    <w:lvl w:ilvl="4" w:tplc="DC5066F8">
      <w:start w:val="1"/>
      <w:numFmt w:val="bullet"/>
      <w:lvlText w:val="o"/>
      <w:lvlJc w:val="left"/>
      <w:pPr>
        <w:ind w:left="3600" w:hanging="359"/>
      </w:pPr>
      <w:rPr>
        <w:rFonts w:ascii="Courier New" w:hAnsi="Courier New" w:cs="Courier New" w:hint="default"/>
      </w:rPr>
    </w:lvl>
    <w:lvl w:ilvl="5" w:tplc="AFEA3AE8">
      <w:start w:val="1"/>
      <w:numFmt w:val="bullet"/>
      <w:lvlText w:val=""/>
      <w:lvlJc w:val="left"/>
      <w:pPr>
        <w:ind w:left="4320" w:hanging="359"/>
      </w:pPr>
      <w:rPr>
        <w:rFonts w:ascii="Wingdings" w:hAnsi="Wingdings" w:hint="default"/>
      </w:rPr>
    </w:lvl>
    <w:lvl w:ilvl="6" w:tplc="3B64BC26">
      <w:start w:val="1"/>
      <w:numFmt w:val="bullet"/>
      <w:lvlText w:val=""/>
      <w:lvlJc w:val="left"/>
      <w:pPr>
        <w:ind w:left="5040" w:hanging="359"/>
      </w:pPr>
      <w:rPr>
        <w:rFonts w:ascii="Symbol" w:hAnsi="Symbol" w:hint="default"/>
      </w:rPr>
    </w:lvl>
    <w:lvl w:ilvl="7" w:tplc="B628BE52">
      <w:start w:val="1"/>
      <w:numFmt w:val="bullet"/>
      <w:lvlText w:val="o"/>
      <w:lvlJc w:val="left"/>
      <w:pPr>
        <w:ind w:left="5760" w:hanging="359"/>
      </w:pPr>
      <w:rPr>
        <w:rFonts w:ascii="Courier New" w:hAnsi="Courier New" w:cs="Courier New" w:hint="default"/>
      </w:rPr>
    </w:lvl>
    <w:lvl w:ilvl="8" w:tplc="DDD6D51E">
      <w:start w:val="1"/>
      <w:numFmt w:val="bullet"/>
      <w:lvlText w:val=""/>
      <w:lvlJc w:val="left"/>
      <w:pPr>
        <w:ind w:left="6480" w:hanging="359"/>
      </w:pPr>
      <w:rPr>
        <w:rFonts w:ascii="Wingdings" w:hAnsi="Wingdings" w:hint="default"/>
      </w:rPr>
    </w:lvl>
  </w:abstractNum>
  <w:abstractNum w:abstractNumId="7" w15:restartNumberingAfterBreak="0">
    <w:nsid w:val="27F0523A"/>
    <w:multiLevelType w:val="hybridMultilevel"/>
    <w:tmpl w:val="8346BE26"/>
    <w:lvl w:ilvl="0" w:tplc="47FAC154">
      <w:start w:val="1"/>
      <w:numFmt w:val="bullet"/>
      <w:lvlText w:val=""/>
      <w:lvlJc w:val="left"/>
      <w:pPr>
        <w:ind w:left="1800" w:hanging="359"/>
      </w:pPr>
      <w:rPr>
        <w:rFonts w:ascii="Symbol" w:hAnsi="Symbol" w:hint="default"/>
      </w:rPr>
    </w:lvl>
    <w:lvl w:ilvl="1" w:tplc="59BCF1FA">
      <w:start w:val="1"/>
      <w:numFmt w:val="bullet"/>
      <w:lvlText w:val="o"/>
      <w:lvlJc w:val="left"/>
      <w:pPr>
        <w:ind w:left="2520" w:hanging="359"/>
      </w:pPr>
      <w:rPr>
        <w:rFonts w:ascii="Courier New" w:hAnsi="Courier New" w:cs="Courier New" w:hint="default"/>
      </w:rPr>
    </w:lvl>
    <w:lvl w:ilvl="2" w:tplc="C2F48532">
      <w:start w:val="1"/>
      <w:numFmt w:val="bullet"/>
      <w:lvlText w:val=""/>
      <w:lvlJc w:val="left"/>
      <w:pPr>
        <w:ind w:left="3240" w:hanging="359"/>
      </w:pPr>
      <w:rPr>
        <w:rFonts w:ascii="Wingdings" w:hAnsi="Wingdings" w:hint="default"/>
      </w:rPr>
    </w:lvl>
    <w:lvl w:ilvl="3" w:tplc="5AD4FB22">
      <w:start w:val="1"/>
      <w:numFmt w:val="bullet"/>
      <w:lvlText w:val=""/>
      <w:lvlJc w:val="left"/>
      <w:pPr>
        <w:ind w:left="3960" w:hanging="359"/>
      </w:pPr>
      <w:rPr>
        <w:rFonts w:ascii="Symbol" w:hAnsi="Symbol" w:hint="default"/>
      </w:rPr>
    </w:lvl>
    <w:lvl w:ilvl="4" w:tplc="0DD6402E">
      <w:start w:val="1"/>
      <w:numFmt w:val="bullet"/>
      <w:lvlText w:val="o"/>
      <w:lvlJc w:val="left"/>
      <w:pPr>
        <w:ind w:left="4680" w:hanging="359"/>
      </w:pPr>
      <w:rPr>
        <w:rFonts w:ascii="Courier New" w:hAnsi="Courier New" w:cs="Courier New" w:hint="default"/>
      </w:rPr>
    </w:lvl>
    <w:lvl w:ilvl="5" w:tplc="A332521A">
      <w:start w:val="1"/>
      <w:numFmt w:val="bullet"/>
      <w:lvlText w:val=""/>
      <w:lvlJc w:val="left"/>
      <w:pPr>
        <w:ind w:left="5400" w:hanging="359"/>
      </w:pPr>
      <w:rPr>
        <w:rFonts w:ascii="Wingdings" w:hAnsi="Wingdings" w:hint="default"/>
      </w:rPr>
    </w:lvl>
    <w:lvl w:ilvl="6" w:tplc="11E2480A">
      <w:start w:val="1"/>
      <w:numFmt w:val="bullet"/>
      <w:lvlText w:val=""/>
      <w:lvlJc w:val="left"/>
      <w:pPr>
        <w:ind w:left="6120" w:hanging="359"/>
      </w:pPr>
      <w:rPr>
        <w:rFonts w:ascii="Symbol" w:hAnsi="Symbol" w:hint="default"/>
      </w:rPr>
    </w:lvl>
    <w:lvl w:ilvl="7" w:tplc="1BEC86BC">
      <w:start w:val="1"/>
      <w:numFmt w:val="bullet"/>
      <w:lvlText w:val="o"/>
      <w:lvlJc w:val="left"/>
      <w:pPr>
        <w:ind w:left="6840" w:hanging="359"/>
      </w:pPr>
      <w:rPr>
        <w:rFonts w:ascii="Courier New" w:hAnsi="Courier New" w:cs="Courier New" w:hint="default"/>
      </w:rPr>
    </w:lvl>
    <w:lvl w:ilvl="8" w:tplc="5DB0B93A">
      <w:start w:val="1"/>
      <w:numFmt w:val="bullet"/>
      <w:lvlText w:val=""/>
      <w:lvlJc w:val="left"/>
      <w:pPr>
        <w:ind w:left="7560" w:hanging="359"/>
      </w:pPr>
      <w:rPr>
        <w:rFonts w:ascii="Wingdings" w:hAnsi="Wingdings" w:hint="default"/>
      </w:rPr>
    </w:lvl>
  </w:abstractNum>
  <w:abstractNum w:abstractNumId="8" w15:restartNumberingAfterBreak="0">
    <w:nsid w:val="2F5D37A2"/>
    <w:multiLevelType w:val="hybridMultilevel"/>
    <w:tmpl w:val="068438A4"/>
    <w:lvl w:ilvl="0" w:tplc="7A6A93E6">
      <w:start w:val="1"/>
      <w:numFmt w:val="bullet"/>
      <w:lvlText w:val=""/>
      <w:lvlJc w:val="left"/>
      <w:pPr>
        <w:ind w:left="720" w:hanging="359"/>
      </w:pPr>
      <w:rPr>
        <w:rFonts w:ascii="Symbol" w:hAnsi="Symbol" w:hint="default"/>
      </w:rPr>
    </w:lvl>
    <w:lvl w:ilvl="1" w:tplc="64C08D48">
      <w:start w:val="1"/>
      <w:numFmt w:val="bullet"/>
      <w:lvlText w:val="o"/>
      <w:lvlJc w:val="left"/>
      <w:pPr>
        <w:ind w:left="1440" w:hanging="359"/>
      </w:pPr>
      <w:rPr>
        <w:rFonts w:ascii="Courier New" w:hAnsi="Courier New" w:cs="Courier New" w:hint="default"/>
      </w:rPr>
    </w:lvl>
    <w:lvl w:ilvl="2" w:tplc="9F0C3474">
      <w:start w:val="1"/>
      <w:numFmt w:val="bullet"/>
      <w:lvlText w:val=""/>
      <w:lvlJc w:val="left"/>
      <w:pPr>
        <w:ind w:left="2160" w:hanging="359"/>
      </w:pPr>
      <w:rPr>
        <w:rFonts w:ascii="Wingdings" w:hAnsi="Wingdings" w:hint="default"/>
      </w:rPr>
    </w:lvl>
    <w:lvl w:ilvl="3" w:tplc="BF3611D4">
      <w:start w:val="1"/>
      <w:numFmt w:val="bullet"/>
      <w:lvlText w:val=""/>
      <w:lvlJc w:val="left"/>
      <w:pPr>
        <w:ind w:left="2880" w:hanging="359"/>
      </w:pPr>
      <w:rPr>
        <w:rFonts w:ascii="Symbol" w:hAnsi="Symbol" w:hint="default"/>
      </w:rPr>
    </w:lvl>
    <w:lvl w:ilvl="4" w:tplc="5D8C19BA">
      <w:start w:val="1"/>
      <w:numFmt w:val="bullet"/>
      <w:lvlText w:val="o"/>
      <w:lvlJc w:val="left"/>
      <w:pPr>
        <w:ind w:left="3600" w:hanging="359"/>
      </w:pPr>
      <w:rPr>
        <w:rFonts w:ascii="Courier New" w:hAnsi="Courier New" w:cs="Courier New" w:hint="default"/>
      </w:rPr>
    </w:lvl>
    <w:lvl w:ilvl="5" w:tplc="7C78774A">
      <w:start w:val="1"/>
      <w:numFmt w:val="bullet"/>
      <w:lvlText w:val=""/>
      <w:lvlJc w:val="left"/>
      <w:pPr>
        <w:ind w:left="4320" w:hanging="359"/>
      </w:pPr>
      <w:rPr>
        <w:rFonts w:ascii="Wingdings" w:hAnsi="Wingdings" w:hint="default"/>
      </w:rPr>
    </w:lvl>
    <w:lvl w:ilvl="6" w:tplc="DFEAA7E0">
      <w:start w:val="1"/>
      <w:numFmt w:val="bullet"/>
      <w:lvlText w:val=""/>
      <w:lvlJc w:val="left"/>
      <w:pPr>
        <w:ind w:left="5040" w:hanging="359"/>
      </w:pPr>
      <w:rPr>
        <w:rFonts w:ascii="Symbol" w:hAnsi="Symbol" w:hint="default"/>
      </w:rPr>
    </w:lvl>
    <w:lvl w:ilvl="7" w:tplc="CCB4C358">
      <w:start w:val="1"/>
      <w:numFmt w:val="bullet"/>
      <w:lvlText w:val="o"/>
      <w:lvlJc w:val="left"/>
      <w:pPr>
        <w:ind w:left="5760" w:hanging="359"/>
      </w:pPr>
      <w:rPr>
        <w:rFonts w:ascii="Courier New" w:hAnsi="Courier New" w:cs="Courier New" w:hint="default"/>
      </w:rPr>
    </w:lvl>
    <w:lvl w:ilvl="8" w:tplc="81DE8D24">
      <w:start w:val="1"/>
      <w:numFmt w:val="bullet"/>
      <w:lvlText w:val=""/>
      <w:lvlJc w:val="left"/>
      <w:pPr>
        <w:ind w:left="6480" w:hanging="359"/>
      </w:pPr>
      <w:rPr>
        <w:rFonts w:ascii="Wingdings" w:hAnsi="Wingdings" w:hint="default"/>
      </w:rPr>
    </w:lvl>
  </w:abstractNum>
  <w:abstractNum w:abstractNumId="9" w15:restartNumberingAfterBreak="0">
    <w:nsid w:val="30572BD7"/>
    <w:multiLevelType w:val="hybridMultilevel"/>
    <w:tmpl w:val="3244E36C"/>
    <w:lvl w:ilvl="0" w:tplc="4796A5C2">
      <w:start w:val="1"/>
      <w:numFmt w:val="bullet"/>
      <w:lvlText w:val=""/>
      <w:lvlJc w:val="left"/>
      <w:pPr>
        <w:ind w:left="720" w:hanging="359"/>
      </w:pPr>
      <w:rPr>
        <w:rFonts w:ascii="Symbol" w:hAnsi="Symbol" w:hint="default"/>
      </w:rPr>
    </w:lvl>
    <w:lvl w:ilvl="1" w:tplc="B272515A">
      <w:start w:val="1"/>
      <w:numFmt w:val="bullet"/>
      <w:lvlText w:val="o"/>
      <w:lvlJc w:val="left"/>
      <w:pPr>
        <w:ind w:left="1440" w:hanging="359"/>
      </w:pPr>
      <w:rPr>
        <w:rFonts w:ascii="Courier New" w:hAnsi="Courier New" w:cs="Courier New" w:hint="default"/>
      </w:rPr>
    </w:lvl>
    <w:lvl w:ilvl="2" w:tplc="5D0CEAEA">
      <w:start w:val="1"/>
      <w:numFmt w:val="bullet"/>
      <w:lvlText w:val=""/>
      <w:lvlJc w:val="left"/>
      <w:pPr>
        <w:ind w:left="2160" w:hanging="359"/>
      </w:pPr>
      <w:rPr>
        <w:rFonts w:ascii="Wingdings" w:hAnsi="Wingdings" w:hint="default"/>
      </w:rPr>
    </w:lvl>
    <w:lvl w:ilvl="3" w:tplc="940E6540">
      <w:start w:val="1"/>
      <w:numFmt w:val="bullet"/>
      <w:lvlText w:val=""/>
      <w:lvlJc w:val="left"/>
      <w:pPr>
        <w:ind w:left="2880" w:hanging="359"/>
      </w:pPr>
      <w:rPr>
        <w:rFonts w:ascii="Symbol" w:hAnsi="Symbol" w:hint="default"/>
      </w:rPr>
    </w:lvl>
    <w:lvl w:ilvl="4" w:tplc="C4DE2EFE">
      <w:start w:val="1"/>
      <w:numFmt w:val="bullet"/>
      <w:lvlText w:val="o"/>
      <w:lvlJc w:val="left"/>
      <w:pPr>
        <w:ind w:left="3600" w:hanging="359"/>
      </w:pPr>
      <w:rPr>
        <w:rFonts w:ascii="Courier New" w:hAnsi="Courier New" w:cs="Courier New" w:hint="default"/>
      </w:rPr>
    </w:lvl>
    <w:lvl w:ilvl="5" w:tplc="4A90F0C0">
      <w:start w:val="1"/>
      <w:numFmt w:val="bullet"/>
      <w:lvlText w:val=""/>
      <w:lvlJc w:val="left"/>
      <w:pPr>
        <w:ind w:left="4320" w:hanging="359"/>
      </w:pPr>
      <w:rPr>
        <w:rFonts w:ascii="Wingdings" w:hAnsi="Wingdings" w:hint="default"/>
      </w:rPr>
    </w:lvl>
    <w:lvl w:ilvl="6" w:tplc="87183BF4">
      <w:start w:val="1"/>
      <w:numFmt w:val="bullet"/>
      <w:lvlText w:val=""/>
      <w:lvlJc w:val="left"/>
      <w:pPr>
        <w:ind w:left="5040" w:hanging="359"/>
      </w:pPr>
      <w:rPr>
        <w:rFonts w:ascii="Symbol" w:hAnsi="Symbol" w:hint="default"/>
      </w:rPr>
    </w:lvl>
    <w:lvl w:ilvl="7" w:tplc="8C8C5488">
      <w:start w:val="1"/>
      <w:numFmt w:val="bullet"/>
      <w:lvlText w:val="o"/>
      <w:lvlJc w:val="left"/>
      <w:pPr>
        <w:ind w:left="5760" w:hanging="359"/>
      </w:pPr>
      <w:rPr>
        <w:rFonts w:ascii="Courier New" w:hAnsi="Courier New" w:cs="Courier New" w:hint="default"/>
      </w:rPr>
    </w:lvl>
    <w:lvl w:ilvl="8" w:tplc="49106D3E">
      <w:start w:val="1"/>
      <w:numFmt w:val="bullet"/>
      <w:lvlText w:val=""/>
      <w:lvlJc w:val="left"/>
      <w:pPr>
        <w:ind w:left="6480" w:hanging="359"/>
      </w:pPr>
      <w:rPr>
        <w:rFonts w:ascii="Wingdings" w:hAnsi="Wingdings" w:hint="default"/>
      </w:rPr>
    </w:lvl>
  </w:abstractNum>
  <w:abstractNum w:abstractNumId="10" w15:restartNumberingAfterBreak="0">
    <w:nsid w:val="33306506"/>
    <w:multiLevelType w:val="hybridMultilevel"/>
    <w:tmpl w:val="ED52F258"/>
    <w:lvl w:ilvl="0" w:tplc="B8C01F8A">
      <w:start w:val="1"/>
      <w:numFmt w:val="upperLetter"/>
      <w:lvlText w:val="%1)"/>
      <w:lvlJc w:val="left"/>
      <w:pPr>
        <w:ind w:left="720" w:hanging="359"/>
      </w:pPr>
      <w:rPr>
        <w:rFonts w:hint="default"/>
      </w:rPr>
    </w:lvl>
    <w:lvl w:ilvl="1" w:tplc="648CC1A2">
      <w:start w:val="1"/>
      <w:numFmt w:val="lowerLetter"/>
      <w:lvlText w:val="%2."/>
      <w:lvlJc w:val="left"/>
      <w:pPr>
        <w:ind w:left="1440" w:hanging="359"/>
      </w:pPr>
    </w:lvl>
    <w:lvl w:ilvl="2" w:tplc="FABED5F4">
      <w:start w:val="1"/>
      <w:numFmt w:val="lowerRoman"/>
      <w:lvlText w:val="%3."/>
      <w:lvlJc w:val="right"/>
      <w:pPr>
        <w:ind w:left="2160" w:hanging="179"/>
      </w:pPr>
    </w:lvl>
    <w:lvl w:ilvl="3" w:tplc="ABF694CA">
      <w:start w:val="1"/>
      <w:numFmt w:val="decimal"/>
      <w:lvlText w:val="%4."/>
      <w:lvlJc w:val="left"/>
      <w:pPr>
        <w:ind w:left="2880" w:hanging="359"/>
      </w:pPr>
    </w:lvl>
    <w:lvl w:ilvl="4" w:tplc="71DA543A">
      <w:start w:val="1"/>
      <w:numFmt w:val="lowerLetter"/>
      <w:lvlText w:val="%5."/>
      <w:lvlJc w:val="left"/>
      <w:pPr>
        <w:ind w:left="3600" w:hanging="359"/>
      </w:pPr>
    </w:lvl>
    <w:lvl w:ilvl="5" w:tplc="B448BD08">
      <w:start w:val="1"/>
      <w:numFmt w:val="lowerRoman"/>
      <w:lvlText w:val="%6."/>
      <w:lvlJc w:val="right"/>
      <w:pPr>
        <w:ind w:left="4320" w:hanging="179"/>
      </w:pPr>
    </w:lvl>
    <w:lvl w:ilvl="6" w:tplc="8ECA76D2">
      <w:start w:val="1"/>
      <w:numFmt w:val="decimal"/>
      <w:lvlText w:val="%7."/>
      <w:lvlJc w:val="left"/>
      <w:pPr>
        <w:ind w:left="5040" w:hanging="359"/>
      </w:pPr>
    </w:lvl>
    <w:lvl w:ilvl="7" w:tplc="F4CCC2D0">
      <w:start w:val="1"/>
      <w:numFmt w:val="lowerLetter"/>
      <w:lvlText w:val="%8."/>
      <w:lvlJc w:val="left"/>
      <w:pPr>
        <w:ind w:left="5760" w:hanging="359"/>
      </w:pPr>
    </w:lvl>
    <w:lvl w:ilvl="8" w:tplc="1BF87C8E">
      <w:start w:val="1"/>
      <w:numFmt w:val="lowerRoman"/>
      <w:lvlText w:val="%9."/>
      <w:lvlJc w:val="right"/>
      <w:pPr>
        <w:ind w:left="6480" w:hanging="179"/>
      </w:pPr>
    </w:lvl>
  </w:abstractNum>
  <w:abstractNum w:abstractNumId="11" w15:restartNumberingAfterBreak="0">
    <w:nsid w:val="34B07A5D"/>
    <w:multiLevelType w:val="hybridMultilevel"/>
    <w:tmpl w:val="17486374"/>
    <w:lvl w:ilvl="0" w:tplc="E00240F2">
      <w:start w:val="1"/>
      <w:numFmt w:val="bullet"/>
      <w:lvlText w:val=""/>
      <w:lvlJc w:val="left"/>
      <w:pPr>
        <w:ind w:left="720" w:hanging="359"/>
      </w:pPr>
      <w:rPr>
        <w:rFonts w:ascii="Symbol" w:hAnsi="Symbol" w:hint="default"/>
      </w:rPr>
    </w:lvl>
    <w:lvl w:ilvl="1" w:tplc="F5EC2A6C">
      <w:start w:val="1"/>
      <w:numFmt w:val="bullet"/>
      <w:lvlText w:val="o"/>
      <w:lvlJc w:val="left"/>
      <w:pPr>
        <w:ind w:left="1440" w:hanging="359"/>
      </w:pPr>
      <w:rPr>
        <w:rFonts w:ascii="Courier New" w:hAnsi="Courier New" w:cs="Courier New" w:hint="default"/>
      </w:rPr>
    </w:lvl>
    <w:lvl w:ilvl="2" w:tplc="D2BCEFD8">
      <w:start w:val="1"/>
      <w:numFmt w:val="bullet"/>
      <w:lvlText w:val=""/>
      <w:lvlJc w:val="left"/>
      <w:pPr>
        <w:ind w:left="2160" w:hanging="359"/>
      </w:pPr>
      <w:rPr>
        <w:rFonts w:ascii="Wingdings" w:hAnsi="Wingdings" w:hint="default"/>
      </w:rPr>
    </w:lvl>
    <w:lvl w:ilvl="3" w:tplc="C2FAA692">
      <w:start w:val="1"/>
      <w:numFmt w:val="bullet"/>
      <w:lvlText w:val=""/>
      <w:lvlJc w:val="left"/>
      <w:pPr>
        <w:ind w:left="2880" w:hanging="359"/>
      </w:pPr>
      <w:rPr>
        <w:rFonts w:ascii="Symbol" w:hAnsi="Symbol" w:hint="default"/>
      </w:rPr>
    </w:lvl>
    <w:lvl w:ilvl="4" w:tplc="CC6CF48E">
      <w:start w:val="1"/>
      <w:numFmt w:val="bullet"/>
      <w:lvlText w:val="o"/>
      <w:lvlJc w:val="left"/>
      <w:pPr>
        <w:ind w:left="3600" w:hanging="359"/>
      </w:pPr>
      <w:rPr>
        <w:rFonts w:ascii="Courier New" w:hAnsi="Courier New" w:cs="Courier New" w:hint="default"/>
      </w:rPr>
    </w:lvl>
    <w:lvl w:ilvl="5" w:tplc="80A4BC96">
      <w:start w:val="1"/>
      <w:numFmt w:val="bullet"/>
      <w:lvlText w:val=""/>
      <w:lvlJc w:val="left"/>
      <w:pPr>
        <w:ind w:left="4320" w:hanging="359"/>
      </w:pPr>
      <w:rPr>
        <w:rFonts w:ascii="Wingdings" w:hAnsi="Wingdings" w:hint="default"/>
      </w:rPr>
    </w:lvl>
    <w:lvl w:ilvl="6" w:tplc="42227734">
      <w:start w:val="1"/>
      <w:numFmt w:val="bullet"/>
      <w:lvlText w:val=""/>
      <w:lvlJc w:val="left"/>
      <w:pPr>
        <w:ind w:left="5040" w:hanging="359"/>
      </w:pPr>
      <w:rPr>
        <w:rFonts w:ascii="Symbol" w:hAnsi="Symbol" w:hint="default"/>
      </w:rPr>
    </w:lvl>
    <w:lvl w:ilvl="7" w:tplc="6A2A2746">
      <w:start w:val="1"/>
      <w:numFmt w:val="bullet"/>
      <w:lvlText w:val="o"/>
      <w:lvlJc w:val="left"/>
      <w:pPr>
        <w:ind w:left="5760" w:hanging="359"/>
      </w:pPr>
      <w:rPr>
        <w:rFonts w:ascii="Courier New" w:hAnsi="Courier New" w:cs="Courier New" w:hint="default"/>
      </w:rPr>
    </w:lvl>
    <w:lvl w:ilvl="8" w:tplc="2EE682AE">
      <w:start w:val="1"/>
      <w:numFmt w:val="bullet"/>
      <w:lvlText w:val=""/>
      <w:lvlJc w:val="left"/>
      <w:pPr>
        <w:ind w:left="6480" w:hanging="359"/>
      </w:pPr>
      <w:rPr>
        <w:rFonts w:ascii="Wingdings" w:hAnsi="Wingdings" w:hint="default"/>
      </w:rPr>
    </w:lvl>
  </w:abstractNum>
  <w:abstractNum w:abstractNumId="12" w15:restartNumberingAfterBreak="0">
    <w:nsid w:val="35280EA9"/>
    <w:multiLevelType w:val="multilevel"/>
    <w:tmpl w:val="D5363122"/>
    <w:lvl w:ilvl="0">
      <w:start w:val="2"/>
      <w:numFmt w:val="decimal"/>
      <w:lvlText w:val="%1."/>
      <w:lvlJc w:val="left"/>
      <w:pPr>
        <w:tabs>
          <w:tab w:val="left" w:pos="360"/>
        </w:tabs>
        <w:ind w:left="360" w:hanging="359"/>
      </w:pPr>
      <w:rPr>
        <w:rFonts w:hint="default"/>
        <w:b/>
        <w:i w:val="0"/>
      </w:rPr>
    </w:lvl>
    <w:lvl w:ilvl="1">
      <w:start w:val="1"/>
      <w:numFmt w:val="decimal"/>
      <w:lvlText w:val="%1.%2."/>
      <w:lvlJc w:val="left"/>
      <w:pPr>
        <w:tabs>
          <w:tab w:val="left" w:pos="1080"/>
        </w:tabs>
        <w:ind w:left="1080" w:hanging="719"/>
      </w:pPr>
      <w:rPr>
        <w:rFonts w:hint="default"/>
      </w:rPr>
    </w:lvl>
    <w:lvl w:ilvl="2">
      <w:start w:val="1"/>
      <w:numFmt w:val="decimal"/>
      <w:lvlText w:val="%1.%2.%3."/>
      <w:lvlJc w:val="left"/>
      <w:pPr>
        <w:tabs>
          <w:tab w:val="left" w:pos="1368"/>
        </w:tabs>
        <w:ind w:left="1368" w:hanging="647"/>
      </w:pPr>
      <w:rPr>
        <w:rFonts w:hint="default"/>
      </w:rPr>
    </w:lvl>
    <w:lvl w:ilvl="3">
      <w:start w:val="1"/>
      <w:numFmt w:val="decimal"/>
      <w:lvlText w:val="%1.%2.%3.%4."/>
      <w:lvlJc w:val="left"/>
      <w:pPr>
        <w:tabs>
          <w:tab w:val="left" w:pos="0"/>
        </w:tabs>
        <w:ind w:left="1728" w:hanging="647"/>
      </w:pPr>
      <w:rPr>
        <w:rFonts w:hint="default"/>
      </w:rPr>
    </w:lvl>
    <w:lvl w:ilvl="4">
      <w:start w:val="1"/>
      <w:numFmt w:val="decimal"/>
      <w:lvlText w:val="%1.%2.%3.%4.%5."/>
      <w:lvlJc w:val="left"/>
      <w:pPr>
        <w:tabs>
          <w:tab w:val="left" w:pos="0"/>
        </w:tabs>
        <w:ind w:left="2232" w:hanging="791"/>
      </w:pPr>
      <w:rPr>
        <w:rFonts w:hint="default"/>
      </w:rPr>
    </w:lvl>
    <w:lvl w:ilvl="5">
      <w:start w:val="1"/>
      <w:numFmt w:val="decimal"/>
      <w:lvlText w:val="%1.%2.%3.%4.%5.%6."/>
      <w:lvlJc w:val="left"/>
      <w:pPr>
        <w:tabs>
          <w:tab w:val="left" w:pos="0"/>
        </w:tabs>
        <w:ind w:left="2736" w:hanging="935"/>
      </w:pPr>
      <w:rPr>
        <w:rFonts w:hint="default"/>
      </w:rPr>
    </w:lvl>
    <w:lvl w:ilvl="6">
      <w:start w:val="1"/>
      <w:numFmt w:val="decimal"/>
      <w:lvlText w:val="%1.%2.%3.%4.%5.%6.%7."/>
      <w:lvlJc w:val="left"/>
      <w:pPr>
        <w:tabs>
          <w:tab w:val="left" w:pos="0"/>
        </w:tabs>
        <w:ind w:left="3240" w:hanging="1079"/>
      </w:pPr>
      <w:rPr>
        <w:rFonts w:hint="default"/>
      </w:rPr>
    </w:lvl>
    <w:lvl w:ilvl="7">
      <w:start w:val="1"/>
      <w:numFmt w:val="decimal"/>
      <w:lvlText w:val="%1.%2.%3.%4.%5.%6.%7.%8."/>
      <w:lvlJc w:val="left"/>
      <w:pPr>
        <w:tabs>
          <w:tab w:val="left" w:pos="0"/>
        </w:tabs>
        <w:ind w:left="3744" w:hanging="1223"/>
      </w:pPr>
      <w:rPr>
        <w:rFonts w:hint="default"/>
      </w:rPr>
    </w:lvl>
    <w:lvl w:ilvl="8">
      <w:start w:val="1"/>
      <w:numFmt w:val="decimal"/>
      <w:lvlText w:val="%1.%2.%3.%4.%5.%6.%7.%8.%9."/>
      <w:lvlJc w:val="left"/>
      <w:pPr>
        <w:tabs>
          <w:tab w:val="left" w:pos="0"/>
        </w:tabs>
        <w:ind w:left="4320" w:hanging="1439"/>
      </w:pPr>
      <w:rPr>
        <w:rFonts w:hint="default"/>
      </w:rPr>
    </w:lvl>
  </w:abstractNum>
  <w:abstractNum w:abstractNumId="13" w15:restartNumberingAfterBreak="0">
    <w:nsid w:val="3BA14463"/>
    <w:multiLevelType w:val="hybridMultilevel"/>
    <w:tmpl w:val="7F6268B8"/>
    <w:lvl w:ilvl="0" w:tplc="DE1C52E6">
      <w:start w:val="1"/>
      <w:numFmt w:val="decimal"/>
      <w:lvlText w:val="%1."/>
      <w:lvlJc w:val="left"/>
      <w:pPr>
        <w:ind w:left="720" w:hanging="359"/>
      </w:pPr>
    </w:lvl>
    <w:lvl w:ilvl="1" w:tplc="A0F42372">
      <w:start w:val="1"/>
      <w:numFmt w:val="lowerLetter"/>
      <w:lvlText w:val="%2."/>
      <w:lvlJc w:val="left"/>
      <w:pPr>
        <w:ind w:left="1440" w:hanging="359"/>
      </w:pPr>
    </w:lvl>
    <w:lvl w:ilvl="2" w:tplc="20220862">
      <w:start w:val="1"/>
      <w:numFmt w:val="lowerRoman"/>
      <w:lvlText w:val="%3."/>
      <w:lvlJc w:val="right"/>
      <w:pPr>
        <w:ind w:left="2160" w:hanging="179"/>
      </w:pPr>
    </w:lvl>
    <w:lvl w:ilvl="3" w:tplc="E346AAF4">
      <w:start w:val="1"/>
      <w:numFmt w:val="decimal"/>
      <w:lvlText w:val="%4."/>
      <w:lvlJc w:val="left"/>
      <w:pPr>
        <w:ind w:left="2880" w:hanging="359"/>
      </w:pPr>
    </w:lvl>
    <w:lvl w:ilvl="4" w:tplc="FBE0422E">
      <w:start w:val="1"/>
      <w:numFmt w:val="lowerLetter"/>
      <w:lvlText w:val="%5."/>
      <w:lvlJc w:val="left"/>
      <w:pPr>
        <w:ind w:left="3600" w:hanging="359"/>
      </w:pPr>
    </w:lvl>
    <w:lvl w:ilvl="5" w:tplc="5B263154">
      <w:start w:val="1"/>
      <w:numFmt w:val="lowerRoman"/>
      <w:lvlText w:val="%6."/>
      <w:lvlJc w:val="right"/>
      <w:pPr>
        <w:ind w:left="4320" w:hanging="179"/>
      </w:pPr>
    </w:lvl>
    <w:lvl w:ilvl="6" w:tplc="CC742F14">
      <w:start w:val="1"/>
      <w:numFmt w:val="decimal"/>
      <w:lvlText w:val="%7."/>
      <w:lvlJc w:val="left"/>
      <w:pPr>
        <w:ind w:left="5040" w:hanging="359"/>
      </w:pPr>
    </w:lvl>
    <w:lvl w:ilvl="7" w:tplc="98C40EE2">
      <w:start w:val="1"/>
      <w:numFmt w:val="lowerLetter"/>
      <w:lvlText w:val="%8."/>
      <w:lvlJc w:val="left"/>
      <w:pPr>
        <w:ind w:left="5760" w:hanging="359"/>
      </w:pPr>
    </w:lvl>
    <w:lvl w:ilvl="8" w:tplc="70C476D8">
      <w:start w:val="1"/>
      <w:numFmt w:val="lowerRoman"/>
      <w:lvlText w:val="%9."/>
      <w:lvlJc w:val="right"/>
      <w:pPr>
        <w:ind w:left="6480" w:hanging="179"/>
      </w:pPr>
    </w:lvl>
  </w:abstractNum>
  <w:abstractNum w:abstractNumId="14" w15:restartNumberingAfterBreak="0">
    <w:nsid w:val="4A0448A2"/>
    <w:multiLevelType w:val="hybridMultilevel"/>
    <w:tmpl w:val="77BE1D48"/>
    <w:lvl w:ilvl="0" w:tplc="95241E3C">
      <w:start w:val="1"/>
      <w:numFmt w:val="decimal"/>
      <w:lvlText w:val="%1."/>
      <w:lvlJc w:val="left"/>
      <w:pPr>
        <w:ind w:left="360" w:hanging="359"/>
      </w:pPr>
      <w:rPr>
        <w:rFonts w:hint="default"/>
      </w:rPr>
    </w:lvl>
    <w:lvl w:ilvl="1" w:tplc="43907E1C">
      <w:start w:val="1"/>
      <w:numFmt w:val="lowerLetter"/>
      <w:lvlText w:val="%2."/>
      <w:lvlJc w:val="left"/>
      <w:pPr>
        <w:ind w:left="1080" w:hanging="359"/>
      </w:pPr>
    </w:lvl>
    <w:lvl w:ilvl="2" w:tplc="74D0EC94">
      <w:start w:val="1"/>
      <w:numFmt w:val="lowerRoman"/>
      <w:lvlText w:val="%3."/>
      <w:lvlJc w:val="right"/>
      <w:pPr>
        <w:ind w:left="1800" w:hanging="179"/>
      </w:pPr>
    </w:lvl>
    <w:lvl w:ilvl="3" w:tplc="78EECAE0">
      <w:start w:val="1"/>
      <w:numFmt w:val="decimal"/>
      <w:lvlText w:val="%4."/>
      <w:lvlJc w:val="left"/>
      <w:pPr>
        <w:ind w:left="2520" w:hanging="359"/>
      </w:pPr>
    </w:lvl>
    <w:lvl w:ilvl="4" w:tplc="7944BA42">
      <w:start w:val="1"/>
      <w:numFmt w:val="lowerLetter"/>
      <w:lvlText w:val="%5."/>
      <w:lvlJc w:val="left"/>
      <w:pPr>
        <w:ind w:left="3240" w:hanging="359"/>
      </w:pPr>
    </w:lvl>
    <w:lvl w:ilvl="5" w:tplc="FA8A416C">
      <w:start w:val="1"/>
      <w:numFmt w:val="lowerRoman"/>
      <w:lvlText w:val="%6."/>
      <w:lvlJc w:val="right"/>
      <w:pPr>
        <w:ind w:left="3960" w:hanging="179"/>
      </w:pPr>
    </w:lvl>
    <w:lvl w:ilvl="6" w:tplc="5D4CC166">
      <w:start w:val="1"/>
      <w:numFmt w:val="decimal"/>
      <w:lvlText w:val="%7."/>
      <w:lvlJc w:val="left"/>
      <w:pPr>
        <w:ind w:left="4680" w:hanging="359"/>
      </w:pPr>
    </w:lvl>
    <w:lvl w:ilvl="7" w:tplc="F9B08386">
      <w:start w:val="1"/>
      <w:numFmt w:val="lowerLetter"/>
      <w:lvlText w:val="%8."/>
      <w:lvlJc w:val="left"/>
      <w:pPr>
        <w:ind w:left="5400" w:hanging="359"/>
      </w:pPr>
    </w:lvl>
    <w:lvl w:ilvl="8" w:tplc="0AF2301E">
      <w:start w:val="1"/>
      <w:numFmt w:val="lowerRoman"/>
      <w:lvlText w:val="%9."/>
      <w:lvlJc w:val="right"/>
      <w:pPr>
        <w:ind w:left="6120" w:hanging="179"/>
      </w:pPr>
    </w:lvl>
  </w:abstractNum>
  <w:abstractNum w:abstractNumId="15" w15:restartNumberingAfterBreak="0">
    <w:nsid w:val="4DDB0439"/>
    <w:multiLevelType w:val="hybridMultilevel"/>
    <w:tmpl w:val="80B635D4"/>
    <w:lvl w:ilvl="0" w:tplc="7FCADFC4">
      <w:start w:val="1"/>
      <w:numFmt w:val="bullet"/>
      <w:lvlText w:val=""/>
      <w:lvlJc w:val="left"/>
      <w:pPr>
        <w:ind w:left="720" w:hanging="359"/>
      </w:pPr>
      <w:rPr>
        <w:rFonts w:ascii="Symbol" w:hAnsi="Symbol" w:hint="default"/>
      </w:rPr>
    </w:lvl>
    <w:lvl w:ilvl="1" w:tplc="0760597A">
      <w:start w:val="1"/>
      <w:numFmt w:val="bullet"/>
      <w:lvlText w:val="o"/>
      <w:lvlJc w:val="left"/>
      <w:pPr>
        <w:ind w:left="1440" w:hanging="359"/>
      </w:pPr>
      <w:rPr>
        <w:rFonts w:ascii="Courier New" w:hAnsi="Courier New" w:cs="Courier New" w:hint="default"/>
      </w:rPr>
    </w:lvl>
    <w:lvl w:ilvl="2" w:tplc="FE56D4D4">
      <w:start w:val="1"/>
      <w:numFmt w:val="bullet"/>
      <w:lvlText w:val=""/>
      <w:lvlJc w:val="left"/>
      <w:pPr>
        <w:ind w:left="2160" w:hanging="359"/>
      </w:pPr>
      <w:rPr>
        <w:rFonts w:ascii="Wingdings" w:hAnsi="Wingdings" w:hint="default"/>
      </w:rPr>
    </w:lvl>
    <w:lvl w:ilvl="3" w:tplc="5B60096A">
      <w:start w:val="1"/>
      <w:numFmt w:val="bullet"/>
      <w:lvlText w:val=""/>
      <w:lvlJc w:val="left"/>
      <w:pPr>
        <w:ind w:left="2880" w:hanging="359"/>
      </w:pPr>
      <w:rPr>
        <w:rFonts w:ascii="Symbol" w:hAnsi="Symbol" w:hint="default"/>
      </w:rPr>
    </w:lvl>
    <w:lvl w:ilvl="4" w:tplc="A20E6934">
      <w:start w:val="1"/>
      <w:numFmt w:val="bullet"/>
      <w:lvlText w:val="o"/>
      <w:lvlJc w:val="left"/>
      <w:pPr>
        <w:ind w:left="3600" w:hanging="359"/>
      </w:pPr>
      <w:rPr>
        <w:rFonts w:ascii="Courier New" w:hAnsi="Courier New" w:cs="Courier New" w:hint="default"/>
      </w:rPr>
    </w:lvl>
    <w:lvl w:ilvl="5" w:tplc="842E4D36">
      <w:start w:val="1"/>
      <w:numFmt w:val="bullet"/>
      <w:lvlText w:val=""/>
      <w:lvlJc w:val="left"/>
      <w:pPr>
        <w:ind w:left="4320" w:hanging="359"/>
      </w:pPr>
      <w:rPr>
        <w:rFonts w:ascii="Wingdings" w:hAnsi="Wingdings" w:hint="default"/>
      </w:rPr>
    </w:lvl>
    <w:lvl w:ilvl="6" w:tplc="88A83CAA">
      <w:start w:val="1"/>
      <w:numFmt w:val="bullet"/>
      <w:lvlText w:val=""/>
      <w:lvlJc w:val="left"/>
      <w:pPr>
        <w:ind w:left="5040" w:hanging="359"/>
      </w:pPr>
      <w:rPr>
        <w:rFonts w:ascii="Symbol" w:hAnsi="Symbol" w:hint="default"/>
      </w:rPr>
    </w:lvl>
    <w:lvl w:ilvl="7" w:tplc="AE5ECA2E">
      <w:start w:val="1"/>
      <w:numFmt w:val="bullet"/>
      <w:lvlText w:val="o"/>
      <w:lvlJc w:val="left"/>
      <w:pPr>
        <w:ind w:left="5760" w:hanging="359"/>
      </w:pPr>
      <w:rPr>
        <w:rFonts w:ascii="Courier New" w:hAnsi="Courier New" w:cs="Courier New" w:hint="default"/>
      </w:rPr>
    </w:lvl>
    <w:lvl w:ilvl="8" w:tplc="D7B619F4">
      <w:start w:val="1"/>
      <w:numFmt w:val="bullet"/>
      <w:lvlText w:val=""/>
      <w:lvlJc w:val="left"/>
      <w:pPr>
        <w:ind w:left="6480" w:hanging="359"/>
      </w:pPr>
      <w:rPr>
        <w:rFonts w:ascii="Wingdings" w:hAnsi="Wingdings" w:hint="default"/>
      </w:rPr>
    </w:lvl>
  </w:abstractNum>
  <w:abstractNum w:abstractNumId="16" w15:restartNumberingAfterBreak="0">
    <w:nsid w:val="535645DB"/>
    <w:multiLevelType w:val="hybridMultilevel"/>
    <w:tmpl w:val="39389806"/>
    <w:lvl w:ilvl="0" w:tplc="B2BC753C">
      <w:start w:val="1"/>
      <w:numFmt w:val="decimal"/>
      <w:lvlText w:val="%1."/>
      <w:lvlJc w:val="left"/>
      <w:pPr>
        <w:ind w:left="720" w:hanging="359"/>
      </w:pPr>
      <w:rPr>
        <w:rFonts w:hint="default"/>
      </w:rPr>
    </w:lvl>
    <w:lvl w:ilvl="1" w:tplc="D908C79E">
      <w:start w:val="1"/>
      <w:numFmt w:val="lowerLetter"/>
      <w:lvlText w:val="%2."/>
      <w:lvlJc w:val="left"/>
      <w:pPr>
        <w:ind w:left="1440" w:hanging="359"/>
      </w:pPr>
    </w:lvl>
    <w:lvl w:ilvl="2" w:tplc="7E32C804">
      <w:start w:val="1"/>
      <w:numFmt w:val="lowerRoman"/>
      <w:lvlText w:val="%3."/>
      <w:lvlJc w:val="right"/>
      <w:pPr>
        <w:ind w:left="2160" w:hanging="179"/>
      </w:pPr>
    </w:lvl>
    <w:lvl w:ilvl="3" w:tplc="C3287976">
      <w:start w:val="1"/>
      <w:numFmt w:val="decimal"/>
      <w:lvlText w:val="%4."/>
      <w:lvlJc w:val="left"/>
      <w:pPr>
        <w:ind w:left="2880" w:hanging="359"/>
      </w:pPr>
    </w:lvl>
    <w:lvl w:ilvl="4" w:tplc="48181AC0">
      <w:start w:val="1"/>
      <w:numFmt w:val="lowerLetter"/>
      <w:lvlText w:val="%5."/>
      <w:lvlJc w:val="left"/>
      <w:pPr>
        <w:ind w:left="3600" w:hanging="359"/>
      </w:pPr>
    </w:lvl>
    <w:lvl w:ilvl="5" w:tplc="A19AFE5E">
      <w:start w:val="1"/>
      <w:numFmt w:val="lowerRoman"/>
      <w:lvlText w:val="%6."/>
      <w:lvlJc w:val="right"/>
      <w:pPr>
        <w:ind w:left="4320" w:hanging="179"/>
      </w:pPr>
    </w:lvl>
    <w:lvl w:ilvl="6" w:tplc="0EF0891A">
      <w:start w:val="1"/>
      <w:numFmt w:val="decimal"/>
      <w:lvlText w:val="%7."/>
      <w:lvlJc w:val="left"/>
      <w:pPr>
        <w:ind w:left="5040" w:hanging="359"/>
      </w:pPr>
    </w:lvl>
    <w:lvl w:ilvl="7" w:tplc="3956FE00">
      <w:start w:val="1"/>
      <w:numFmt w:val="lowerLetter"/>
      <w:lvlText w:val="%8."/>
      <w:lvlJc w:val="left"/>
      <w:pPr>
        <w:ind w:left="5760" w:hanging="359"/>
      </w:pPr>
    </w:lvl>
    <w:lvl w:ilvl="8" w:tplc="00BEC6B8">
      <w:start w:val="1"/>
      <w:numFmt w:val="lowerRoman"/>
      <w:lvlText w:val="%9."/>
      <w:lvlJc w:val="right"/>
      <w:pPr>
        <w:ind w:left="6480" w:hanging="179"/>
      </w:pPr>
    </w:lvl>
  </w:abstractNum>
  <w:abstractNum w:abstractNumId="17" w15:restartNumberingAfterBreak="0">
    <w:nsid w:val="55352D08"/>
    <w:multiLevelType w:val="hybridMultilevel"/>
    <w:tmpl w:val="A7362FAE"/>
    <w:lvl w:ilvl="0" w:tplc="F238FA5E">
      <w:start w:val="1"/>
      <w:numFmt w:val="decimal"/>
      <w:lvlText w:val="%1."/>
      <w:lvlJc w:val="left"/>
      <w:pPr>
        <w:ind w:left="36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563279AD"/>
    <w:multiLevelType w:val="hybridMultilevel"/>
    <w:tmpl w:val="7EF28DA4"/>
    <w:lvl w:ilvl="0" w:tplc="4DC29C70">
      <w:start w:val="1"/>
      <w:numFmt w:val="decimal"/>
      <w:lvlText w:val="%1."/>
      <w:lvlJc w:val="left"/>
      <w:pPr>
        <w:ind w:left="360" w:hanging="359"/>
      </w:pPr>
    </w:lvl>
    <w:lvl w:ilvl="1" w:tplc="0164CFCC">
      <w:start w:val="1"/>
      <w:numFmt w:val="lowerLetter"/>
      <w:lvlText w:val="%2."/>
      <w:lvlJc w:val="left"/>
      <w:pPr>
        <w:ind w:left="1080" w:hanging="359"/>
      </w:pPr>
    </w:lvl>
    <w:lvl w:ilvl="2" w:tplc="7864F642">
      <w:start w:val="1"/>
      <w:numFmt w:val="lowerRoman"/>
      <w:lvlText w:val="%3."/>
      <w:lvlJc w:val="right"/>
      <w:pPr>
        <w:ind w:left="1800" w:hanging="179"/>
      </w:pPr>
    </w:lvl>
    <w:lvl w:ilvl="3" w:tplc="0BA87BC6">
      <w:start w:val="1"/>
      <w:numFmt w:val="decimal"/>
      <w:lvlText w:val="%4."/>
      <w:lvlJc w:val="left"/>
      <w:pPr>
        <w:ind w:left="2520" w:hanging="359"/>
      </w:pPr>
    </w:lvl>
    <w:lvl w:ilvl="4" w:tplc="DC928550">
      <w:start w:val="1"/>
      <w:numFmt w:val="lowerLetter"/>
      <w:lvlText w:val="%5."/>
      <w:lvlJc w:val="left"/>
      <w:pPr>
        <w:ind w:left="3240" w:hanging="359"/>
      </w:pPr>
    </w:lvl>
    <w:lvl w:ilvl="5" w:tplc="DD36FC70">
      <w:start w:val="1"/>
      <w:numFmt w:val="lowerRoman"/>
      <w:lvlText w:val="%6."/>
      <w:lvlJc w:val="right"/>
      <w:pPr>
        <w:ind w:left="3960" w:hanging="179"/>
      </w:pPr>
    </w:lvl>
    <w:lvl w:ilvl="6" w:tplc="E54E89F0">
      <w:start w:val="1"/>
      <w:numFmt w:val="decimal"/>
      <w:lvlText w:val="%7."/>
      <w:lvlJc w:val="left"/>
      <w:pPr>
        <w:ind w:left="4680" w:hanging="359"/>
      </w:pPr>
    </w:lvl>
    <w:lvl w:ilvl="7" w:tplc="4AF27D1C">
      <w:start w:val="1"/>
      <w:numFmt w:val="lowerLetter"/>
      <w:lvlText w:val="%8."/>
      <w:lvlJc w:val="left"/>
      <w:pPr>
        <w:ind w:left="5400" w:hanging="359"/>
      </w:pPr>
    </w:lvl>
    <w:lvl w:ilvl="8" w:tplc="0C9E4626">
      <w:start w:val="1"/>
      <w:numFmt w:val="lowerRoman"/>
      <w:lvlText w:val="%9."/>
      <w:lvlJc w:val="right"/>
      <w:pPr>
        <w:ind w:left="6120" w:hanging="179"/>
      </w:pPr>
    </w:lvl>
  </w:abstractNum>
  <w:abstractNum w:abstractNumId="19" w15:restartNumberingAfterBreak="0">
    <w:nsid w:val="56CF1C9E"/>
    <w:multiLevelType w:val="multilevel"/>
    <w:tmpl w:val="3B7EDB6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583D6C45"/>
    <w:multiLevelType w:val="hybridMultilevel"/>
    <w:tmpl w:val="C58292E6"/>
    <w:lvl w:ilvl="0" w:tplc="E8ACD03C">
      <w:start w:val="1"/>
      <w:numFmt w:val="bullet"/>
      <w:lvlText w:val=""/>
      <w:lvlJc w:val="left"/>
      <w:pPr>
        <w:ind w:left="720" w:hanging="359"/>
      </w:pPr>
      <w:rPr>
        <w:rFonts w:ascii="Symbol" w:hAnsi="Symbol" w:hint="default"/>
      </w:rPr>
    </w:lvl>
    <w:lvl w:ilvl="1" w:tplc="4672F3D2">
      <w:start w:val="1"/>
      <w:numFmt w:val="bullet"/>
      <w:lvlText w:val="o"/>
      <w:lvlJc w:val="left"/>
      <w:pPr>
        <w:ind w:left="1440" w:hanging="359"/>
      </w:pPr>
      <w:rPr>
        <w:rFonts w:ascii="Courier New" w:hAnsi="Courier New" w:cs="Courier New" w:hint="default"/>
      </w:rPr>
    </w:lvl>
    <w:lvl w:ilvl="2" w:tplc="7576B2F8">
      <w:start w:val="1"/>
      <w:numFmt w:val="bullet"/>
      <w:lvlText w:val=""/>
      <w:lvlJc w:val="left"/>
      <w:pPr>
        <w:ind w:left="2160" w:hanging="359"/>
      </w:pPr>
      <w:rPr>
        <w:rFonts w:ascii="Wingdings" w:hAnsi="Wingdings" w:hint="default"/>
      </w:rPr>
    </w:lvl>
    <w:lvl w:ilvl="3" w:tplc="61A0CC0E">
      <w:start w:val="1"/>
      <w:numFmt w:val="bullet"/>
      <w:lvlText w:val=""/>
      <w:lvlJc w:val="left"/>
      <w:pPr>
        <w:ind w:left="2880" w:hanging="359"/>
      </w:pPr>
      <w:rPr>
        <w:rFonts w:ascii="Symbol" w:hAnsi="Symbol" w:hint="default"/>
      </w:rPr>
    </w:lvl>
    <w:lvl w:ilvl="4" w:tplc="DD9092A8">
      <w:start w:val="1"/>
      <w:numFmt w:val="bullet"/>
      <w:lvlText w:val="o"/>
      <w:lvlJc w:val="left"/>
      <w:pPr>
        <w:ind w:left="3600" w:hanging="359"/>
      </w:pPr>
      <w:rPr>
        <w:rFonts w:ascii="Courier New" w:hAnsi="Courier New" w:cs="Courier New" w:hint="default"/>
      </w:rPr>
    </w:lvl>
    <w:lvl w:ilvl="5" w:tplc="E45891F6">
      <w:start w:val="1"/>
      <w:numFmt w:val="bullet"/>
      <w:lvlText w:val=""/>
      <w:lvlJc w:val="left"/>
      <w:pPr>
        <w:ind w:left="4320" w:hanging="359"/>
      </w:pPr>
      <w:rPr>
        <w:rFonts w:ascii="Wingdings" w:hAnsi="Wingdings" w:hint="default"/>
      </w:rPr>
    </w:lvl>
    <w:lvl w:ilvl="6" w:tplc="F41A3C8E">
      <w:start w:val="1"/>
      <w:numFmt w:val="bullet"/>
      <w:lvlText w:val=""/>
      <w:lvlJc w:val="left"/>
      <w:pPr>
        <w:ind w:left="5040" w:hanging="359"/>
      </w:pPr>
      <w:rPr>
        <w:rFonts w:ascii="Symbol" w:hAnsi="Symbol" w:hint="default"/>
      </w:rPr>
    </w:lvl>
    <w:lvl w:ilvl="7" w:tplc="A59009B6">
      <w:start w:val="1"/>
      <w:numFmt w:val="bullet"/>
      <w:lvlText w:val="o"/>
      <w:lvlJc w:val="left"/>
      <w:pPr>
        <w:ind w:left="5760" w:hanging="359"/>
      </w:pPr>
      <w:rPr>
        <w:rFonts w:ascii="Courier New" w:hAnsi="Courier New" w:cs="Courier New" w:hint="default"/>
      </w:rPr>
    </w:lvl>
    <w:lvl w:ilvl="8" w:tplc="CC765246">
      <w:start w:val="1"/>
      <w:numFmt w:val="bullet"/>
      <w:lvlText w:val=""/>
      <w:lvlJc w:val="left"/>
      <w:pPr>
        <w:ind w:left="6480" w:hanging="359"/>
      </w:pPr>
      <w:rPr>
        <w:rFonts w:ascii="Wingdings" w:hAnsi="Wingdings" w:hint="default"/>
      </w:rPr>
    </w:lvl>
  </w:abstractNum>
  <w:abstractNum w:abstractNumId="21" w15:restartNumberingAfterBreak="0">
    <w:nsid w:val="5E7867EB"/>
    <w:multiLevelType w:val="hybridMultilevel"/>
    <w:tmpl w:val="C6A08DFE"/>
    <w:lvl w:ilvl="0" w:tplc="DAF8F8DC">
      <w:start w:val="1"/>
      <w:numFmt w:val="decimal"/>
      <w:lvlText w:val="%1)"/>
      <w:lvlJc w:val="left"/>
      <w:pPr>
        <w:ind w:left="720" w:hanging="359"/>
      </w:pPr>
      <w:rPr>
        <w:rFonts w:hint="default"/>
      </w:rPr>
    </w:lvl>
    <w:lvl w:ilvl="1" w:tplc="CB10A31C">
      <w:start w:val="1"/>
      <w:numFmt w:val="lowerLetter"/>
      <w:lvlText w:val="%2."/>
      <w:lvlJc w:val="left"/>
      <w:pPr>
        <w:ind w:left="1440" w:hanging="359"/>
      </w:pPr>
    </w:lvl>
    <w:lvl w:ilvl="2" w:tplc="137AB7F8">
      <w:start w:val="1"/>
      <w:numFmt w:val="lowerRoman"/>
      <w:lvlText w:val="%3."/>
      <w:lvlJc w:val="right"/>
      <w:pPr>
        <w:ind w:left="2160" w:hanging="179"/>
      </w:pPr>
    </w:lvl>
    <w:lvl w:ilvl="3" w:tplc="22465260">
      <w:start w:val="1"/>
      <w:numFmt w:val="decimal"/>
      <w:lvlText w:val="%4."/>
      <w:lvlJc w:val="left"/>
      <w:pPr>
        <w:ind w:left="2880" w:hanging="359"/>
      </w:pPr>
    </w:lvl>
    <w:lvl w:ilvl="4" w:tplc="7C94C1A8">
      <w:start w:val="1"/>
      <w:numFmt w:val="lowerLetter"/>
      <w:lvlText w:val="%5."/>
      <w:lvlJc w:val="left"/>
      <w:pPr>
        <w:ind w:left="3600" w:hanging="359"/>
      </w:pPr>
    </w:lvl>
    <w:lvl w:ilvl="5" w:tplc="BE5EA054">
      <w:start w:val="1"/>
      <w:numFmt w:val="lowerRoman"/>
      <w:lvlText w:val="%6."/>
      <w:lvlJc w:val="right"/>
      <w:pPr>
        <w:ind w:left="4320" w:hanging="179"/>
      </w:pPr>
    </w:lvl>
    <w:lvl w:ilvl="6" w:tplc="5C102EEE">
      <w:start w:val="1"/>
      <w:numFmt w:val="decimal"/>
      <w:lvlText w:val="%7."/>
      <w:lvlJc w:val="left"/>
      <w:pPr>
        <w:ind w:left="5040" w:hanging="359"/>
      </w:pPr>
    </w:lvl>
    <w:lvl w:ilvl="7" w:tplc="E61C3F5E">
      <w:start w:val="1"/>
      <w:numFmt w:val="lowerLetter"/>
      <w:lvlText w:val="%8."/>
      <w:lvlJc w:val="left"/>
      <w:pPr>
        <w:ind w:left="5760" w:hanging="359"/>
      </w:pPr>
    </w:lvl>
    <w:lvl w:ilvl="8" w:tplc="432205A0">
      <w:start w:val="1"/>
      <w:numFmt w:val="lowerRoman"/>
      <w:lvlText w:val="%9."/>
      <w:lvlJc w:val="right"/>
      <w:pPr>
        <w:ind w:left="6480" w:hanging="179"/>
      </w:pPr>
    </w:lvl>
  </w:abstractNum>
  <w:abstractNum w:abstractNumId="22" w15:restartNumberingAfterBreak="0">
    <w:nsid w:val="5F8D5F46"/>
    <w:multiLevelType w:val="hybridMultilevel"/>
    <w:tmpl w:val="8D9CFABA"/>
    <w:lvl w:ilvl="0" w:tplc="5B52B466">
      <w:start w:val="1"/>
      <w:numFmt w:val="bullet"/>
      <w:lvlText w:val=""/>
      <w:lvlJc w:val="left"/>
      <w:pPr>
        <w:ind w:left="720" w:hanging="359"/>
      </w:pPr>
      <w:rPr>
        <w:rFonts w:ascii="Symbol" w:hAnsi="Symbol" w:hint="default"/>
      </w:rPr>
    </w:lvl>
    <w:lvl w:ilvl="1" w:tplc="55261912">
      <w:start w:val="1"/>
      <w:numFmt w:val="bullet"/>
      <w:lvlText w:val="o"/>
      <w:lvlJc w:val="left"/>
      <w:pPr>
        <w:ind w:left="1440" w:hanging="359"/>
      </w:pPr>
      <w:rPr>
        <w:rFonts w:ascii="Courier New" w:hAnsi="Courier New" w:cs="Courier New" w:hint="default"/>
      </w:rPr>
    </w:lvl>
    <w:lvl w:ilvl="2" w:tplc="45820054">
      <w:start w:val="1"/>
      <w:numFmt w:val="bullet"/>
      <w:lvlText w:val=""/>
      <w:lvlJc w:val="left"/>
      <w:pPr>
        <w:ind w:left="2160" w:hanging="359"/>
      </w:pPr>
      <w:rPr>
        <w:rFonts w:ascii="Wingdings" w:hAnsi="Wingdings" w:hint="default"/>
      </w:rPr>
    </w:lvl>
    <w:lvl w:ilvl="3" w:tplc="FF680620">
      <w:start w:val="1"/>
      <w:numFmt w:val="bullet"/>
      <w:lvlText w:val=""/>
      <w:lvlJc w:val="left"/>
      <w:pPr>
        <w:ind w:left="2880" w:hanging="359"/>
      </w:pPr>
      <w:rPr>
        <w:rFonts w:ascii="Symbol" w:hAnsi="Symbol" w:hint="default"/>
      </w:rPr>
    </w:lvl>
    <w:lvl w:ilvl="4" w:tplc="3A78745C">
      <w:start w:val="1"/>
      <w:numFmt w:val="bullet"/>
      <w:lvlText w:val="o"/>
      <w:lvlJc w:val="left"/>
      <w:pPr>
        <w:ind w:left="3600" w:hanging="359"/>
      </w:pPr>
      <w:rPr>
        <w:rFonts w:ascii="Courier New" w:hAnsi="Courier New" w:cs="Courier New" w:hint="default"/>
      </w:rPr>
    </w:lvl>
    <w:lvl w:ilvl="5" w:tplc="4BC4F6A2">
      <w:start w:val="1"/>
      <w:numFmt w:val="bullet"/>
      <w:lvlText w:val=""/>
      <w:lvlJc w:val="left"/>
      <w:pPr>
        <w:ind w:left="4320" w:hanging="359"/>
      </w:pPr>
      <w:rPr>
        <w:rFonts w:ascii="Wingdings" w:hAnsi="Wingdings" w:hint="default"/>
      </w:rPr>
    </w:lvl>
    <w:lvl w:ilvl="6" w:tplc="69EC0F02">
      <w:start w:val="1"/>
      <w:numFmt w:val="bullet"/>
      <w:lvlText w:val=""/>
      <w:lvlJc w:val="left"/>
      <w:pPr>
        <w:ind w:left="5040" w:hanging="359"/>
      </w:pPr>
      <w:rPr>
        <w:rFonts w:ascii="Symbol" w:hAnsi="Symbol" w:hint="default"/>
      </w:rPr>
    </w:lvl>
    <w:lvl w:ilvl="7" w:tplc="0F88485C">
      <w:start w:val="1"/>
      <w:numFmt w:val="bullet"/>
      <w:lvlText w:val="o"/>
      <w:lvlJc w:val="left"/>
      <w:pPr>
        <w:ind w:left="5760" w:hanging="359"/>
      </w:pPr>
      <w:rPr>
        <w:rFonts w:ascii="Courier New" w:hAnsi="Courier New" w:cs="Courier New" w:hint="default"/>
      </w:rPr>
    </w:lvl>
    <w:lvl w:ilvl="8" w:tplc="66925DE2">
      <w:start w:val="1"/>
      <w:numFmt w:val="bullet"/>
      <w:lvlText w:val=""/>
      <w:lvlJc w:val="left"/>
      <w:pPr>
        <w:ind w:left="6480" w:hanging="359"/>
      </w:pPr>
      <w:rPr>
        <w:rFonts w:ascii="Wingdings" w:hAnsi="Wingdings" w:hint="default"/>
      </w:rPr>
    </w:lvl>
  </w:abstractNum>
  <w:abstractNum w:abstractNumId="23" w15:restartNumberingAfterBreak="0">
    <w:nsid w:val="61E44132"/>
    <w:multiLevelType w:val="hybridMultilevel"/>
    <w:tmpl w:val="9986265E"/>
    <w:lvl w:ilvl="0" w:tplc="59EC1D9A">
      <w:start w:val="1"/>
      <w:numFmt w:val="bullet"/>
      <w:lvlText w:val=""/>
      <w:lvlJc w:val="left"/>
      <w:pPr>
        <w:ind w:left="720" w:hanging="359"/>
      </w:pPr>
      <w:rPr>
        <w:rFonts w:ascii="Symbol" w:hAnsi="Symbol" w:hint="default"/>
      </w:rPr>
    </w:lvl>
    <w:lvl w:ilvl="1" w:tplc="FE4EBD9A">
      <w:start w:val="1"/>
      <w:numFmt w:val="bullet"/>
      <w:lvlText w:val="o"/>
      <w:lvlJc w:val="left"/>
      <w:pPr>
        <w:ind w:left="1440" w:hanging="359"/>
      </w:pPr>
      <w:rPr>
        <w:rFonts w:ascii="Courier New" w:hAnsi="Courier New" w:cs="Courier New" w:hint="default"/>
      </w:rPr>
    </w:lvl>
    <w:lvl w:ilvl="2" w:tplc="53CC4304">
      <w:start w:val="1"/>
      <w:numFmt w:val="bullet"/>
      <w:lvlText w:val="o"/>
      <w:lvlJc w:val="left"/>
      <w:pPr>
        <w:ind w:left="2160" w:hanging="359"/>
      </w:pPr>
      <w:rPr>
        <w:rFonts w:ascii="Courier New" w:hAnsi="Courier New" w:cs="Courier New" w:hint="default"/>
      </w:rPr>
    </w:lvl>
    <w:lvl w:ilvl="3" w:tplc="4D08B7F6">
      <w:start w:val="1"/>
      <w:numFmt w:val="bullet"/>
      <w:lvlText w:val=""/>
      <w:lvlJc w:val="left"/>
      <w:pPr>
        <w:ind w:left="2880" w:hanging="359"/>
      </w:pPr>
      <w:rPr>
        <w:rFonts w:ascii="Symbol" w:hAnsi="Symbol" w:hint="default"/>
      </w:rPr>
    </w:lvl>
    <w:lvl w:ilvl="4" w:tplc="FA0A07A8">
      <w:start w:val="1"/>
      <w:numFmt w:val="bullet"/>
      <w:lvlText w:val="o"/>
      <w:lvlJc w:val="left"/>
      <w:pPr>
        <w:ind w:left="3600" w:hanging="359"/>
      </w:pPr>
      <w:rPr>
        <w:rFonts w:ascii="Courier New" w:hAnsi="Courier New" w:cs="Courier New" w:hint="default"/>
      </w:rPr>
    </w:lvl>
    <w:lvl w:ilvl="5" w:tplc="14EC1E4C">
      <w:start w:val="1"/>
      <w:numFmt w:val="bullet"/>
      <w:lvlText w:val=""/>
      <w:lvlJc w:val="left"/>
      <w:pPr>
        <w:ind w:left="4320" w:hanging="359"/>
      </w:pPr>
      <w:rPr>
        <w:rFonts w:ascii="Wingdings" w:hAnsi="Wingdings" w:hint="default"/>
      </w:rPr>
    </w:lvl>
    <w:lvl w:ilvl="6" w:tplc="C96E1CEA">
      <w:start w:val="1"/>
      <w:numFmt w:val="bullet"/>
      <w:lvlText w:val=""/>
      <w:lvlJc w:val="left"/>
      <w:pPr>
        <w:ind w:left="5040" w:hanging="359"/>
      </w:pPr>
      <w:rPr>
        <w:rFonts w:ascii="Symbol" w:hAnsi="Symbol" w:hint="default"/>
      </w:rPr>
    </w:lvl>
    <w:lvl w:ilvl="7" w:tplc="C5F24A30">
      <w:start w:val="1"/>
      <w:numFmt w:val="bullet"/>
      <w:lvlText w:val="o"/>
      <w:lvlJc w:val="left"/>
      <w:pPr>
        <w:ind w:left="5760" w:hanging="359"/>
      </w:pPr>
      <w:rPr>
        <w:rFonts w:ascii="Courier New" w:hAnsi="Courier New" w:cs="Courier New" w:hint="default"/>
      </w:rPr>
    </w:lvl>
    <w:lvl w:ilvl="8" w:tplc="6D166AE0">
      <w:start w:val="1"/>
      <w:numFmt w:val="bullet"/>
      <w:lvlText w:val=""/>
      <w:lvlJc w:val="left"/>
      <w:pPr>
        <w:ind w:left="6480" w:hanging="359"/>
      </w:pPr>
      <w:rPr>
        <w:rFonts w:ascii="Wingdings" w:hAnsi="Wingdings" w:hint="default"/>
      </w:rPr>
    </w:lvl>
  </w:abstractNum>
  <w:abstractNum w:abstractNumId="24" w15:restartNumberingAfterBreak="0">
    <w:nsid w:val="70AF373E"/>
    <w:multiLevelType w:val="hybridMultilevel"/>
    <w:tmpl w:val="E3E21BC4"/>
    <w:lvl w:ilvl="0" w:tplc="913A0062">
      <w:start w:val="1"/>
      <w:numFmt w:val="bullet"/>
      <w:lvlText w:val=""/>
      <w:lvlJc w:val="left"/>
      <w:pPr>
        <w:ind w:left="720" w:hanging="359"/>
      </w:pPr>
      <w:rPr>
        <w:rFonts w:ascii="Symbol" w:hAnsi="Symbol" w:hint="default"/>
      </w:rPr>
    </w:lvl>
    <w:lvl w:ilvl="1" w:tplc="F576626A">
      <w:start w:val="1"/>
      <w:numFmt w:val="bullet"/>
      <w:lvlText w:val="o"/>
      <w:lvlJc w:val="left"/>
      <w:pPr>
        <w:ind w:left="1440" w:hanging="359"/>
      </w:pPr>
      <w:rPr>
        <w:rFonts w:ascii="Courier New" w:hAnsi="Courier New" w:cs="Courier New" w:hint="default"/>
      </w:rPr>
    </w:lvl>
    <w:lvl w:ilvl="2" w:tplc="EAAA43E6">
      <w:start w:val="1"/>
      <w:numFmt w:val="bullet"/>
      <w:lvlText w:val=""/>
      <w:lvlJc w:val="left"/>
      <w:pPr>
        <w:ind w:left="2160" w:hanging="359"/>
      </w:pPr>
      <w:rPr>
        <w:rFonts w:ascii="Wingdings" w:hAnsi="Wingdings" w:hint="default"/>
      </w:rPr>
    </w:lvl>
    <w:lvl w:ilvl="3" w:tplc="1C88F6F8">
      <w:start w:val="1"/>
      <w:numFmt w:val="bullet"/>
      <w:lvlText w:val=""/>
      <w:lvlJc w:val="left"/>
      <w:pPr>
        <w:ind w:left="2880" w:hanging="359"/>
      </w:pPr>
      <w:rPr>
        <w:rFonts w:ascii="Symbol" w:hAnsi="Symbol" w:hint="default"/>
      </w:rPr>
    </w:lvl>
    <w:lvl w:ilvl="4" w:tplc="22F6878A">
      <w:start w:val="1"/>
      <w:numFmt w:val="bullet"/>
      <w:lvlText w:val="o"/>
      <w:lvlJc w:val="left"/>
      <w:pPr>
        <w:ind w:left="3600" w:hanging="359"/>
      </w:pPr>
      <w:rPr>
        <w:rFonts w:ascii="Courier New" w:hAnsi="Courier New" w:cs="Courier New" w:hint="default"/>
      </w:rPr>
    </w:lvl>
    <w:lvl w:ilvl="5" w:tplc="59CA35B4">
      <w:start w:val="1"/>
      <w:numFmt w:val="bullet"/>
      <w:lvlText w:val=""/>
      <w:lvlJc w:val="left"/>
      <w:pPr>
        <w:ind w:left="4320" w:hanging="359"/>
      </w:pPr>
      <w:rPr>
        <w:rFonts w:ascii="Wingdings" w:hAnsi="Wingdings" w:hint="default"/>
      </w:rPr>
    </w:lvl>
    <w:lvl w:ilvl="6" w:tplc="B2842546">
      <w:start w:val="1"/>
      <w:numFmt w:val="bullet"/>
      <w:lvlText w:val=""/>
      <w:lvlJc w:val="left"/>
      <w:pPr>
        <w:ind w:left="5040" w:hanging="359"/>
      </w:pPr>
      <w:rPr>
        <w:rFonts w:ascii="Symbol" w:hAnsi="Symbol" w:hint="default"/>
      </w:rPr>
    </w:lvl>
    <w:lvl w:ilvl="7" w:tplc="4D8A11F8">
      <w:start w:val="1"/>
      <w:numFmt w:val="bullet"/>
      <w:lvlText w:val="o"/>
      <w:lvlJc w:val="left"/>
      <w:pPr>
        <w:ind w:left="5760" w:hanging="359"/>
      </w:pPr>
      <w:rPr>
        <w:rFonts w:ascii="Courier New" w:hAnsi="Courier New" w:cs="Courier New" w:hint="default"/>
      </w:rPr>
    </w:lvl>
    <w:lvl w:ilvl="8" w:tplc="B78C0762">
      <w:start w:val="1"/>
      <w:numFmt w:val="bullet"/>
      <w:lvlText w:val=""/>
      <w:lvlJc w:val="left"/>
      <w:pPr>
        <w:ind w:left="6480" w:hanging="359"/>
      </w:pPr>
      <w:rPr>
        <w:rFonts w:ascii="Wingdings" w:hAnsi="Wingdings" w:hint="default"/>
      </w:rPr>
    </w:lvl>
  </w:abstractNum>
  <w:abstractNum w:abstractNumId="25" w15:restartNumberingAfterBreak="0">
    <w:nsid w:val="7311221C"/>
    <w:multiLevelType w:val="hybridMultilevel"/>
    <w:tmpl w:val="67743D32"/>
    <w:lvl w:ilvl="0" w:tplc="222A1540">
      <w:start w:val="1"/>
      <w:numFmt w:val="bullet"/>
      <w:lvlText w:val=""/>
      <w:lvlJc w:val="left"/>
      <w:pPr>
        <w:ind w:left="720" w:hanging="359"/>
      </w:pPr>
      <w:rPr>
        <w:rFonts w:ascii="Symbol" w:hAnsi="Symbol" w:hint="default"/>
      </w:rPr>
    </w:lvl>
    <w:lvl w:ilvl="1" w:tplc="BBAAF508">
      <w:start w:val="1"/>
      <w:numFmt w:val="bullet"/>
      <w:lvlText w:val="o"/>
      <w:lvlJc w:val="left"/>
      <w:pPr>
        <w:ind w:left="1440" w:hanging="359"/>
      </w:pPr>
      <w:rPr>
        <w:rFonts w:ascii="Courier New" w:hAnsi="Courier New" w:cs="Courier New" w:hint="default"/>
      </w:rPr>
    </w:lvl>
    <w:lvl w:ilvl="2" w:tplc="C7F47CD8">
      <w:start w:val="1"/>
      <w:numFmt w:val="bullet"/>
      <w:lvlText w:val=""/>
      <w:lvlJc w:val="left"/>
      <w:pPr>
        <w:ind w:left="2160" w:hanging="359"/>
      </w:pPr>
      <w:rPr>
        <w:rFonts w:ascii="Wingdings" w:hAnsi="Wingdings" w:hint="default"/>
      </w:rPr>
    </w:lvl>
    <w:lvl w:ilvl="3" w:tplc="E28CCE0C">
      <w:start w:val="1"/>
      <w:numFmt w:val="bullet"/>
      <w:lvlText w:val=""/>
      <w:lvlJc w:val="left"/>
      <w:pPr>
        <w:ind w:left="2880" w:hanging="359"/>
      </w:pPr>
      <w:rPr>
        <w:rFonts w:ascii="Symbol" w:hAnsi="Symbol" w:hint="default"/>
      </w:rPr>
    </w:lvl>
    <w:lvl w:ilvl="4" w:tplc="4C302C88">
      <w:start w:val="1"/>
      <w:numFmt w:val="bullet"/>
      <w:lvlText w:val="o"/>
      <w:lvlJc w:val="left"/>
      <w:pPr>
        <w:ind w:left="3600" w:hanging="359"/>
      </w:pPr>
      <w:rPr>
        <w:rFonts w:ascii="Courier New" w:hAnsi="Courier New" w:cs="Courier New" w:hint="default"/>
      </w:rPr>
    </w:lvl>
    <w:lvl w:ilvl="5" w:tplc="E1E83804">
      <w:start w:val="1"/>
      <w:numFmt w:val="bullet"/>
      <w:lvlText w:val=""/>
      <w:lvlJc w:val="left"/>
      <w:pPr>
        <w:ind w:left="4320" w:hanging="359"/>
      </w:pPr>
      <w:rPr>
        <w:rFonts w:ascii="Wingdings" w:hAnsi="Wingdings" w:hint="default"/>
      </w:rPr>
    </w:lvl>
    <w:lvl w:ilvl="6" w:tplc="560ED472">
      <w:start w:val="1"/>
      <w:numFmt w:val="bullet"/>
      <w:lvlText w:val=""/>
      <w:lvlJc w:val="left"/>
      <w:pPr>
        <w:ind w:left="5040" w:hanging="359"/>
      </w:pPr>
      <w:rPr>
        <w:rFonts w:ascii="Symbol" w:hAnsi="Symbol" w:hint="default"/>
      </w:rPr>
    </w:lvl>
    <w:lvl w:ilvl="7" w:tplc="9376917A">
      <w:start w:val="1"/>
      <w:numFmt w:val="bullet"/>
      <w:lvlText w:val="o"/>
      <w:lvlJc w:val="left"/>
      <w:pPr>
        <w:ind w:left="5760" w:hanging="359"/>
      </w:pPr>
      <w:rPr>
        <w:rFonts w:ascii="Courier New" w:hAnsi="Courier New" w:cs="Courier New" w:hint="default"/>
      </w:rPr>
    </w:lvl>
    <w:lvl w:ilvl="8" w:tplc="6A2A6E74">
      <w:start w:val="1"/>
      <w:numFmt w:val="bullet"/>
      <w:lvlText w:val=""/>
      <w:lvlJc w:val="left"/>
      <w:pPr>
        <w:ind w:left="6480" w:hanging="359"/>
      </w:pPr>
      <w:rPr>
        <w:rFonts w:ascii="Wingdings" w:hAnsi="Wingdings" w:hint="default"/>
      </w:rPr>
    </w:lvl>
  </w:abstractNum>
  <w:abstractNum w:abstractNumId="26" w15:restartNumberingAfterBreak="0">
    <w:nsid w:val="747034D3"/>
    <w:multiLevelType w:val="multilevel"/>
    <w:tmpl w:val="AA7CCC32"/>
    <w:lvl w:ilvl="0">
      <w:start w:val="1"/>
      <w:numFmt w:val="decimal"/>
      <w:lvlText w:val="%1."/>
      <w:lvlJc w:val="left"/>
      <w:pPr>
        <w:ind w:left="0" w:firstLine="0"/>
      </w:pPr>
      <w:rPr>
        <w:rFonts w:hint="default"/>
        <w:b/>
      </w:rPr>
    </w:lvl>
    <w:lvl w:ilvl="1">
      <w:start w:val="1"/>
      <w:numFmt w:val="decimal"/>
      <w:lvlText w:val="%1.%2."/>
      <w:lvlJc w:val="left"/>
      <w:pPr>
        <w:ind w:left="0" w:firstLine="1"/>
      </w:pPr>
      <w:rPr>
        <w:rFonts w:hint="default"/>
      </w:rPr>
    </w:lvl>
    <w:lvl w:ilvl="2">
      <w:start w:val="1"/>
      <w:numFmt w:val="decimal"/>
      <w:lvlText w:val="%1.%2.%3."/>
      <w:lvlJc w:val="left"/>
      <w:pPr>
        <w:ind w:left="720" w:hanging="719"/>
      </w:pPr>
      <w:rPr>
        <w:rFonts w:hint="default"/>
      </w:rPr>
    </w:lvl>
    <w:lvl w:ilvl="3">
      <w:start w:val="1"/>
      <w:numFmt w:val="decimal"/>
      <w:suff w:val="space"/>
      <w:lvlText w:val="%1.%2.%3.%4."/>
      <w:lvlJc w:val="left"/>
      <w:pPr>
        <w:ind w:left="0" w:firstLine="1"/>
      </w:pPr>
      <w:rPr>
        <w:rFonts w:hint="default"/>
      </w:rPr>
    </w:lvl>
    <w:lvl w:ilvl="4">
      <w:start w:val="1"/>
      <w:numFmt w:val="decimal"/>
      <w:lvlText w:val="%1.%2.%3.%4.%5."/>
      <w:lvlJc w:val="left"/>
      <w:pPr>
        <w:ind w:left="1080" w:hanging="1079"/>
      </w:pPr>
      <w:rPr>
        <w:rFonts w:hint="default"/>
      </w:rPr>
    </w:lvl>
    <w:lvl w:ilvl="5">
      <w:start w:val="1"/>
      <w:numFmt w:val="decimal"/>
      <w:lvlText w:val="%1.%2.%3.%4.%5.%6."/>
      <w:lvlJc w:val="left"/>
      <w:pPr>
        <w:ind w:left="1080" w:hanging="1079"/>
      </w:pPr>
      <w:rPr>
        <w:rFonts w:hint="default"/>
      </w:rPr>
    </w:lvl>
    <w:lvl w:ilvl="6">
      <w:start w:val="1"/>
      <w:numFmt w:val="decimal"/>
      <w:lvlText w:val="%1.%2.%3.%4.%5.%6.%7."/>
      <w:lvlJc w:val="left"/>
      <w:pPr>
        <w:ind w:left="1440" w:hanging="1439"/>
      </w:pPr>
      <w:rPr>
        <w:rFonts w:hint="default"/>
      </w:rPr>
    </w:lvl>
    <w:lvl w:ilvl="7">
      <w:start w:val="1"/>
      <w:numFmt w:val="decimal"/>
      <w:lvlText w:val="%1.%2.%3.%4.%5.%6.%7.%8."/>
      <w:lvlJc w:val="left"/>
      <w:pPr>
        <w:ind w:left="1440" w:hanging="1439"/>
      </w:pPr>
      <w:rPr>
        <w:rFonts w:hint="default"/>
      </w:rPr>
    </w:lvl>
    <w:lvl w:ilvl="8">
      <w:start w:val="1"/>
      <w:numFmt w:val="decimal"/>
      <w:lvlText w:val="%1.%2.%3.%4.%5.%6.%7.%8.%9."/>
      <w:lvlJc w:val="left"/>
      <w:pPr>
        <w:ind w:left="1800" w:hanging="1799"/>
      </w:pPr>
      <w:rPr>
        <w:rFonts w:hint="default"/>
      </w:rPr>
    </w:lvl>
  </w:abstractNum>
  <w:abstractNum w:abstractNumId="27" w15:restartNumberingAfterBreak="0">
    <w:nsid w:val="762B267D"/>
    <w:multiLevelType w:val="hybridMultilevel"/>
    <w:tmpl w:val="8E8AEDC4"/>
    <w:lvl w:ilvl="0" w:tplc="080886C2">
      <w:start w:val="1"/>
      <w:numFmt w:val="bullet"/>
      <w:lvlText w:val=""/>
      <w:lvlJc w:val="left"/>
      <w:pPr>
        <w:ind w:left="900" w:hanging="359"/>
      </w:pPr>
      <w:rPr>
        <w:rFonts w:ascii="Symbol" w:eastAsia="Symbol" w:hAnsi="Symbol" w:cs="Symbol" w:hint="default"/>
        <w:sz w:val="24"/>
        <w:szCs w:val="24"/>
      </w:rPr>
    </w:lvl>
    <w:lvl w:ilvl="1" w:tplc="247037E0">
      <w:start w:val="1"/>
      <w:numFmt w:val="bullet"/>
      <w:lvlText w:val="o"/>
      <w:lvlJc w:val="left"/>
      <w:pPr>
        <w:ind w:left="1620" w:hanging="359"/>
      </w:pPr>
      <w:rPr>
        <w:rFonts w:ascii="Courier New" w:eastAsia="Courier New" w:hAnsi="Courier New" w:cs="Courier New" w:hint="default"/>
      </w:rPr>
    </w:lvl>
    <w:lvl w:ilvl="2" w:tplc="ED8257DE">
      <w:start w:val="1"/>
      <w:numFmt w:val="bullet"/>
      <w:lvlText w:val="•"/>
      <w:lvlJc w:val="left"/>
      <w:pPr>
        <w:ind w:left="2520" w:hanging="359"/>
      </w:pPr>
      <w:rPr>
        <w:rFonts w:hint="default"/>
      </w:rPr>
    </w:lvl>
    <w:lvl w:ilvl="3" w:tplc="50F2BDBE">
      <w:start w:val="1"/>
      <w:numFmt w:val="bullet"/>
      <w:lvlText w:val="•"/>
      <w:lvlJc w:val="left"/>
      <w:pPr>
        <w:ind w:left="3420" w:hanging="359"/>
      </w:pPr>
      <w:rPr>
        <w:rFonts w:hint="default"/>
      </w:rPr>
    </w:lvl>
    <w:lvl w:ilvl="4" w:tplc="BE5C487E">
      <w:start w:val="1"/>
      <w:numFmt w:val="bullet"/>
      <w:lvlText w:val="•"/>
      <w:lvlJc w:val="left"/>
      <w:pPr>
        <w:ind w:left="4320" w:hanging="359"/>
      </w:pPr>
      <w:rPr>
        <w:rFonts w:hint="default"/>
      </w:rPr>
    </w:lvl>
    <w:lvl w:ilvl="5" w:tplc="9E5A82B6">
      <w:start w:val="1"/>
      <w:numFmt w:val="bullet"/>
      <w:lvlText w:val="•"/>
      <w:lvlJc w:val="left"/>
      <w:pPr>
        <w:ind w:left="5220" w:hanging="359"/>
      </w:pPr>
      <w:rPr>
        <w:rFonts w:hint="default"/>
      </w:rPr>
    </w:lvl>
    <w:lvl w:ilvl="6" w:tplc="0462793A">
      <w:start w:val="1"/>
      <w:numFmt w:val="bullet"/>
      <w:lvlText w:val="•"/>
      <w:lvlJc w:val="left"/>
      <w:pPr>
        <w:ind w:left="6120" w:hanging="359"/>
      </w:pPr>
      <w:rPr>
        <w:rFonts w:hint="default"/>
      </w:rPr>
    </w:lvl>
    <w:lvl w:ilvl="7" w:tplc="417A46FC">
      <w:start w:val="1"/>
      <w:numFmt w:val="bullet"/>
      <w:lvlText w:val="•"/>
      <w:lvlJc w:val="left"/>
      <w:pPr>
        <w:ind w:left="7020" w:hanging="359"/>
      </w:pPr>
      <w:rPr>
        <w:rFonts w:hint="default"/>
      </w:rPr>
    </w:lvl>
    <w:lvl w:ilvl="8" w:tplc="8D5A1AF6">
      <w:start w:val="1"/>
      <w:numFmt w:val="bullet"/>
      <w:lvlText w:val="•"/>
      <w:lvlJc w:val="left"/>
      <w:pPr>
        <w:ind w:left="7920" w:hanging="359"/>
      </w:pPr>
      <w:rPr>
        <w:rFonts w:hint="default"/>
      </w:rPr>
    </w:lvl>
  </w:abstractNum>
  <w:abstractNum w:abstractNumId="28" w15:restartNumberingAfterBreak="0">
    <w:nsid w:val="76806750"/>
    <w:multiLevelType w:val="hybridMultilevel"/>
    <w:tmpl w:val="716471B8"/>
    <w:lvl w:ilvl="0" w:tplc="22F435BC">
      <w:start w:val="1"/>
      <w:numFmt w:val="decimal"/>
      <w:lvlText w:val="%1."/>
      <w:lvlJc w:val="left"/>
      <w:pPr>
        <w:ind w:left="720" w:hanging="359"/>
      </w:pPr>
      <w:rPr>
        <w:rFonts w:hint="default"/>
      </w:rPr>
    </w:lvl>
    <w:lvl w:ilvl="1" w:tplc="DD4C2A82">
      <w:start w:val="1"/>
      <w:numFmt w:val="lowerLetter"/>
      <w:lvlText w:val="%2."/>
      <w:lvlJc w:val="left"/>
      <w:pPr>
        <w:ind w:left="1440" w:hanging="359"/>
      </w:pPr>
    </w:lvl>
    <w:lvl w:ilvl="2" w:tplc="4B4634BE">
      <w:start w:val="1"/>
      <w:numFmt w:val="lowerRoman"/>
      <w:lvlText w:val="%3."/>
      <w:lvlJc w:val="right"/>
      <w:pPr>
        <w:ind w:left="2160" w:hanging="179"/>
      </w:pPr>
    </w:lvl>
    <w:lvl w:ilvl="3" w:tplc="C0B20E5A">
      <w:start w:val="1"/>
      <w:numFmt w:val="decimal"/>
      <w:lvlText w:val="%4."/>
      <w:lvlJc w:val="left"/>
      <w:pPr>
        <w:ind w:left="2880" w:hanging="359"/>
      </w:pPr>
    </w:lvl>
    <w:lvl w:ilvl="4" w:tplc="D90E6C58">
      <w:start w:val="1"/>
      <w:numFmt w:val="lowerLetter"/>
      <w:lvlText w:val="%5."/>
      <w:lvlJc w:val="left"/>
      <w:pPr>
        <w:ind w:left="3600" w:hanging="359"/>
      </w:pPr>
    </w:lvl>
    <w:lvl w:ilvl="5" w:tplc="D74294E8">
      <w:start w:val="1"/>
      <w:numFmt w:val="lowerRoman"/>
      <w:lvlText w:val="%6."/>
      <w:lvlJc w:val="right"/>
      <w:pPr>
        <w:ind w:left="4320" w:hanging="179"/>
      </w:pPr>
    </w:lvl>
    <w:lvl w:ilvl="6" w:tplc="01F8EFC8">
      <w:start w:val="1"/>
      <w:numFmt w:val="decimal"/>
      <w:lvlText w:val="%7."/>
      <w:lvlJc w:val="left"/>
      <w:pPr>
        <w:ind w:left="5040" w:hanging="359"/>
      </w:pPr>
    </w:lvl>
    <w:lvl w:ilvl="7" w:tplc="6C58C9FE">
      <w:start w:val="1"/>
      <w:numFmt w:val="lowerLetter"/>
      <w:lvlText w:val="%8."/>
      <w:lvlJc w:val="left"/>
      <w:pPr>
        <w:ind w:left="5760" w:hanging="359"/>
      </w:pPr>
    </w:lvl>
    <w:lvl w:ilvl="8" w:tplc="ABBA89C4">
      <w:start w:val="1"/>
      <w:numFmt w:val="lowerRoman"/>
      <w:lvlText w:val="%9."/>
      <w:lvlJc w:val="right"/>
      <w:pPr>
        <w:ind w:left="6480" w:hanging="179"/>
      </w:pPr>
    </w:lvl>
  </w:abstractNum>
  <w:abstractNum w:abstractNumId="29" w15:restartNumberingAfterBreak="0">
    <w:nsid w:val="7CEF3A4B"/>
    <w:multiLevelType w:val="multilevel"/>
    <w:tmpl w:val="2BA842C2"/>
    <w:lvl w:ilvl="0">
      <w:start w:val="1"/>
      <w:numFmt w:val="decimal"/>
      <w:lvlText w:val="%1."/>
      <w:lvlJc w:val="left"/>
      <w:pPr>
        <w:ind w:left="359" w:hanging="359"/>
      </w:pPr>
      <w:rPr>
        <w:rFonts w:hint="default"/>
        <w:b/>
      </w:rPr>
    </w:lvl>
    <w:lvl w:ilvl="1">
      <w:start w:val="1"/>
      <w:numFmt w:val="decimal"/>
      <w:lvlText w:val="%1.%2."/>
      <w:lvlJc w:val="left"/>
      <w:pPr>
        <w:ind w:left="360" w:hanging="359"/>
      </w:pPr>
      <w:rPr>
        <w:rFonts w:hint="default"/>
      </w:rPr>
    </w:lvl>
    <w:lvl w:ilvl="2">
      <w:start w:val="1"/>
      <w:numFmt w:val="decimal"/>
      <w:lvlText w:val="%1.%2.%3."/>
      <w:lvlJc w:val="left"/>
      <w:pPr>
        <w:ind w:left="720" w:hanging="719"/>
      </w:pPr>
      <w:rPr>
        <w:rFonts w:hint="default"/>
      </w:rPr>
    </w:lvl>
    <w:lvl w:ilvl="3">
      <w:start w:val="1"/>
      <w:numFmt w:val="decimal"/>
      <w:lvlText w:val="%1.%2.%3.%4."/>
      <w:lvlJc w:val="left"/>
      <w:pPr>
        <w:ind w:left="720" w:hanging="719"/>
      </w:pPr>
      <w:rPr>
        <w:rFonts w:hint="default"/>
      </w:rPr>
    </w:lvl>
    <w:lvl w:ilvl="4">
      <w:start w:val="1"/>
      <w:numFmt w:val="decimal"/>
      <w:lvlText w:val="%1.%2.%3.%4.%5."/>
      <w:lvlJc w:val="left"/>
      <w:pPr>
        <w:ind w:left="1080" w:hanging="1079"/>
      </w:pPr>
      <w:rPr>
        <w:rFonts w:hint="default"/>
      </w:rPr>
    </w:lvl>
    <w:lvl w:ilvl="5">
      <w:start w:val="1"/>
      <w:numFmt w:val="decimal"/>
      <w:lvlText w:val="%1.%2.%3.%4.%5.%6."/>
      <w:lvlJc w:val="left"/>
      <w:pPr>
        <w:ind w:left="1080" w:hanging="1079"/>
      </w:pPr>
      <w:rPr>
        <w:rFonts w:hint="default"/>
      </w:rPr>
    </w:lvl>
    <w:lvl w:ilvl="6">
      <w:start w:val="1"/>
      <w:numFmt w:val="decimal"/>
      <w:lvlText w:val="%1.%2.%3.%4.%5.%6.%7."/>
      <w:lvlJc w:val="left"/>
      <w:pPr>
        <w:ind w:left="1440" w:hanging="1439"/>
      </w:pPr>
      <w:rPr>
        <w:rFonts w:hint="default"/>
      </w:rPr>
    </w:lvl>
    <w:lvl w:ilvl="7">
      <w:start w:val="1"/>
      <w:numFmt w:val="decimal"/>
      <w:lvlText w:val="%1.%2.%3.%4.%5.%6.%7.%8."/>
      <w:lvlJc w:val="left"/>
      <w:pPr>
        <w:ind w:left="1440" w:hanging="1439"/>
      </w:pPr>
      <w:rPr>
        <w:rFonts w:hint="default"/>
      </w:rPr>
    </w:lvl>
    <w:lvl w:ilvl="8">
      <w:start w:val="1"/>
      <w:numFmt w:val="decimal"/>
      <w:lvlText w:val="%1.%2.%3.%4.%5.%6.%7.%8.%9."/>
      <w:lvlJc w:val="left"/>
      <w:pPr>
        <w:ind w:left="1800" w:hanging="1799"/>
      </w:pPr>
      <w:rPr>
        <w:rFonts w:hint="default"/>
      </w:rPr>
    </w:lvl>
  </w:abstractNum>
  <w:abstractNum w:abstractNumId="30" w15:restartNumberingAfterBreak="0">
    <w:nsid w:val="7F0F4900"/>
    <w:multiLevelType w:val="hybridMultilevel"/>
    <w:tmpl w:val="9DE613EA"/>
    <w:lvl w:ilvl="0" w:tplc="51CC59F4">
      <w:start w:val="1"/>
      <w:numFmt w:val="bullet"/>
      <w:lvlText w:val=""/>
      <w:lvlJc w:val="left"/>
      <w:pPr>
        <w:ind w:left="720" w:hanging="359"/>
      </w:pPr>
      <w:rPr>
        <w:rFonts w:ascii="Symbol" w:hAnsi="Symbol" w:hint="default"/>
      </w:rPr>
    </w:lvl>
    <w:lvl w:ilvl="1" w:tplc="3D78B0DA">
      <w:start w:val="1"/>
      <w:numFmt w:val="bullet"/>
      <w:lvlText w:val="o"/>
      <w:lvlJc w:val="left"/>
      <w:pPr>
        <w:ind w:left="1440" w:hanging="359"/>
      </w:pPr>
      <w:rPr>
        <w:rFonts w:ascii="Courier New" w:hAnsi="Courier New" w:cs="Courier New" w:hint="default"/>
      </w:rPr>
    </w:lvl>
    <w:lvl w:ilvl="2" w:tplc="354031DE">
      <w:start w:val="1"/>
      <w:numFmt w:val="bullet"/>
      <w:lvlText w:val=""/>
      <w:lvlJc w:val="left"/>
      <w:pPr>
        <w:ind w:left="2160" w:hanging="359"/>
      </w:pPr>
      <w:rPr>
        <w:rFonts w:ascii="Wingdings" w:hAnsi="Wingdings" w:hint="default"/>
      </w:rPr>
    </w:lvl>
    <w:lvl w:ilvl="3" w:tplc="8F14628E">
      <w:start w:val="1"/>
      <w:numFmt w:val="bullet"/>
      <w:lvlText w:val=""/>
      <w:lvlJc w:val="left"/>
      <w:pPr>
        <w:ind w:left="2880" w:hanging="359"/>
      </w:pPr>
      <w:rPr>
        <w:rFonts w:ascii="Symbol" w:hAnsi="Symbol" w:hint="default"/>
      </w:rPr>
    </w:lvl>
    <w:lvl w:ilvl="4" w:tplc="7504AAB6">
      <w:start w:val="1"/>
      <w:numFmt w:val="bullet"/>
      <w:lvlText w:val="o"/>
      <w:lvlJc w:val="left"/>
      <w:pPr>
        <w:ind w:left="3600" w:hanging="359"/>
      </w:pPr>
      <w:rPr>
        <w:rFonts w:ascii="Courier New" w:hAnsi="Courier New" w:cs="Courier New" w:hint="default"/>
      </w:rPr>
    </w:lvl>
    <w:lvl w:ilvl="5" w:tplc="7F042F7C">
      <w:start w:val="1"/>
      <w:numFmt w:val="bullet"/>
      <w:lvlText w:val=""/>
      <w:lvlJc w:val="left"/>
      <w:pPr>
        <w:ind w:left="4320" w:hanging="359"/>
      </w:pPr>
      <w:rPr>
        <w:rFonts w:ascii="Wingdings" w:hAnsi="Wingdings" w:hint="default"/>
      </w:rPr>
    </w:lvl>
    <w:lvl w:ilvl="6" w:tplc="0B2E61B8">
      <w:start w:val="1"/>
      <w:numFmt w:val="bullet"/>
      <w:lvlText w:val=""/>
      <w:lvlJc w:val="left"/>
      <w:pPr>
        <w:ind w:left="5040" w:hanging="359"/>
      </w:pPr>
      <w:rPr>
        <w:rFonts w:ascii="Symbol" w:hAnsi="Symbol" w:hint="default"/>
      </w:rPr>
    </w:lvl>
    <w:lvl w:ilvl="7" w:tplc="47C85580">
      <w:start w:val="1"/>
      <w:numFmt w:val="bullet"/>
      <w:lvlText w:val="o"/>
      <w:lvlJc w:val="left"/>
      <w:pPr>
        <w:ind w:left="5760" w:hanging="359"/>
      </w:pPr>
      <w:rPr>
        <w:rFonts w:ascii="Courier New" w:hAnsi="Courier New" w:cs="Courier New" w:hint="default"/>
      </w:rPr>
    </w:lvl>
    <w:lvl w:ilvl="8" w:tplc="85C6674A">
      <w:start w:val="1"/>
      <w:numFmt w:val="bullet"/>
      <w:lvlText w:val=""/>
      <w:lvlJc w:val="left"/>
      <w:pPr>
        <w:ind w:left="6480" w:hanging="359"/>
      </w:pPr>
      <w:rPr>
        <w:rFonts w:ascii="Wingdings" w:hAnsi="Wingdings" w:hint="default"/>
      </w:rPr>
    </w:lvl>
  </w:abstractNum>
  <w:num w:numId="1">
    <w:abstractNumId w:val="20"/>
  </w:num>
  <w:num w:numId="2">
    <w:abstractNumId w:val="22"/>
  </w:num>
  <w:num w:numId="3">
    <w:abstractNumId w:val="25"/>
  </w:num>
  <w:num w:numId="4">
    <w:abstractNumId w:val="4"/>
  </w:num>
  <w:num w:numId="5">
    <w:abstractNumId w:val="11"/>
  </w:num>
  <w:num w:numId="6">
    <w:abstractNumId w:val="9"/>
  </w:num>
  <w:num w:numId="7">
    <w:abstractNumId w:val="8"/>
  </w:num>
  <w:num w:numId="8">
    <w:abstractNumId w:val="24"/>
  </w:num>
  <w:num w:numId="9">
    <w:abstractNumId w:val="15"/>
  </w:num>
  <w:num w:numId="10">
    <w:abstractNumId w:val="5"/>
  </w:num>
  <w:num w:numId="11">
    <w:abstractNumId w:val="7"/>
  </w:num>
  <w:num w:numId="12">
    <w:abstractNumId w:val="6"/>
  </w:num>
  <w:num w:numId="13">
    <w:abstractNumId w:val="30"/>
  </w:num>
  <w:num w:numId="14">
    <w:abstractNumId w:val="16"/>
  </w:num>
  <w:num w:numId="15">
    <w:abstractNumId w:val="27"/>
  </w:num>
  <w:num w:numId="16">
    <w:abstractNumId w:val="2"/>
  </w:num>
  <w:num w:numId="17">
    <w:abstractNumId w:val="1"/>
  </w:num>
  <w:num w:numId="18">
    <w:abstractNumId w:val="19"/>
  </w:num>
  <w:num w:numId="19">
    <w:abstractNumId w:val="23"/>
  </w:num>
  <w:num w:numId="20">
    <w:abstractNumId w:val="10"/>
  </w:num>
  <w:num w:numId="21">
    <w:abstractNumId w:val="18"/>
  </w:num>
  <w:num w:numId="22">
    <w:abstractNumId w:val="13"/>
  </w:num>
  <w:num w:numId="23">
    <w:abstractNumId w:val="12"/>
  </w:num>
  <w:num w:numId="24">
    <w:abstractNumId w:val="0"/>
  </w:num>
  <w:num w:numId="25">
    <w:abstractNumId w:val="3"/>
  </w:num>
  <w:num w:numId="26">
    <w:abstractNumId w:val="26"/>
  </w:num>
  <w:num w:numId="27">
    <w:abstractNumId w:val="21"/>
  </w:num>
  <w:num w:numId="28">
    <w:abstractNumId w:val="28"/>
  </w:num>
  <w:num w:numId="29">
    <w:abstractNumId w:val="14"/>
  </w:num>
  <w:num w:numId="30">
    <w:abstractNumId w:val="17"/>
  </w:num>
  <w:num w:numId="3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E2N7E0NjA0MTexMLRQ0lEKTi0uzszPAykwqgUAVn6IBiwAAAA="/>
  </w:docVars>
  <w:rsids>
    <w:rsidRoot w:val="00954A43"/>
    <w:rsid w:val="0000392F"/>
    <w:rsid w:val="000075F1"/>
    <w:rsid w:val="00010A27"/>
    <w:rsid w:val="000127ED"/>
    <w:rsid w:val="000128A7"/>
    <w:rsid w:val="00015EA3"/>
    <w:rsid w:val="00022072"/>
    <w:rsid w:val="000253F9"/>
    <w:rsid w:val="00027660"/>
    <w:rsid w:val="00036432"/>
    <w:rsid w:val="000417D8"/>
    <w:rsid w:val="00042245"/>
    <w:rsid w:val="0004520D"/>
    <w:rsid w:val="00046807"/>
    <w:rsid w:val="000505E2"/>
    <w:rsid w:val="000570DE"/>
    <w:rsid w:val="00057D8C"/>
    <w:rsid w:val="00066A42"/>
    <w:rsid w:val="00066A65"/>
    <w:rsid w:val="000679BA"/>
    <w:rsid w:val="00070DC2"/>
    <w:rsid w:val="00075FD2"/>
    <w:rsid w:val="00081600"/>
    <w:rsid w:val="0008277A"/>
    <w:rsid w:val="0008443B"/>
    <w:rsid w:val="00090F36"/>
    <w:rsid w:val="00091E0F"/>
    <w:rsid w:val="00097B99"/>
    <w:rsid w:val="000A1874"/>
    <w:rsid w:val="000A31A6"/>
    <w:rsid w:val="000A4C4F"/>
    <w:rsid w:val="000B19D7"/>
    <w:rsid w:val="000B1DD0"/>
    <w:rsid w:val="000B566F"/>
    <w:rsid w:val="000C13AF"/>
    <w:rsid w:val="000C1515"/>
    <w:rsid w:val="000D0EDF"/>
    <w:rsid w:val="000D2385"/>
    <w:rsid w:val="000D279A"/>
    <w:rsid w:val="000E7792"/>
    <w:rsid w:val="000F01AF"/>
    <w:rsid w:val="000F110F"/>
    <w:rsid w:val="000F57FE"/>
    <w:rsid w:val="000F7E09"/>
    <w:rsid w:val="00102DF4"/>
    <w:rsid w:val="00104C2C"/>
    <w:rsid w:val="00110B85"/>
    <w:rsid w:val="00112609"/>
    <w:rsid w:val="00115F98"/>
    <w:rsid w:val="00123202"/>
    <w:rsid w:val="00123326"/>
    <w:rsid w:val="00123CC6"/>
    <w:rsid w:val="00124A25"/>
    <w:rsid w:val="00127288"/>
    <w:rsid w:val="00131BD2"/>
    <w:rsid w:val="00132E0C"/>
    <w:rsid w:val="00136405"/>
    <w:rsid w:val="00136F32"/>
    <w:rsid w:val="001401CB"/>
    <w:rsid w:val="00142DB6"/>
    <w:rsid w:val="00146568"/>
    <w:rsid w:val="001515C1"/>
    <w:rsid w:val="001527AB"/>
    <w:rsid w:val="00170F00"/>
    <w:rsid w:val="00181589"/>
    <w:rsid w:val="00181E78"/>
    <w:rsid w:val="001850A4"/>
    <w:rsid w:val="00187EC7"/>
    <w:rsid w:val="001970FB"/>
    <w:rsid w:val="001A0B50"/>
    <w:rsid w:val="001A1C2A"/>
    <w:rsid w:val="001B3C8A"/>
    <w:rsid w:val="001C049B"/>
    <w:rsid w:val="001D081D"/>
    <w:rsid w:val="001D1669"/>
    <w:rsid w:val="001D1E6D"/>
    <w:rsid w:val="001E39BA"/>
    <w:rsid w:val="001E4351"/>
    <w:rsid w:val="001E7E90"/>
    <w:rsid w:val="001F6773"/>
    <w:rsid w:val="002010A9"/>
    <w:rsid w:val="002028F4"/>
    <w:rsid w:val="002044E4"/>
    <w:rsid w:val="002118BC"/>
    <w:rsid w:val="0021207E"/>
    <w:rsid w:val="0021333D"/>
    <w:rsid w:val="00215372"/>
    <w:rsid w:val="00217C24"/>
    <w:rsid w:val="0022050A"/>
    <w:rsid w:val="002223D0"/>
    <w:rsid w:val="002236CF"/>
    <w:rsid w:val="00223B70"/>
    <w:rsid w:val="00223F40"/>
    <w:rsid w:val="00232BB1"/>
    <w:rsid w:val="00237682"/>
    <w:rsid w:val="00237D9D"/>
    <w:rsid w:val="002440BA"/>
    <w:rsid w:val="00251058"/>
    <w:rsid w:val="00257138"/>
    <w:rsid w:val="002573F3"/>
    <w:rsid w:val="00267F8E"/>
    <w:rsid w:val="00270C0A"/>
    <w:rsid w:val="00281BA6"/>
    <w:rsid w:val="002821C0"/>
    <w:rsid w:val="002824C7"/>
    <w:rsid w:val="00296811"/>
    <w:rsid w:val="0029772C"/>
    <w:rsid w:val="002A55B8"/>
    <w:rsid w:val="002A5B2B"/>
    <w:rsid w:val="002A63A0"/>
    <w:rsid w:val="002B0779"/>
    <w:rsid w:val="002B116E"/>
    <w:rsid w:val="002B5FD8"/>
    <w:rsid w:val="002C34DE"/>
    <w:rsid w:val="002C51EA"/>
    <w:rsid w:val="002C611E"/>
    <w:rsid w:val="002D323B"/>
    <w:rsid w:val="002D7F67"/>
    <w:rsid w:val="002E2D6A"/>
    <w:rsid w:val="002E337C"/>
    <w:rsid w:val="002E7C5A"/>
    <w:rsid w:val="002F224F"/>
    <w:rsid w:val="002F6C6A"/>
    <w:rsid w:val="00301DFF"/>
    <w:rsid w:val="00303648"/>
    <w:rsid w:val="00314E56"/>
    <w:rsid w:val="00315F1E"/>
    <w:rsid w:val="00333D0F"/>
    <w:rsid w:val="00335108"/>
    <w:rsid w:val="00342065"/>
    <w:rsid w:val="00342FFB"/>
    <w:rsid w:val="00350902"/>
    <w:rsid w:val="003610C6"/>
    <w:rsid w:val="003624B1"/>
    <w:rsid w:val="00367CDE"/>
    <w:rsid w:val="00370AC0"/>
    <w:rsid w:val="003954A6"/>
    <w:rsid w:val="00396B36"/>
    <w:rsid w:val="00397CF6"/>
    <w:rsid w:val="003A132B"/>
    <w:rsid w:val="003A1398"/>
    <w:rsid w:val="003A243F"/>
    <w:rsid w:val="003A2CAB"/>
    <w:rsid w:val="003B1A30"/>
    <w:rsid w:val="003B3482"/>
    <w:rsid w:val="003B4A88"/>
    <w:rsid w:val="003C18FC"/>
    <w:rsid w:val="003C538B"/>
    <w:rsid w:val="003C5825"/>
    <w:rsid w:val="003C6588"/>
    <w:rsid w:val="003D17A5"/>
    <w:rsid w:val="003D34EA"/>
    <w:rsid w:val="003D3680"/>
    <w:rsid w:val="003D4193"/>
    <w:rsid w:val="003E31DF"/>
    <w:rsid w:val="003E42B2"/>
    <w:rsid w:val="003E639C"/>
    <w:rsid w:val="003F4810"/>
    <w:rsid w:val="003F4C66"/>
    <w:rsid w:val="003F4DCD"/>
    <w:rsid w:val="003F74D2"/>
    <w:rsid w:val="003F7A82"/>
    <w:rsid w:val="00401AC1"/>
    <w:rsid w:val="004020A8"/>
    <w:rsid w:val="004047AD"/>
    <w:rsid w:val="00404E4B"/>
    <w:rsid w:val="00405B29"/>
    <w:rsid w:val="00406EB4"/>
    <w:rsid w:val="00416DD1"/>
    <w:rsid w:val="00417009"/>
    <w:rsid w:val="004172F5"/>
    <w:rsid w:val="00420F49"/>
    <w:rsid w:val="00436FEE"/>
    <w:rsid w:val="00441D15"/>
    <w:rsid w:val="00444929"/>
    <w:rsid w:val="00451943"/>
    <w:rsid w:val="004521C8"/>
    <w:rsid w:val="00452EB8"/>
    <w:rsid w:val="00455352"/>
    <w:rsid w:val="0045545E"/>
    <w:rsid w:val="00456FF3"/>
    <w:rsid w:val="00461080"/>
    <w:rsid w:val="004614F8"/>
    <w:rsid w:val="00467DD8"/>
    <w:rsid w:val="00470902"/>
    <w:rsid w:val="0047554C"/>
    <w:rsid w:val="00475B97"/>
    <w:rsid w:val="00475BAA"/>
    <w:rsid w:val="00476281"/>
    <w:rsid w:val="0048334A"/>
    <w:rsid w:val="00490FB8"/>
    <w:rsid w:val="00493CE4"/>
    <w:rsid w:val="004A2229"/>
    <w:rsid w:val="004A4249"/>
    <w:rsid w:val="004A6E57"/>
    <w:rsid w:val="004B0862"/>
    <w:rsid w:val="004B1AA9"/>
    <w:rsid w:val="004B204E"/>
    <w:rsid w:val="004B2274"/>
    <w:rsid w:val="004B2557"/>
    <w:rsid w:val="004B42A2"/>
    <w:rsid w:val="004B7C62"/>
    <w:rsid w:val="004D72E0"/>
    <w:rsid w:val="004E2ACC"/>
    <w:rsid w:val="004E4C62"/>
    <w:rsid w:val="004E5FA7"/>
    <w:rsid w:val="004F0CE6"/>
    <w:rsid w:val="004F2D94"/>
    <w:rsid w:val="004F5265"/>
    <w:rsid w:val="0050188E"/>
    <w:rsid w:val="00504094"/>
    <w:rsid w:val="00504379"/>
    <w:rsid w:val="00506497"/>
    <w:rsid w:val="00512372"/>
    <w:rsid w:val="00520C5B"/>
    <w:rsid w:val="0052246F"/>
    <w:rsid w:val="005248A8"/>
    <w:rsid w:val="00524F4F"/>
    <w:rsid w:val="005274CC"/>
    <w:rsid w:val="00527F72"/>
    <w:rsid w:val="005309EA"/>
    <w:rsid w:val="00530E38"/>
    <w:rsid w:val="00531DA9"/>
    <w:rsid w:val="005360A0"/>
    <w:rsid w:val="005373E1"/>
    <w:rsid w:val="00540CFB"/>
    <w:rsid w:val="005416AA"/>
    <w:rsid w:val="005454C6"/>
    <w:rsid w:val="005544B3"/>
    <w:rsid w:val="00556E7A"/>
    <w:rsid w:val="005616AF"/>
    <w:rsid w:val="005740D7"/>
    <w:rsid w:val="005741C4"/>
    <w:rsid w:val="00583EA8"/>
    <w:rsid w:val="00587BDB"/>
    <w:rsid w:val="00597FBF"/>
    <w:rsid w:val="005B591E"/>
    <w:rsid w:val="005B7830"/>
    <w:rsid w:val="005C5B38"/>
    <w:rsid w:val="005C7C41"/>
    <w:rsid w:val="005D079E"/>
    <w:rsid w:val="005D48DA"/>
    <w:rsid w:val="005D6827"/>
    <w:rsid w:val="005D6FFA"/>
    <w:rsid w:val="005E1135"/>
    <w:rsid w:val="005E6DEF"/>
    <w:rsid w:val="005F0A71"/>
    <w:rsid w:val="005F11B5"/>
    <w:rsid w:val="005F1A54"/>
    <w:rsid w:val="005F1FC9"/>
    <w:rsid w:val="005F2999"/>
    <w:rsid w:val="005F2DAC"/>
    <w:rsid w:val="005F5921"/>
    <w:rsid w:val="00601484"/>
    <w:rsid w:val="00602A6F"/>
    <w:rsid w:val="00611257"/>
    <w:rsid w:val="0061275D"/>
    <w:rsid w:val="0061560A"/>
    <w:rsid w:val="0061590F"/>
    <w:rsid w:val="00615A22"/>
    <w:rsid w:val="00617992"/>
    <w:rsid w:val="00621456"/>
    <w:rsid w:val="006215B2"/>
    <w:rsid w:val="00621FCD"/>
    <w:rsid w:val="00623A93"/>
    <w:rsid w:val="00627E8A"/>
    <w:rsid w:val="00631483"/>
    <w:rsid w:val="0063271C"/>
    <w:rsid w:val="006335BC"/>
    <w:rsid w:val="006343B1"/>
    <w:rsid w:val="00634587"/>
    <w:rsid w:val="00635A4A"/>
    <w:rsid w:val="00637805"/>
    <w:rsid w:val="0064179D"/>
    <w:rsid w:val="00641A34"/>
    <w:rsid w:val="006439DA"/>
    <w:rsid w:val="00645E0F"/>
    <w:rsid w:val="00645E65"/>
    <w:rsid w:val="00654010"/>
    <w:rsid w:val="006569BC"/>
    <w:rsid w:val="00660388"/>
    <w:rsid w:val="006628C6"/>
    <w:rsid w:val="006646D6"/>
    <w:rsid w:val="006647B2"/>
    <w:rsid w:val="00667C87"/>
    <w:rsid w:val="00667FC3"/>
    <w:rsid w:val="00670838"/>
    <w:rsid w:val="00672A03"/>
    <w:rsid w:val="00676BED"/>
    <w:rsid w:val="0067786A"/>
    <w:rsid w:val="00680074"/>
    <w:rsid w:val="0068616F"/>
    <w:rsid w:val="00697583"/>
    <w:rsid w:val="006A58A7"/>
    <w:rsid w:val="006A794D"/>
    <w:rsid w:val="006B002F"/>
    <w:rsid w:val="006B55A5"/>
    <w:rsid w:val="006B6D8F"/>
    <w:rsid w:val="006B7BBF"/>
    <w:rsid w:val="006B7C8A"/>
    <w:rsid w:val="006C0058"/>
    <w:rsid w:val="006C1C9C"/>
    <w:rsid w:val="006C5440"/>
    <w:rsid w:val="006C6FCD"/>
    <w:rsid w:val="006D0337"/>
    <w:rsid w:val="006D5B5A"/>
    <w:rsid w:val="006D7CA2"/>
    <w:rsid w:val="006E46EC"/>
    <w:rsid w:val="006E49E7"/>
    <w:rsid w:val="006F3AC7"/>
    <w:rsid w:val="006F51E9"/>
    <w:rsid w:val="00701C5E"/>
    <w:rsid w:val="00702C0E"/>
    <w:rsid w:val="007119B0"/>
    <w:rsid w:val="007147B5"/>
    <w:rsid w:val="00717A98"/>
    <w:rsid w:val="00717F65"/>
    <w:rsid w:val="00722D11"/>
    <w:rsid w:val="00723520"/>
    <w:rsid w:val="00723AE4"/>
    <w:rsid w:val="00733016"/>
    <w:rsid w:val="00736582"/>
    <w:rsid w:val="00742C29"/>
    <w:rsid w:val="00743303"/>
    <w:rsid w:val="007446CB"/>
    <w:rsid w:val="00750AD7"/>
    <w:rsid w:val="00750D25"/>
    <w:rsid w:val="00756DB1"/>
    <w:rsid w:val="00760A0A"/>
    <w:rsid w:val="00761038"/>
    <w:rsid w:val="00761DA1"/>
    <w:rsid w:val="00765888"/>
    <w:rsid w:val="00766D8B"/>
    <w:rsid w:val="007720E0"/>
    <w:rsid w:val="007729E9"/>
    <w:rsid w:val="007747F3"/>
    <w:rsid w:val="00776048"/>
    <w:rsid w:val="00782240"/>
    <w:rsid w:val="00782AB3"/>
    <w:rsid w:val="0078510A"/>
    <w:rsid w:val="00785319"/>
    <w:rsid w:val="007854B0"/>
    <w:rsid w:val="00790145"/>
    <w:rsid w:val="00790BCC"/>
    <w:rsid w:val="007940A7"/>
    <w:rsid w:val="00797986"/>
    <w:rsid w:val="007A0171"/>
    <w:rsid w:val="007A2330"/>
    <w:rsid w:val="007A6BA2"/>
    <w:rsid w:val="007A71EF"/>
    <w:rsid w:val="007B21E7"/>
    <w:rsid w:val="007B33A9"/>
    <w:rsid w:val="007B54A4"/>
    <w:rsid w:val="007B5608"/>
    <w:rsid w:val="007B7D8A"/>
    <w:rsid w:val="007C16A1"/>
    <w:rsid w:val="007C1972"/>
    <w:rsid w:val="007C19BF"/>
    <w:rsid w:val="007C2010"/>
    <w:rsid w:val="007C33F6"/>
    <w:rsid w:val="007C4D50"/>
    <w:rsid w:val="007C67D4"/>
    <w:rsid w:val="007D0404"/>
    <w:rsid w:val="007D0E1F"/>
    <w:rsid w:val="007D722A"/>
    <w:rsid w:val="007E06E4"/>
    <w:rsid w:val="007E229E"/>
    <w:rsid w:val="007F314E"/>
    <w:rsid w:val="00802A97"/>
    <w:rsid w:val="00803CE1"/>
    <w:rsid w:val="0080468B"/>
    <w:rsid w:val="00807B8A"/>
    <w:rsid w:val="00810A6D"/>
    <w:rsid w:val="00811E61"/>
    <w:rsid w:val="008138FA"/>
    <w:rsid w:val="008142ED"/>
    <w:rsid w:val="00817699"/>
    <w:rsid w:val="00817ABB"/>
    <w:rsid w:val="00820B25"/>
    <w:rsid w:val="00824676"/>
    <w:rsid w:val="00826173"/>
    <w:rsid w:val="008313E3"/>
    <w:rsid w:val="00833479"/>
    <w:rsid w:val="00833B88"/>
    <w:rsid w:val="0084160C"/>
    <w:rsid w:val="00853876"/>
    <w:rsid w:val="0085479B"/>
    <w:rsid w:val="00854BD3"/>
    <w:rsid w:val="008567B9"/>
    <w:rsid w:val="00856D79"/>
    <w:rsid w:val="0087006D"/>
    <w:rsid w:val="0087476F"/>
    <w:rsid w:val="0087506D"/>
    <w:rsid w:val="008803C7"/>
    <w:rsid w:val="00886949"/>
    <w:rsid w:val="00895102"/>
    <w:rsid w:val="008964A0"/>
    <w:rsid w:val="008A41CF"/>
    <w:rsid w:val="008A51BA"/>
    <w:rsid w:val="008B13FE"/>
    <w:rsid w:val="008B528C"/>
    <w:rsid w:val="008C5869"/>
    <w:rsid w:val="008D2BD0"/>
    <w:rsid w:val="008D3E10"/>
    <w:rsid w:val="008D5E09"/>
    <w:rsid w:val="008E03B1"/>
    <w:rsid w:val="008E0A20"/>
    <w:rsid w:val="008E1A42"/>
    <w:rsid w:val="008E244C"/>
    <w:rsid w:val="008E6EDE"/>
    <w:rsid w:val="008F2421"/>
    <w:rsid w:val="008F2722"/>
    <w:rsid w:val="008F2933"/>
    <w:rsid w:val="008F500A"/>
    <w:rsid w:val="00901507"/>
    <w:rsid w:val="00904FE8"/>
    <w:rsid w:val="00921DC6"/>
    <w:rsid w:val="009226A1"/>
    <w:rsid w:val="0092386C"/>
    <w:rsid w:val="009239A8"/>
    <w:rsid w:val="00925908"/>
    <w:rsid w:val="0092709F"/>
    <w:rsid w:val="00927775"/>
    <w:rsid w:val="00927A09"/>
    <w:rsid w:val="00932F2C"/>
    <w:rsid w:val="00940749"/>
    <w:rsid w:val="00940B55"/>
    <w:rsid w:val="00943996"/>
    <w:rsid w:val="00943D5B"/>
    <w:rsid w:val="00944848"/>
    <w:rsid w:val="00953219"/>
    <w:rsid w:val="00954A43"/>
    <w:rsid w:val="00956BB3"/>
    <w:rsid w:val="009669C5"/>
    <w:rsid w:val="00967306"/>
    <w:rsid w:val="00967FBF"/>
    <w:rsid w:val="00970319"/>
    <w:rsid w:val="00972093"/>
    <w:rsid w:val="00972D33"/>
    <w:rsid w:val="009740A3"/>
    <w:rsid w:val="0097481A"/>
    <w:rsid w:val="00983C06"/>
    <w:rsid w:val="00983D9C"/>
    <w:rsid w:val="0098562E"/>
    <w:rsid w:val="00986C38"/>
    <w:rsid w:val="00990364"/>
    <w:rsid w:val="009A249B"/>
    <w:rsid w:val="009A7734"/>
    <w:rsid w:val="009B09E1"/>
    <w:rsid w:val="009B1183"/>
    <w:rsid w:val="009B5E37"/>
    <w:rsid w:val="009B6DCE"/>
    <w:rsid w:val="009C4024"/>
    <w:rsid w:val="009C4A20"/>
    <w:rsid w:val="009C592F"/>
    <w:rsid w:val="009D0662"/>
    <w:rsid w:val="009D0B7D"/>
    <w:rsid w:val="009D0CDE"/>
    <w:rsid w:val="009D1ACC"/>
    <w:rsid w:val="009D3035"/>
    <w:rsid w:val="009D641D"/>
    <w:rsid w:val="009E5663"/>
    <w:rsid w:val="009F1F5A"/>
    <w:rsid w:val="009F435F"/>
    <w:rsid w:val="009F6168"/>
    <w:rsid w:val="00A0182E"/>
    <w:rsid w:val="00A01A37"/>
    <w:rsid w:val="00A065B6"/>
    <w:rsid w:val="00A11D01"/>
    <w:rsid w:val="00A13302"/>
    <w:rsid w:val="00A13688"/>
    <w:rsid w:val="00A13954"/>
    <w:rsid w:val="00A15794"/>
    <w:rsid w:val="00A15A05"/>
    <w:rsid w:val="00A17F6E"/>
    <w:rsid w:val="00A23394"/>
    <w:rsid w:val="00A3263C"/>
    <w:rsid w:val="00A4033D"/>
    <w:rsid w:val="00A4060B"/>
    <w:rsid w:val="00A40CCF"/>
    <w:rsid w:val="00A41BAF"/>
    <w:rsid w:val="00A5170C"/>
    <w:rsid w:val="00A557FE"/>
    <w:rsid w:val="00A55D62"/>
    <w:rsid w:val="00A56E2F"/>
    <w:rsid w:val="00A62722"/>
    <w:rsid w:val="00A7294D"/>
    <w:rsid w:val="00A731D0"/>
    <w:rsid w:val="00A805B0"/>
    <w:rsid w:val="00A81008"/>
    <w:rsid w:val="00A81A19"/>
    <w:rsid w:val="00A83377"/>
    <w:rsid w:val="00A84179"/>
    <w:rsid w:val="00A85CAE"/>
    <w:rsid w:val="00A9043D"/>
    <w:rsid w:val="00A91B45"/>
    <w:rsid w:val="00A92E58"/>
    <w:rsid w:val="00A94E4C"/>
    <w:rsid w:val="00A96C9E"/>
    <w:rsid w:val="00AA21E1"/>
    <w:rsid w:val="00AA23B5"/>
    <w:rsid w:val="00AA28BE"/>
    <w:rsid w:val="00AA36B1"/>
    <w:rsid w:val="00AB04A3"/>
    <w:rsid w:val="00AB31C8"/>
    <w:rsid w:val="00AC0D4E"/>
    <w:rsid w:val="00AC702E"/>
    <w:rsid w:val="00AD2E0F"/>
    <w:rsid w:val="00AD39BA"/>
    <w:rsid w:val="00AD666B"/>
    <w:rsid w:val="00AD6ACC"/>
    <w:rsid w:val="00AE6C6F"/>
    <w:rsid w:val="00AF051C"/>
    <w:rsid w:val="00AF459F"/>
    <w:rsid w:val="00AF4DB3"/>
    <w:rsid w:val="00AF53E5"/>
    <w:rsid w:val="00AF6B31"/>
    <w:rsid w:val="00B023F5"/>
    <w:rsid w:val="00B07908"/>
    <w:rsid w:val="00B1133C"/>
    <w:rsid w:val="00B1283E"/>
    <w:rsid w:val="00B13C53"/>
    <w:rsid w:val="00B14E1D"/>
    <w:rsid w:val="00B25164"/>
    <w:rsid w:val="00B317E0"/>
    <w:rsid w:val="00B41D77"/>
    <w:rsid w:val="00B45E34"/>
    <w:rsid w:val="00B466E2"/>
    <w:rsid w:val="00B51109"/>
    <w:rsid w:val="00B512ED"/>
    <w:rsid w:val="00B52872"/>
    <w:rsid w:val="00B543B2"/>
    <w:rsid w:val="00B5518B"/>
    <w:rsid w:val="00B55432"/>
    <w:rsid w:val="00B6152A"/>
    <w:rsid w:val="00B63726"/>
    <w:rsid w:val="00B711B4"/>
    <w:rsid w:val="00B85586"/>
    <w:rsid w:val="00B85950"/>
    <w:rsid w:val="00B92D18"/>
    <w:rsid w:val="00BA5929"/>
    <w:rsid w:val="00BA72B3"/>
    <w:rsid w:val="00BB0139"/>
    <w:rsid w:val="00BB085B"/>
    <w:rsid w:val="00BB6E46"/>
    <w:rsid w:val="00BC05AA"/>
    <w:rsid w:val="00BC7983"/>
    <w:rsid w:val="00BD2E1E"/>
    <w:rsid w:val="00BE0EE6"/>
    <w:rsid w:val="00BE4879"/>
    <w:rsid w:val="00BE72A4"/>
    <w:rsid w:val="00BE7AB3"/>
    <w:rsid w:val="00BF23B6"/>
    <w:rsid w:val="00BF4F96"/>
    <w:rsid w:val="00C00520"/>
    <w:rsid w:val="00C04AA4"/>
    <w:rsid w:val="00C0601F"/>
    <w:rsid w:val="00C066DC"/>
    <w:rsid w:val="00C07FD8"/>
    <w:rsid w:val="00C1048B"/>
    <w:rsid w:val="00C25536"/>
    <w:rsid w:val="00C30FD2"/>
    <w:rsid w:val="00C31402"/>
    <w:rsid w:val="00C36CF6"/>
    <w:rsid w:val="00C37691"/>
    <w:rsid w:val="00C43B33"/>
    <w:rsid w:val="00C46E6C"/>
    <w:rsid w:val="00C46EE0"/>
    <w:rsid w:val="00C57B5D"/>
    <w:rsid w:val="00C619C7"/>
    <w:rsid w:val="00C77692"/>
    <w:rsid w:val="00C83F1B"/>
    <w:rsid w:val="00C84583"/>
    <w:rsid w:val="00C85A89"/>
    <w:rsid w:val="00C93970"/>
    <w:rsid w:val="00C94D47"/>
    <w:rsid w:val="00CA4B60"/>
    <w:rsid w:val="00CB1BCD"/>
    <w:rsid w:val="00CB3749"/>
    <w:rsid w:val="00CB3C43"/>
    <w:rsid w:val="00CB3F1B"/>
    <w:rsid w:val="00CC412B"/>
    <w:rsid w:val="00CC688F"/>
    <w:rsid w:val="00CD221D"/>
    <w:rsid w:val="00CD367F"/>
    <w:rsid w:val="00CD6047"/>
    <w:rsid w:val="00CD7083"/>
    <w:rsid w:val="00CE6BB2"/>
    <w:rsid w:val="00CF5648"/>
    <w:rsid w:val="00D01267"/>
    <w:rsid w:val="00D012CF"/>
    <w:rsid w:val="00D01A88"/>
    <w:rsid w:val="00D02627"/>
    <w:rsid w:val="00D02D4D"/>
    <w:rsid w:val="00D131F2"/>
    <w:rsid w:val="00D175E0"/>
    <w:rsid w:val="00D2014B"/>
    <w:rsid w:val="00D20359"/>
    <w:rsid w:val="00D215DE"/>
    <w:rsid w:val="00D2684D"/>
    <w:rsid w:val="00D3016A"/>
    <w:rsid w:val="00D315D4"/>
    <w:rsid w:val="00D317D3"/>
    <w:rsid w:val="00D318FB"/>
    <w:rsid w:val="00D32873"/>
    <w:rsid w:val="00D407D7"/>
    <w:rsid w:val="00D40FD2"/>
    <w:rsid w:val="00D44177"/>
    <w:rsid w:val="00D452B8"/>
    <w:rsid w:val="00D4557C"/>
    <w:rsid w:val="00D472ED"/>
    <w:rsid w:val="00D50577"/>
    <w:rsid w:val="00D50EDD"/>
    <w:rsid w:val="00D5670F"/>
    <w:rsid w:val="00D65794"/>
    <w:rsid w:val="00D74B64"/>
    <w:rsid w:val="00D7567F"/>
    <w:rsid w:val="00D80283"/>
    <w:rsid w:val="00D80969"/>
    <w:rsid w:val="00D80D7D"/>
    <w:rsid w:val="00D82C89"/>
    <w:rsid w:val="00D84189"/>
    <w:rsid w:val="00D85569"/>
    <w:rsid w:val="00D95140"/>
    <w:rsid w:val="00D96B29"/>
    <w:rsid w:val="00DA0A20"/>
    <w:rsid w:val="00DA715D"/>
    <w:rsid w:val="00DB5A8D"/>
    <w:rsid w:val="00DB717B"/>
    <w:rsid w:val="00DC06F9"/>
    <w:rsid w:val="00DC22D3"/>
    <w:rsid w:val="00DC3B20"/>
    <w:rsid w:val="00DC551C"/>
    <w:rsid w:val="00DC7BEA"/>
    <w:rsid w:val="00DD0B16"/>
    <w:rsid w:val="00DD1BB0"/>
    <w:rsid w:val="00DD1FE1"/>
    <w:rsid w:val="00DD28C2"/>
    <w:rsid w:val="00DD3585"/>
    <w:rsid w:val="00DD3A00"/>
    <w:rsid w:val="00DD4FBA"/>
    <w:rsid w:val="00DD7CCA"/>
    <w:rsid w:val="00DE38CD"/>
    <w:rsid w:val="00DF1794"/>
    <w:rsid w:val="00E0777F"/>
    <w:rsid w:val="00E07A76"/>
    <w:rsid w:val="00E179E0"/>
    <w:rsid w:val="00E216FC"/>
    <w:rsid w:val="00E2318E"/>
    <w:rsid w:val="00E234E4"/>
    <w:rsid w:val="00E25B2E"/>
    <w:rsid w:val="00E27B4D"/>
    <w:rsid w:val="00E30821"/>
    <w:rsid w:val="00E32C5B"/>
    <w:rsid w:val="00E34B75"/>
    <w:rsid w:val="00E35356"/>
    <w:rsid w:val="00E400FD"/>
    <w:rsid w:val="00E40D3F"/>
    <w:rsid w:val="00E41342"/>
    <w:rsid w:val="00E47A3F"/>
    <w:rsid w:val="00E518AE"/>
    <w:rsid w:val="00E552F6"/>
    <w:rsid w:val="00E57250"/>
    <w:rsid w:val="00E61DAE"/>
    <w:rsid w:val="00E6413B"/>
    <w:rsid w:val="00E64B91"/>
    <w:rsid w:val="00E70E38"/>
    <w:rsid w:val="00E7137B"/>
    <w:rsid w:val="00E71D7D"/>
    <w:rsid w:val="00E72663"/>
    <w:rsid w:val="00E73124"/>
    <w:rsid w:val="00E73F56"/>
    <w:rsid w:val="00E75EC4"/>
    <w:rsid w:val="00E85CF2"/>
    <w:rsid w:val="00E8705F"/>
    <w:rsid w:val="00E90509"/>
    <w:rsid w:val="00E91646"/>
    <w:rsid w:val="00EB0C77"/>
    <w:rsid w:val="00EB182E"/>
    <w:rsid w:val="00EB1ED4"/>
    <w:rsid w:val="00EB2E1E"/>
    <w:rsid w:val="00EC064E"/>
    <w:rsid w:val="00EC3D45"/>
    <w:rsid w:val="00ED13E6"/>
    <w:rsid w:val="00ED344D"/>
    <w:rsid w:val="00ED3829"/>
    <w:rsid w:val="00ED3B72"/>
    <w:rsid w:val="00EE13C2"/>
    <w:rsid w:val="00EF3DAE"/>
    <w:rsid w:val="00EF4844"/>
    <w:rsid w:val="00F01326"/>
    <w:rsid w:val="00F027C4"/>
    <w:rsid w:val="00F044DE"/>
    <w:rsid w:val="00F050B4"/>
    <w:rsid w:val="00F12087"/>
    <w:rsid w:val="00F267BC"/>
    <w:rsid w:val="00F30551"/>
    <w:rsid w:val="00F37EAD"/>
    <w:rsid w:val="00F42449"/>
    <w:rsid w:val="00F4526F"/>
    <w:rsid w:val="00F47E16"/>
    <w:rsid w:val="00F52F5E"/>
    <w:rsid w:val="00F53B0C"/>
    <w:rsid w:val="00F61136"/>
    <w:rsid w:val="00F62CA9"/>
    <w:rsid w:val="00F63F8A"/>
    <w:rsid w:val="00F65F38"/>
    <w:rsid w:val="00F66663"/>
    <w:rsid w:val="00F71A52"/>
    <w:rsid w:val="00F71D1C"/>
    <w:rsid w:val="00F73A72"/>
    <w:rsid w:val="00F7527D"/>
    <w:rsid w:val="00F75748"/>
    <w:rsid w:val="00F7687E"/>
    <w:rsid w:val="00F76C34"/>
    <w:rsid w:val="00F85860"/>
    <w:rsid w:val="00F86CDF"/>
    <w:rsid w:val="00F94A2A"/>
    <w:rsid w:val="00FA00BF"/>
    <w:rsid w:val="00FA4DF6"/>
    <w:rsid w:val="00FA6AB8"/>
    <w:rsid w:val="00FB023C"/>
    <w:rsid w:val="00FB0777"/>
    <w:rsid w:val="00FB2DFD"/>
    <w:rsid w:val="00FB7826"/>
    <w:rsid w:val="00FC5BC2"/>
    <w:rsid w:val="00FC5D0C"/>
    <w:rsid w:val="00FD3EA1"/>
    <w:rsid w:val="00FD4507"/>
    <w:rsid w:val="00FD59A5"/>
    <w:rsid w:val="00FD66C4"/>
    <w:rsid w:val="00FE4D91"/>
    <w:rsid w:val="00FE5D2E"/>
    <w:rsid w:val="00FE6157"/>
    <w:rsid w:val="00FF49B6"/>
    <w:rsid w:val="00FF4D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2A12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Cs w:val="22"/>
        <w:lang w:val="en-US" w:eastAsia="en-US" w:bidi="ar-SA"/>
      </w:rPr>
    </w:rPrDefault>
    <w:pPrDefault>
      <w:pPr>
        <w:pBdr>
          <w:top w:val="none" w:sz="4" w:space="0" w:color="000000"/>
          <w:left w:val="none" w:sz="4" w:space="0" w:color="000000"/>
          <w:bottom w:val="none" w:sz="4" w:space="0" w:color="000000"/>
          <w:right w:val="none" w:sz="4" w:space="0" w:color="000000"/>
          <w:between w:val="none" w:sz="4" w:space="0" w:color="000000"/>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rPr>
      <w:rFonts w:ascii="Calibri" w:hAnsi="Calibri" w:cs="Calibri"/>
      <w:color w:val="000000"/>
      <w:sz w:val="24"/>
      <w:szCs w:val="24"/>
    </w:rPr>
  </w:style>
  <w:style w:type="paragraph" w:styleId="Heading1">
    <w:name w:val="heading 1"/>
    <w:basedOn w:val="Normal"/>
    <w:next w:val="Normal"/>
    <w:link w:val="Heading1Char"/>
    <w:qFormat/>
    <w:pPr>
      <w:keepNext/>
      <w:spacing w:before="240" w:after="60"/>
      <w:outlineLvl w:val="0"/>
    </w:pPr>
    <w:rPr>
      <w:rFonts w:cs="Times New Roman"/>
      <w:b/>
      <w:bCs/>
      <w:sz w:val="28"/>
      <w:szCs w:val="32"/>
    </w:rPr>
  </w:style>
  <w:style w:type="paragraph" w:styleId="Heading2">
    <w:name w:val="heading 2"/>
    <w:basedOn w:val="Normal"/>
    <w:next w:val="Normal"/>
    <w:link w:val="Heading2Char"/>
    <w:qFormat/>
    <w:pPr>
      <w:keepNext/>
      <w:outlineLvl w:val="1"/>
    </w:pPr>
    <w:rPr>
      <w:rFonts w:cs="Times New Roman"/>
      <w:b/>
      <w:bCs/>
      <w:iCs/>
      <w:szCs w:val="28"/>
    </w:rPr>
  </w:style>
  <w:style w:type="paragraph" w:styleId="Heading3">
    <w:name w:val="heading 3"/>
    <w:basedOn w:val="Normal"/>
    <w:next w:val="Normal"/>
    <w:link w:val="Heading3Char"/>
    <w:uiPriority w:val="9"/>
    <w:unhideWhenUsed/>
    <w:qFormat/>
    <w:pPr>
      <w:keepNext/>
      <w:keepLines/>
      <w:spacing w:before="200"/>
      <w:outlineLvl w:val="2"/>
    </w:pPr>
    <w:rPr>
      <w:rFonts w:ascii="Cambria" w:eastAsia="Cambria" w:hAnsi="Cambria" w:cs="Cambria"/>
      <w:b/>
      <w:bCs/>
      <w:color w:val="4F81BD" w:themeColor="accent1"/>
    </w:rPr>
  </w:style>
  <w:style w:type="paragraph" w:styleId="Heading4">
    <w:name w:val="heading 4"/>
    <w:basedOn w:val="Normal"/>
    <w:next w:val="Normal"/>
    <w:link w:val="Heading4Char"/>
    <w:uiPriority w:val="9"/>
    <w:unhideWhenUsed/>
    <w:qFormat/>
    <w:pPr>
      <w:keepNext/>
      <w:keepLines/>
      <w:spacing w:before="320" w:after="200"/>
      <w:outlineLvl w:val="3"/>
    </w:pPr>
    <w:rPr>
      <w:rFonts w:ascii="Arial" w:eastAsia="Arial" w:hAnsi="Arial" w:cs="Arial"/>
      <w:b/>
      <w:bCs/>
      <w:sz w:val="26"/>
      <w:szCs w:val="26"/>
    </w:rPr>
  </w:style>
  <w:style w:type="paragraph" w:styleId="Heading5">
    <w:name w:val="heading 5"/>
    <w:basedOn w:val="Normal"/>
    <w:next w:val="Normal"/>
    <w:link w:val="Heading5Char"/>
    <w:uiPriority w:val="9"/>
    <w:unhideWhenUsed/>
    <w:qFormat/>
    <w:pPr>
      <w:keepNext/>
      <w:keepLines/>
      <w:spacing w:before="320" w:after="200"/>
      <w:outlineLvl w:val="4"/>
    </w:pPr>
    <w:rPr>
      <w:rFonts w:ascii="Arial" w:eastAsia="Arial" w:hAnsi="Arial" w:cs="Arial"/>
      <w:b/>
      <w:bCs/>
    </w:rPr>
  </w:style>
  <w:style w:type="paragraph" w:styleId="Heading6">
    <w:name w:val="heading 6"/>
    <w:basedOn w:val="Normal"/>
    <w:next w:val="Normal"/>
    <w:link w:val="Heading6Char"/>
    <w:uiPriority w:val="9"/>
    <w:unhideWhenUsed/>
    <w:qFormat/>
    <w:pPr>
      <w:keepNext/>
      <w:keepLines/>
      <w:spacing w:before="320" w:after="200"/>
      <w:outlineLvl w:val="5"/>
    </w:pPr>
    <w:rPr>
      <w:rFonts w:ascii="Arial" w:eastAsia="Arial" w:hAnsi="Arial" w:cs="Arial"/>
      <w:b/>
      <w:bCs/>
      <w:sz w:val="22"/>
      <w:szCs w:val="22"/>
    </w:rPr>
  </w:style>
  <w:style w:type="paragraph" w:styleId="Heading7">
    <w:name w:val="heading 7"/>
    <w:basedOn w:val="Normal"/>
    <w:next w:val="Normal"/>
    <w:link w:val="Heading7Char"/>
    <w:uiPriority w:val="9"/>
    <w:unhideWhenUsed/>
    <w:qFormat/>
    <w:pPr>
      <w:keepNext/>
      <w:keepLines/>
      <w:spacing w:before="320" w:after="200"/>
      <w:outlineLvl w:val="6"/>
    </w:pPr>
    <w:rPr>
      <w:rFonts w:ascii="Arial" w:eastAsia="Arial" w:hAnsi="Arial" w:cs="Arial"/>
      <w:b/>
      <w:bCs/>
      <w:i/>
      <w:iCs/>
      <w:sz w:val="22"/>
      <w:szCs w:val="22"/>
    </w:rPr>
  </w:style>
  <w:style w:type="paragraph" w:styleId="Heading8">
    <w:name w:val="heading 8"/>
    <w:basedOn w:val="Normal"/>
    <w:next w:val="Normal"/>
    <w:link w:val="Heading8Char"/>
    <w:uiPriority w:val="9"/>
    <w:unhideWhenUsed/>
    <w:qFormat/>
    <w:pPr>
      <w:keepNext/>
      <w:keepLines/>
      <w:spacing w:before="320" w:after="200"/>
      <w:outlineLvl w:val="7"/>
    </w:pPr>
    <w:rPr>
      <w:rFonts w:ascii="Arial" w:eastAsia="Arial" w:hAnsi="Arial" w:cs="Arial"/>
      <w:i/>
      <w:iCs/>
      <w:sz w:val="22"/>
      <w:szCs w:val="22"/>
    </w:rPr>
  </w:style>
  <w:style w:type="paragraph" w:styleId="Heading9">
    <w:name w:val="heading 9"/>
    <w:basedOn w:val="Normal"/>
    <w:next w:val="Normal"/>
    <w:link w:val="Heading9Char"/>
    <w:uiPriority w:val="9"/>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Pr>
      <w:rFonts w:ascii="Arial" w:eastAsia="Arial" w:hAnsi="Arial" w:cs="Arial"/>
      <w:b/>
      <w:bCs/>
      <w:sz w:val="26"/>
      <w:szCs w:val="26"/>
    </w:rPr>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szCs w:val="22"/>
    </w:rPr>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spacing w:before="200" w:after="200"/>
    </w:p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ned">
    <w:name w:val="Lined"/>
    <w:basedOn w:val="TableNormal"/>
    <w:uiPriority w:val="99"/>
    <w:rPr>
      <w:color w:val="404040"/>
      <w:szCs w:val="20"/>
      <w:lang w:val="it-IT" w:eastAsia="it-IT"/>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Lined-Accent1">
    <w:name w:val="Lined - Accent 1"/>
    <w:basedOn w:val="TableNormal"/>
    <w:uiPriority w:val="99"/>
    <w:rPr>
      <w:color w:val="404040"/>
      <w:szCs w:val="20"/>
      <w:lang w:val="it-IT" w:eastAsia="it-IT"/>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Lined-Accent2">
    <w:name w:val="Lined - Accent 2"/>
    <w:basedOn w:val="TableNormal"/>
    <w:uiPriority w:val="99"/>
    <w:rPr>
      <w:color w:val="404040"/>
      <w:szCs w:val="20"/>
      <w:lang w:val="it-IT" w:eastAsia="it-IT"/>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Lined-Accent3">
    <w:name w:val="Lined - Accent 3"/>
    <w:basedOn w:val="TableNormal"/>
    <w:uiPriority w:val="99"/>
    <w:rPr>
      <w:color w:val="404040"/>
      <w:szCs w:val="20"/>
      <w:lang w:val="it-IT" w:eastAsia="it-IT"/>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9BB559"/>
      </w:tcPr>
    </w:tblStylePr>
    <w:tblStylePr w:type="lastRow">
      <w:rPr>
        <w:rFonts w:ascii="Arial" w:hAnsi="Arial"/>
        <w:color w:val="F2F2F2"/>
        <w:sz w:val="22"/>
      </w:rPr>
      <w:tblPr/>
      <w:tcPr>
        <w:shd w:val="clear" w:color="auto" w:fill="9BB559"/>
      </w:tcPr>
    </w:tblStylePr>
    <w:tblStylePr w:type="firstCol">
      <w:rPr>
        <w:rFonts w:ascii="Arial" w:hAnsi="Arial"/>
        <w:color w:val="F2F2F2"/>
        <w:sz w:val="22"/>
      </w:rPr>
      <w:tblPr/>
      <w:tcPr>
        <w:shd w:val="clear" w:color="auto" w:fill="9BB559"/>
      </w:tcPr>
    </w:tblStylePr>
    <w:tblStylePr w:type="lastCol">
      <w:rPr>
        <w:rFonts w:ascii="Arial" w:hAnsi="Arial"/>
        <w:color w:val="F2F2F2"/>
        <w:sz w:val="22"/>
      </w:rPr>
      <w:tblPr/>
      <w:tcPr>
        <w:shd w:val="clear" w:color="auto" w:fill="9BB5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Lined-Accent4">
    <w:name w:val="Lined - Accent 4"/>
    <w:basedOn w:val="TableNormal"/>
    <w:uiPriority w:val="99"/>
    <w:rPr>
      <w:color w:val="404040"/>
      <w:szCs w:val="20"/>
      <w:lang w:val="it-IT" w:eastAsia="it-IT"/>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Lined-Accent5">
    <w:name w:val="Lined - Accent 5"/>
    <w:basedOn w:val="TableNormal"/>
    <w:uiPriority w:val="99"/>
    <w:rPr>
      <w:color w:val="404040"/>
      <w:szCs w:val="20"/>
      <w:lang w:val="it-IT" w:eastAsia="it-IT"/>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Lined-Accent6">
    <w:name w:val="Lined - Accent 6"/>
    <w:basedOn w:val="TableNormal"/>
    <w:uiPriority w:val="99"/>
    <w:rPr>
      <w:color w:val="404040"/>
      <w:szCs w:val="20"/>
      <w:lang w:val="it-IT" w:eastAsia="it-IT"/>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table" w:customStyle="1" w:styleId="Bordered">
    <w:name w:val="Bordered"/>
    <w:basedOn w:val="TableNormal"/>
    <w:uiPriority w:val="99"/>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Pr/>
      <w:tcPr>
        <w:tcBorders>
          <w:right w:val="single" w:sz="12" w:space="0" w:color="7F7F7F"/>
        </w:tcBorders>
      </w:tc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
    <w:name w:val="Bordered - Accent 1"/>
    <w:basedOn w:val="TableNormal"/>
    <w:uiPriority w:val="99"/>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4F81BD"/>
        </w:tcBorders>
      </w:tcPr>
    </w:tblStylePr>
    <w:tblStylePr w:type="lastRow">
      <w:rPr>
        <w:rFonts w:ascii="Arial" w:hAnsi="Arial"/>
        <w:color w:val="404040"/>
        <w:sz w:val="22"/>
      </w:rPr>
      <w:tblPr/>
      <w:tcPr>
        <w:tcBorders>
          <w:top w:val="single" w:sz="12" w:space="0" w:color="4F81BD"/>
        </w:tcBorders>
      </w:tcPr>
    </w:tblStylePr>
    <w:tblStylePr w:type="firstCol">
      <w:rPr>
        <w:rFonts w:ascii="Arial" w:hAnsi="Arial"/>
        <w:color w:val="404040"/>
        <w:sz w:val="22"/>
      </w:rPr>
      <w:tblPr/>
      <w:tcPr>
        <w:tcBorders>
          <w:right w:val="single" w:sz="12" w:space="0" w:color="4F81BD"/>
        </w:tcBorders>
      </w:tcPr>
    </w:tblStylePr>
    <w:tblStylePr w:type="lastCol">
      <w:rPr>
        <w:rFonts w:ascii="Arial" w:hAnsi="Arial"/>
        <w:color w:val="404040"/>
        <w:sz w:val="22"/>
      </w:rPr>
      <w:tblPr/>
      <w:tcPr>
        <w:tcBorders>
          <w:left w:val="single" w:sz="12" w:space="0" w:color="4F81BD"/>
        </w:tcBorders>
      </w:tcPr>
    </w:tblStylePr>
    <w:tblStylePr w:type="band1Horz">
      <w:rPr>
        <w:rFonts w:ascii="Arial" w:hAnsi="Arial"/>
        <w:color w:val="404040"/>
        <w:sz w:val="22"/>
      </w:rPr>
      <w:tblPr/>
      <w:tcPr>
        <w:tcBorders>
          <w:top w:val="single" w:sz="4" w:space="0" w:color="B8CCE4"/>
          <w:left w:val="single" w:sz="4" w:space="0" w:color="B8CCE4"/>
          <w:bottom w:val="single" w:sz="4" w:space="0" w:color="B8CCE4"/>
          <w:right w:val="single" w:sz="4" w:space="0" w:color="B8CCE4"/>
        </w:tcBorders>
      </w:tcPr>
    </w:tblStylePr>
  </w:style>
  <w:style w:type="table" w:customStyle="1" w:styleId="Bordered-Accent2">
    <w:name w:val="Bordered - Accent 2"/>
    <w:basedOn w:val="TableNormal"/>
    <w:uiPriority w:val="99"/>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D99594"/>
        </w:tcBorders>
      </w:tcPr>
    </w:tblStylePr>
    <w:tblStylePr w:type="lastRow">
      <w:rPr>
        <w:rFonts w:ascii="Arial" w:hAnsi="Arial"/>
        <w:color w:val="404040"/>
        <w:sz w:val="22"/>
      </w:rPr>
      <w:tblPr/>
      <w:tcPr>
        <w:tcBorders>
          <w:top w:val="single" w:sz="12" w:space="0" w:color="D99594"/>
        </w:tcBorders>
      </w:tcPr>
    </w:tblStylePr>
    <w:tblStylePr w:type="firstCol">
      <w:rPr>
        <w:rFonts w:ascii="Arial" w:hAnsi="Arial"/>
        <w:color w:val="404040"/>
        <w:sz w:val="22"/>
      </w:rPr>
      <w:tblPr/>
      <w:tcPr>
        <w:tcBorders>
          <w:right w:val="single" w:sz="12" w:space="0" w:color="D99594"/>
        </w:tcBorders>
      </w:tcPr>
    </w:tblStylePr>
    <w:tblStylePr w:type="lastCol">
      <w:rPr>
        <w:rFonts w:ascii="Arial" w:hAnsi="Arial"/>
        <w:color w:val="404040"/>
        <w:sz w:val="22"/>
      </w:rPr>
      <w:tblPr/>
      <w:tcPr>
        <w:tcBorders>
          <w:left w:val="single" w:sz="12" w:space="0" w:color="D99594"/>
        </w:tcBorders>
      </w:tcPr>
    </w:tblStylePr>
    <w:tblStylePr w:type="band1Horz">
      <w:rPr>
        <w:rFonts w:ascii="Arial" w:hAnsi="Arial"/>
        <w:color w:val="404040"/>
        <w:sz w:val="22"/>
      </w:rPr>
      <w:tblPr/>
      <w:tcPr>
        <w:tcBorders>
          <w:top w:val="single" w:sz="4" w:space="0" w:color="E5B8B7"/>
          <w:left w:val="single" w:sz="4" w:space="0" w:color="E5B8B7"/>
          <w:bottom w:val="single" w:sz="4" w:space="0" w:color="E5B8B7"/>
          <w:right w:val="single" w:sz="4" w:space="0" w:color="E5B8B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C2D69B"/>
        </w:tcBorders>
      </w:tcPr>
    </w:tblStylePr>
    <w:tblStylePr w:type="lastRow">
      <w:rPr>
        <w:rFonts w:ascii="Arial" w:hAnsi="Arial"/>
        <w:color w:val="404040"/>
        <w:sz w:val="22"/>
      </w:rPr>
      <w:tblPr/>
      <w:tcPr>
        <w:tcBorders>
          <w:top w:val="single" w:sz="12" w:space="0" w:color="C2D69B"/>
        </w:tcBorders>
      </w:tcPr>
    </w:tblStylePr>
    <w:tblStylePr w:type="firstCol">
      <w:rPr>
        <w:rFonts w:ascii="Arial" w:hAnsi="Arial"/>
        <w:color w:val="404040"/>
        <w:sz w:val="22"/>
      </w:rPr>
      <w:tblPr/>
      <w:tcPr>
        <w:tcBorders>
          <w:right w:val="single" w:sz="12" w:space="0" w:color="C2D69B"/>
        </w:tcBorders>
      </w:tcPr>
    </w:tblStylePr>
    <w:tblStylePr w:type="lastCol">
      <w:rPr>
        <w:rFonts w:ascii="Arial" w:hAnsi="Arial"/>
        <w:color w:val="404040"/>
        <w:sz w:val="22"/>
      </w:rPr>
      <w:tblPr/>
      <w:tcPr>
        <w:tcBorders>
          <w:left w:val="single" w:sz="12" w:space="0" w:color="C2D69B"/>
        </w:tcBorders>
      </w:tcPr>
    </w:tblStylePr>
    <w:tblStylePr w:type="band1Horz">
      <w:rPr>
        <w:rFonts w:ascii="Arial" w:hAnsi="Arial"/>
        <w:color w:val="404040"/>
        <w:sz w:val="22"/>
      </w:rPr>
      <w:tblPr/>
      <w:tcPr>
        <w:tcBorders>
          <w:top w:val="single" w:sz="4" w:space="0" w:color="D6E3BC"/>
          <w:left w:val="single" w:sz="4" w:space="0" w:color="D6E3BC"/>
          <w:bottom w:val="single" w:sz="4" w:space="0" w:color="D6E3BC"/>
          <w:right w:val="single" w:sz="4" w:space="0" w:color="D6E3BC"/>
        </w:tcBorders>
      </w:tcPr>
    </w:tblStylePr>
  </w:style>
  <w:style w:type="table" w:customStyle="1" w:styleId="Bordered-Accent4">
    <w:name w:val="Bordered - Accent 4"/>
    <w:basedOn w:val="TableNormal"/>
    <w:uiPriority w:val="99"/>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B2A1C7"/>
        </w:tcBorders>
      </w:tcPr>
    </w:tblStylePr>
    <w:tblStylePr w:type="lastRow">
      <w:rPr>
        <w:rFonts w:ascii="Arial" w:hAnsi="Arial"/>
        <w:color w:val="404040"/>
        <w:sz w:val="22"/>
      </w:rPr>
      <w:tblPr/>
      <w:tcPr>
        <w:tcBorders>
          <w:top w:val="single" w:sz="12" w:space="0" w:color="B2A1C7"/>
        </w:tcBorders>
      </w:tcPr>
    </w:tblStylePr>
    <w:tblStylePr w:type="firstCol">
      <w:rPr>
        <w:rFonts w:ascii="Arial" w:hAnsi="Arial"/>
        <w:color w:val="404040"/>
        <w:sz w:val="22"/>
      </w:rPr>
      <w:tblPr/>
      <w:tcPr>
        <w:tcBorders>
          <w:right w:val="single" w:sz="12" w:space="0" w:color="B2A1C7"/>
        </w:tcBorders>
      </w:tcPr>
    </w:tblStylePr>
    <w:tblStylePr w:type="lastCol">
      <w:rPr>
        <w:rFonts w:ascii="Arial" w:hAnsi="Arial"/>
        <w:color w:val="404040"/>
        <w:sz w:val="22"/>
      </w:rPr>
      <w:tblPr/>
      <w:tcPr>
        <w:tcBorders>
          <w:left w:val="single" w:sz="12" w:space="0" w:color="B2A1C7"/>
        </w:tcBorders>
      </w:tcPr>
    </w:tblStylePr>
    <w:tblStylePr w:type="band1Horz">
      <w:rPr>
        <w:rFonts w:ascii="Arial" w:hAnsi="Arial"/>
        <w:color w:val="404040"/>
        <w:sz w:val="22"/>
      </w:rPr>
      <w:tblPr/>
      <w:tcPr>
        <w:tcBorders>
          <w:top w:val="single" w:sz="4" w:space="0" w:color="CCC0D9"/>
          <w:left w:val="single" w:sz="4" w:space="0" w:color="CCC0D9"/>
          <w:bottom w:val="single" w:sz="4" w:space="0" w:color="CCC0D9"/>
          <w:right w:val="single" w:sz="4" w:space="0" w:color="CCC0D9"/>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92CDDC"/>
        </w:tcBorders>
      </w:tcPr>
    </w:tblStylePr>
    <w:tblStylePr w:type="lastRow">
      <w:rPr>
        <w:rFonts w:ascii="Arial" w:hAnsi="Arial"/>
        <w:color w:val="404040"/>
        <w:sz w:val="22"/>
      </w:rPr>
      <w:tblPr/>
      <w:tcPr>
        <w:tcBorders>
          <w:top w:val="single" w:sz="12" w:space="0" w:color="92CDDC"/>
        </w:tcBorders>
      </w:tcPr>
    </w:tblStylePr>
    <w:tblStylePr w:type="firstCol">
      <w:rPr>
        <w:rFonts w:ascii="Arial" w:hAnsi="Arial"/>
        <w:color w:val="404040"/>
        <w:sz w:val="22"/>
      </w:rPr>
      <w:tblPr/>
      <w:tcPr>
        <w:tcBorders>
          <w:right w:val="single" w:sz="12" w:space="0" w:color="92CDDC"/>
        </w:tcBorders>
      </w:tcPr>
    </w:tblStylePr>
    <w:tblStylePr w:type="lastCol">
      <w:rPr>
        <w:rFonts w:ascii="Arial" w:hAnsi="Arial"/>
        <w:color w:val="404040"/>
        <w:sz w:val="22"/>
      </w:rPr>
      <w:tblPr/>
      <w:tcPr>
        <w:tcBorders>
          <w:left w:val="single" w:sz="12" w:space="0" w:color="92CDDC"/>
        </w:tcBorders>
      </w:tc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FABF8F"/>
        </w:tcBorders>
      </w:tcPr>
    </w:tblStylePr>
    <w:tblStylePr w:type="lastRow">
      <w:rPr>
        <w:rFonts w:ascii="Arial" w:hAnsi="Arial"/>
        <w:color w:val="404040"/>
        <w:sz w:val="22"/>
      </w:rPr>
      <w:tblPr/>
      <w:tcPr>
        <w:tcBorders>
          <w:top w:val="single" w:sz="12" w:space="0" w:color="FABF8F"/>
        </w:tcBorders>
      </w:tcPr>
    </w:tblStylePr>
    <w:tblStylePr w:type="firstCol">
      <w:rPr>
        <w:rFonts w:ascii="Arial" w:hAnsi="Arial"/>
        <w:color w:val="404040"/>
        <w:sz w:val="22"/>
      </w:rPr>
      <w:tblPr/>
      <w:tcPr>
        <w:tcBorders>
          <w:right w:val="single" w:sz="12" w:space="0" w:color="FABF8F"/>
        </w:tcBorders>
      </w:tcPr>
    </w:tblStylePr>
    <w:tblStylePr w:type="lastCol">
      <w:rPr>
        <w:rFonts w:ascii="Arial" w:hAnsi="Arial"/>
        <w:color w:val="404040"/>
        <w:sz w:val="22"/>
      </w:rPr>
      <w:tblPr/>
      <w:tcPr>
        <w:tcBorders>
          <w:left w:val="single" w:sz="12" w:space="0" w:color="FABF8F"/>
        </w:tcBorders>
      </w:tc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BorderedLined">
    <w:name w:val="Bordered &amp; Lined"/>
    <w:basedOn w:val="TableNormal"/>
    <w:uiPriority w:val="99"/>
    <w:rPr>
      <w:color w:val="404040"/>
      <w:szCs w:val="20"/>
      <w:lang w:val="it-IT" w:eastAsia="it-IT"/>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D9D9D9"/>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BorderedLined-Accent1">
    <w:name w:val="Bordered &amp; Lined - Accent 1"/>
    <w:basedOn w:val="TableNormal"/>
    <w:uiPriority w:val="99"/>
    <w:rPr>
      <w:color w:val="404040"/>
      <w:szCs w:val="20"/>
      <w:lang w:val="it-IT" w:eastAsia="it-IT"/>
    </w:rPr>
    <w:tblPr>
      <w:tblStyleRowBandSize w:val="1"/>
      <w:tblStyleColBandSize w:val="1"/>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BorderedLined-Accent2">
    <w:name w:val="Bordered &amp; Lined - Accent 2"/>
    <w:basedOn w:val="TableNormal"/>
    <w:uiPriority w:val="99"/>
    <w:rPr>
      <w:color w:val="404040"/>
      <w:szCs w:val="20"/>
      <w:lang w:val="it-IT" w:eastAsia="it-IT"/>
    </w:rPr>
    <w:tblPr>
      <w:tblStyleRowBandSize w:val="1"/>
      <w:tblStyleColBandSize w:val="1"/>
      <w:tblBorders>
        <w:top w:val="single" w:sz="4" w:space="0" w:color="C0504D"/>
        <w:left w:val="single" w:sz="4" w:space="0" w:color="C0504D"/>
        <w:bottom w:val="single" w:sz="4" w:space="0" w:color="C0504D"/>
        <w:right w:val="single" w:sz="4" w:space="0" w:color="C0504D"/>
        <w:insideH w:val="single" w:sz="4" w:space="0" w:color="C0504D"/>
        <w:insideV w:val="single" w:sz="4" w:space="0" w:color="C0504D"/>
      </w:tblBorders>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BorderedLined-Accent3">
    <w:name w:val="Bordered &amp; Lined - Accent 3"/>
    <w:basedOn w:val="TableNormal"/>
    <w:uiPriority w:val="99"/>
    <w:rPr>
      <w:color w:val="404040"/>
      <w:szCs w:val="20"/>
      <w:lang w:val="it-IT" w:eastAsia="it-IT"/>
    </w:rPr>
    <w:tblPr>
      <w:tblStyleRowBandSize w:val="1"/>
      <w:tblStyleColBandSize w:val="1"/>
      <w:tblBorders>
        <w:top w:val="single" w:sz="4" w:space="0" w:color="76923C"/>
        <w:left w:val="single" w:sz="4" w:space="0" w:color="76923C"/>
        <w:bottom w:val="single" w:sz="4" w:space="0" w:color="76923C"/>
        <w:right w:val="single" w:sz="4" w:space="0" w:color="76923C"/>
        <w:insideH w:val="single" w:sz="4" w:space="0" w:color="76923C"/>
        <w:insideV w:val="single" w:sz="4" w:space="0" w:color="76923C"/>
      </w:tblBorders>
      <w:tblCellMar>
        <w:top w:w="96" w:type="dxa"/>
        <w:left w:w="170" w:type="dxa"/>
        <w:bottom w:w="96" w:type="dxa"/>
        <w:right w:w="170" w:type="dxa"/>
      </w:tblCellMar>
    </w:tblPr>
    <w:tblStylePr w:type="firstRow">
      <w:rPr>
        <w:rFonts w:ascii="Arial" w:hAnsi="Arial"/>
        <w:color w:val="F2F2F2"/>
        <w:sz w:val="22"/>
      </w:rPr>
      <w:tblPr/>
      <w:tcPr>
        <w:shd w:val="clear" w:color="auto" w:fill="9BBB59"/>
      </w:tcPr>
    </w:tblStylePr>
    <w:tblStylePr w:type="lastRow">
      <w:rPr>
        <w:rFonts w:ascii="Arial" w:hAnsi="Arial"/>
        <w:color w:val="F2F2F2"/>
        <w:sz w:val="22"/>
      </w:rPr>
      <w:tblPr/>
      <w:tcPr>
        <w:shd w:val="clear" w:color="auto" w:fill="9BBB59"/>
      </w:tcPr>
    </w:tblStylePr>
    <w:tblStylePr w:type="firstCol">
      <w:rPr>
        <w:rFonts w:ascii="Arial" w:hAnsi="Arial"/>
        <w:color w:val="F2F2F2"/>
        <w:sz w:val="22"/>
      </w:rPr>
      <w:tblPr/>
      <w:tcPr>
        <w:shd w:val="clear" w:color="auto" w:fill="9BBB59"/>
      </w:tcPr>
    </w:tblStylePr>
    <w:tblStylePr w:type="lastCol">
      <w:rPr>
        <w:rFonts w:ascii="Arial" w:hAnsi="Arial"/>
        <w:color w:val="F2F2F2"/>
        <w:sz w:val="22"/>
      </w:rPr>
      <w:tblPr/>
      <w:tcPr>
        <w:shd w:val="clear" w:color="auto" w:fill="9BBB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BorderedLined-Accent4">
    <w:name w:val="Bordered &amp; Lined - Accent 4"/>
    <w:basedOn w:val="TableNormal"/>
    <w:uiPriority w:val="99"/>
    <w:rPr>
      <w:color w:val="404040"/>
      <w:szCs w:val="20"/>
      <w:lang w:val="it-IT" w:eastAsia="it-IT"/>
    </w:rPr>
    <w:tblPr>
      <w:tblStyleRowBandSize w:val="1"/>
      <w:tblStyleColBandSize w:val="1"/>
      <w:tblBorders>
        <w:top w:val="single" w:sz="4" w:space="0" w:color="8064A2"/>
        <w:left w:val="single" w:sz="4" w:space="0" w:color="8064A2"/>
        <w:bottom w:val="single" w:sz="4" w:space="0" w:color="8064A2"/>
        <w:right w:val="single" w:sz="4" w:space="0" w:color="8064A2"/>
        <w:insideH w:val="single" w:sz="4" w:space="0" w:color="8064A2"/>
        <w:insideV w:val="single" w:sz="4" w:space="0" w:color="8064A2"/>
      </w:tblBorders>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BorderedLined-Accent5">
    <w:name w:val="Bordered &amp; Lined - Accent 5"/>
    <w:basedOn w:val="TableNormal"/>
    <w:uiPriority w:val="99"/>
    <w:rPr>
      <w:color w:val="404040"/>
      <w:szCs w:val="20"/>
      <w:lang w:val="it-IT" w:eastAsia="it-IT"/>
    </w:rPr>
    <w:tblPr>
      <w:tblStyleRowBandSize w:val="1"/>
      <w:tblStyleColBandSize w:val="1"/>
      <w:tblBorders>
        <w:top w:val="single" w:sz="4" w:space="0" w:color="31849B"/>
        <w:left w:val="single" w:sz="4" w:space="0" w:color="31849B"/>
        <w:bottom w:val="single" w:sz="4" w:space="0" w:color="31849B"/>
        <w:right w:val="single" w:sz="4" w:space="0" w:color="31849B"/>
        <w:insideH w:val="single" w:sz="4" w:space="0" w:color="31849B"/>
        <w:insideV w:val="single" w:sz="4" w:space="0" w:color="31849B"/>
      </w:tblBorders>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BorderedLined-Accent6">
    <w:name w:val="Bordered &amp; Lined - Accent 6"/>
    <w:basedOn w:val="TableNormal"/>
    <w:uiPriority w:val="99"/>
    <w:rPr>
      <w:color w:val="404040"/>
      <w:szCs w:val="20"/>
      <w:lang w:val="it-IT" w:eastAsia="it-IT"/>
    </w:rPr>
    <w:tblPr>
      <w:tblStyleRowBandSize w:val="1"/>
      <w:tblStyleColBandSize w:val="1"/>
      <w:tblBorders>
        <w:top w:val="single" w:sz="4" w:space="0" w:color="E36C0A"/>
        <w:left w:val="single" w:sz="4" w:space="0" w:color="E36C0A"/>
        <w:bottom w:val="single" w:sz="4" w:space="0" w:color="E36C0A"/>
        <w:right w:val="single" w:sz="4" w:space="0" w:color="E36C0A"/>
        <w:insideH w:val="single" w:sz="4" w:space="0" w:color="E36C0A"/>
        <w:insideV w:val="single" w:sz="4" w:space="0" w:color="E36C0A"/>
      </w:tblBorders>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NormalWeb">
    <w:name w:val="Normal (Web)"/>
    <w:basedOn w:val="Normal"/>
    <w:uiPriority w:val="99"/>
    <w:pPr>
      <w:spacing w:before="100" w:beforeAutospacing="1" w:after="100" w:afterAutospacing="1"/>
    </w:pPr>
  </w:style>
  <w:style w:type="character" w:styleId="Hyperlink">
    <w:name w:val="Hyperlink"/>
    <w:uiPriority w:val="99"/>
    <w:rPr>
      <w:color w:val="0000FF"/>
      <w:u w:val="single"/>
    </w:rPr>
  </w:style>
  <w:style w:type="paragraph" w:styleId="Header">
    <w:name w:val="header"/>
    <w:basedOn w:val="Normal"/>
    <w:link w:val="HeaderChar"/>
    <w:pPr>
      <w:tabs>
        <w:tab w:val="center" w:pos="4680"/>
        <w:tab w:val="right" w:pos="9360"/>
      </w:tabs>
    </w:pPr>
  </w:style>
  <w:style w:type="character" w:customStyle="1" w:styleId="HeaderChar">
    <w:name w:val="Header Char"/>
    <w:link w:val="Header"/>
    <w:rPr>
      <w:sz w:val="24"/>
      <w:szCs w:val="24"/>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link w:val="Footer"/>
    <w:uiPriority w:val="99"/>
    <w:rPr>
      <w:sz w:val="24"/>
      <w:szCs w:val="24"/>
    </w:rPr>
  </w:style>
  <w:style w:type="character" w:styleId="CommentReference">
    <w:name w:val="annotation reference"/>
    <w:rPr>
      <w:sz w:val="18"/>
      <w:szCs w:val="18"/>
    </w:rPr>
  </w:style>
  <w:style w:type="paragraph" w:styleId="CommentText">
    <w:name w:val="annotation text"/>
    <w:basedOn w:val="Normal"/>
    <w:link w:val="CommentTextChar"/>
  </w:style>
  <w:style w:type="character" w:customStyle="1" w:styleId="CommentTextChar">
    <w:name w:val="Comment Text Char"/>
    <w:link w:val="CommentText"/>
    <w:rPr>
      <w:sz w:val="24"/>
      <w:szCs w:val="24"/>
      <w:lang w:val="en-US"/>
    </w:rPr>
  </w:style>
  <w:style w:type="paragraph" w:styleId="CommentSubject">
    <w:name w:val="annotation subject"/>
    <w:basedOn w:val="CommentText"/>
    <w:next w:val="CommentText"/>
    <w:link w:val="CommentSubjectChar"/>
    <w:rPr>
      <w:b/>
      <w:bCs/>
      <w:sz w:val="20"/>
      <w:szCs w:val="20"/>
    </w:rPr>
  </w:style>
  <w:style w:type="character" w:customStyle="1" w:styleId="CommentSubjectChar">
    <w:name w:val="Comment Subject Char"/>
    <w:link w:val="CommentSubject"/>
    <w:rPr>
      <w:b/>
      <w:bCs/>
      <w:sz w:val="24"/>
      <w:szCs w:val="24"/>
      <w:lang w:val="en-US"/>
    </w:rPr>
  </w:style>
  <w:style w:type="paragraph" w:styleId="BalloonText">
    <w:name w:val="Balloon Text"/>
    <w:basedOn w:val="Normal"/>
    <w:link w:val="BalloonTextChar"/>
    <w:rPr>
      <w:rFonts w:ascii="Lucida Grande" w:hAnsi="Lucida Grande"/>
      <w:sz w:val="18"/>
      <w:szCs w:val="18"/>
    </w:rPr>
  </w:style>
  <w:style w:type="character" w:customStyle="1" w:styleId="BalloonTextChar">
    <w:name w:val="Balloon Text Char"/>
    <w:link w:val="BalloonText"/>
    <w:rPr>
      <w:rFonts w:ascii="Lucida Grande" w:hAnsi="Lucida Grande"/>
      <w:sz w:val="18"/>
      <w:szCs w:val="18"/>
      <w:lang w:val="en-US"/>
    </w:rPr>
  </w:style>
  <w:style w:type="character" w:styleId="PageNumber">
    <w:name w:val="page number"/>
    <w:basedOn w:val="DefaultParagraphFont"/>
  </w:style>
  <w:style w:type="character" w:styleId="FollowedHyperlink">
    <w:name w:val="FollowedHyperlink"/>
    <w:rPr>
      <w:color w:val="800080"/>
      <w:u w:val="single"/>
    </w:rPr>
  </w:style>
  <w:style w:type="character" w:customStyle="1" w:styleId="apple-converted-space">
    <w:name w:val="apple-converted-space"/>
    <w:basedOn w:val="DefaultParagraphFont"/>
  </w:style>
  <w:style w:type="character" w:customStyle="1" w:styleId="Heading1Char">
    <w:name w:val="Heading 1 Char"/>
    <w:link w:val="Heading1"/>
    <w:rPr>
      <w:rFonts w:ascii="Calibri" w:eastAsia="Times New Roman" w:hAnsi="Calibri" w:cs="Times New Roman"/>
      <w:b/>
      <w:bCs/>
      <w:sz w:val="28"/>
      <w:szCs w:val="32"/>
    </w:rPr>
  </w:style>
  <w:style w:type="character" w:styleId="IntenseEmphasis">
    <w:name w:val="Intense Emphasis"/>
    <w:qFormat/>
    <w:rPr>
      <w:b/>
      <w:bCs/>
      <w:i/>
      <w:iCs/>
      <w:color w:val="4F81BD"/>
    </w:rPr>
  </w:style>
  <w:style w:type="character" w:customStyle="1" w:styleId="Heading2Char">
    <w:name w:val="Heading 2 Char"/>
    <w:link w:val="Heading2"/>
    <w:rPr>
      <w:rFonts w:ascii="Calibri" w:eastAsia="Times New Roman" w:hAnsi="Calibri" w:cs="Times New Roman"/>
      <w:b/>
      <w:bCs/>
      <w:iCs/>
      <w:sz w:val="24"/>
      <w:szCs w:val="28"/>
    </w:rPr>
  </w:style>
  <w:style w:type="paragraph" w:customStyle="1" w:styleId="Exampletext">
    <w:name w:val="Example text"/>
    <w:basedOn w:val="Normal"/>
    <w:link w:val="ExampletextChar"/>
    <w:qFormat/>
    <w:pPr>
      <w:spacing w:after="240"/>
    </w:pPr>
    <w:rPr>
      <w:color w:val="7F7F7F"/>
    </w:rPr>
  </w:style>
  <w:style w:type="character" w:customStyle="1" w:styleId="ExampletextChar">
    <w:name w:val="Example text Char"/>
    <w:link w:val="Exampletext"/>
    <w:rPr>
      <w:rFonts w:ascii="Calibri" w:hAnsi="Calibri" w:cs="Calibri"/>
      <w:color w:val="7F7F7F"/>
      <w:sz w:val="24"/>
      <w:szCs w:val="24"/>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Pr>
      <w:rFonts w:ascii="Cambria" w:eastAsia="Cambria" w:hAnsi="Cambria" w:cs="Cambria"/>
      <w:b/>
      <w:bCs/>
      <w:color w:val="4F81BD" w:themeColor="accent1"/>
      <w:sz w:val="24"/>
      <w:szCs w:val="24"/>
    </w:rPr>
  </w:style>
  <w:style w:type="paragraph" w:styleId="Revision">
    <w:name w:val="Revision"/>
    <w:hidden/>
    <w:uiPriority w:val="99"/>
    <w:semiHidden/>
    <w:rPr>
      <w:rFonts w:ascii="Calibri" w:hAnsi="Calibri" w:cs="Calibri"/>
      <w:color w:val="000000"/>
      <w:sz w:val="24"/>
      <w:szCs w:val="24"/>
    </w:rPr>
  </w:style>
  <w:style w:type="paragraph" w:styleId="BodyText">
    <w:name w:val="Body Text"/>
    <w:basedOn w:val="Normal"/>
    <w:link w:val="BodyTextChar"/>
    <w:uiPriority w:val="1"/>
    <w:qFormat/>
    <w:pPr>
      <w:jc w:val="left"/>
    </w:pPr>
    <w:rPr>
      <w:rFonts w:eastAsia="Calibri"/>
      <w:color w:val="auto"/>
    </w:rPr>
  </w:style>
  <w:style w:type="character" w:customStyle="1" w:styleId="BodyTextChar">
    <w:name w:val="Body Text Char"/>
    <w:basedOn w:val="DefaultParagraphFont"/>
    <w:link w:val="BodyText"/>
    <w:uiPriority w:val="1"/>
    <w:rPr>
      <w:rFonts w:ascii="Calibri" w:eastAsia="Calibri" w:hAnsi="Calibri" w:cs="Calibri"/>
      <w:sz w:val="24"/>
      <w:szCs w:val="24"/>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character" w:styleId="LineNumber">
    <w:name w:val="line number"/>
    <w:basedOn w:val="DefaultParagraphFont"/>
    <w:uiPriority w:val="99"/>
    <w:semiHidden/>
    <w:unhideWhenUsed/>
  </w:style>
  <w:style w:type="character" w:customStyle="1" w:styleId="Menzionenonrisolta1">
    <w:name w:val="Menzione non risolta1"/>
    <w:basedOn w:val="DefaultParagraphFont"/>
    <w:uiPriority w:val="99"/>
    <w:semiHidden/>
    <w:unhideWhenUsed/>
    <w:rPr>
      <w:color w:val="808080"/>
      <w:shd w:val="clear" w:color="auto" w:fill="E6E6E6"/>
    </w:rPr>
  </w:style>
  <w:style w:type="paragraph" w:styleId="Bibliography">
    <w:name w:val="Bibliography"/>
    <w:basedOn w:val="Normal"/>
    <w:next w:val="Normal"/>
    <w:uiPriority w:val="37"/>
    <w:unhideWhenUsed/>
    <w:rsid w:val="0087506D"/>
    <w:pPr>
      <w:tabs>
        <w:tab w:val="left" w:pos="384"/>
      </w:tabs>
      <w:spacing w:line="480" w:lineRule="auto"/>
      <w:ind w:left="384" w:hanging="384"/>
    </w:pPr>
  </w:style>
  <w:style w:type="character" w:customStyle="1" w:styleId="UnresolvedMention1">
    <w:name w:val="Unresolved Mention1"/>
    <w:basedOn w:val="DefaultParagraphFont"/>
    <w:uiPriority w:val="99"/>
    <w:semiHidden/>
    <w:unhideWhenUsed/>
    <w:rsid w:val="00A81008"/>
    <w:rPr>
      <w:color w:val="605E5C"/>
      <w:shd w:val="clear" w:color="auto" w:fill="E1DFDD"/>
    </w:rPr>
  </w:style>
  <w:style w:type="character" w:customStyle="1" w:styleId="UnresolvedMention2">
    <w:name w:val="Unresolved Mention2"/>
    <w:basedOn w:val="DefaultParagraphFont"/>
    <w:uiPriority w:val="99"/>
    <w:semiHidden/>
    <w:unhideWhenUsed/>
    <w:rsid w:val="002236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771837">
      <w:bodyDiv w:val="1"/>
      <w:marLeft w:val="0"/>
      <w:marRight w:val="0"/>
      <w:marTop w:val="0"/>
      <w:marBottom w:val="0"/>
      <w:divBdr>
        <w:top w:val="none" w:sz="0" w:space="0" w:color="auto"/>
        <w:left w:val="none" w:sz="0" w:space="0" w:color="auto"/>
        <w:bottom w:val="none" w:sz="0" w:space="0" w:color="auto"/>
        <w:right w:val="none" w:sz="0" w:space="0" w:color="auto"/>
      </w:divBdr>
    </w:div>
    <w:div w:id="612131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on_chen@psych.mpg.d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79B66A-892D-4CA9-AB64-F81401633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0431</Words>
  <Characters>116460</Characters>
  <Application>Microsoft Office Word</Application>
  <DocSecurity>0</DocSecurity>
  <Lines>970</Lines>
  <Paragraphs>273</Paragraphs>
  <ScaleCrop>false</ScaleCrop>
  <HeadingPairs>
    <vt:vector size="6" baseType="variant">
      <vt:variant>
        <vt:lpstr>Title</vt:lpstr>
      </vt:variant>
      <vt:variant>
        <vt:i4>1</vt:i4>
      </vt:variant>
      <vt:variant>
        <vt:lpstr>Titolo</vt:lpstr>
      </vt:variant>
      <vt:variant>
        <vt:i4>1</vt:i4>
      </vt:variant>
      <vt:variant>
        <vt:lpstr>Titel</vt:lpstr>
      </vt:variant>
      <vt:variant>
        <vt:i4>1</vt:i4>
      </vt:variant>
    </vt:vector>
  </HeadingPairs>
  <TitlesOfParts>
    <vt:vector size="3" baseType="lpstr">
      <vt:lpstr/>
      <vt:lpstr/>
      <vt:lpstr/>
    </vt:vector>
  </TitlesOfParts>
  <LinksUpToDate>false</LinksUpToDate>
  <CharactersWithSpaces>136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2-11T21:09:00Z</dcterms:created>
  <dcterms:modified xsi:type="dcterms:W3CDTF">2019-02-13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qLeI9IaQ"/&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